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ACA128" w14:textId="21EB2B77" w:rsidR="007A3BF2" w:rsidRPr="003A6781" w:rsidRDefault="00F0588F" w:rsidP="00063A61">
      <w:pPr>
        <w:spacing w:line="480" w:lineRule="auto"/>
        <w:outlineLvl w:val="0"/>
        <w:rPr>
          <w:b/>
          <w:bCs/>
        </w:rPr>
      </w:pPr>
      <w:bookmarkStart w:id="0" w:name="_Hlk527666559"/>
      <w:bookmarkStart w:id="1" w:name="_Hlk534794879"/>
      <w:r w:rsidRPr="003A6781">
        <w:rPr>
          <w:b/>
          <w:bCs/>
        </w:rPr>
        <w:t xml:space="preserve">High-fidelity </w:t>
      </w:r>
      <w:r w:rsidR="00664B07" w:rsidRPr="003A6781">
        <w:rPr>
          <w:b/>
          <w:bCs/>
        </w:rPr>
        <w:t>C</w:t>
      </w:r>
      <w:r w:rsidRPr="003A6781">
        <w:rPr>
          <w:b/>
          <w:bCs/>
        </w:rPr>
        <w:t xml:space="preserve">omputational </w:t>
      </w:r>
      <w:r w:rsidR="00664B07" w:rsidRPr="003A6781">
        <w:rPr>
          <w:b/>
          <w:bCs/>
        </w:rPr>
        <w:t>S</w:t>
      </w:r>
      <w:r w:rsidRPr="003A6781">
        <w:rPr>
          <w:b/>
          <w:bCs/>
        </w:rPr>
        <w:t xml:space="preserve">imulation to </w:t>
      </w:r>
      <w:r w:rsidR="00664B07" w:rsidRPr="003A6781">
        <w:rPr>
          <w:b/>
          <w:bCs/>
        </w:rPr>
        <w:t>R</w:t>
      </w:r>
      <w:r w:rsidRPr="003A6781">
        <w:rPr>
          <w:b/>
          <w:bCs/>
        </w:rPr>
        <w:t>efine Strategies for Lung-Protective Ventilation in Paediatric Acute Respiratory Distress Syndrome</w:t>
      </w:r>
    </w:p>
    <w:bookmarkEnd w:id="0"/>
    <w:p w14:paraId="1C63B13B" w14:textId="3792D4C3" w:rsidR="00193A40" w:rsidRPr="003A6781" w:rsidRDefault="00193A40" w:rsidP="00063A61">
      <w:pPr>
        <w:spacing w:line="480" w:lineRule="auto"/>
        <w:outlineLvl w:val="0"/>
        <w:rPr>
          <w:b/>
          <w:bCs/>
        </w:rPr>
      </w:pPr>
    </w:p>
    <w:p w14:paraId="16F91CC0" w14:textId="1EC15BEC" w:rsidR="00193A40" w:rsidRPr="003A6781" w:rsidRDefault="003A6781" w:rsidP="00063A61">
      <w:pPr>
        <w:spacing w:line="480" w:lineRule="auto"/>
        <w:outlineLvl w:val="0"/>
        <w:rPr>
          <w:bCs/>
        </w:rPr>
      </w:pPr>
      <w:r>
        <w:rPr>
          <w:b/>
          <w:bCs/>
        </w:rPr>
        <w:t>Data Supplement</w:t>
      </w:r>
    </w:p>
    <w:p w14:paraId="5E80DAA8" w14:textId="77777777" w:rsidR="008244ED" w:rsidRPr="003A6781" w:rsidRDefault="008244ED" w:rsidP="00063A61">
      <w:pPr>
        <w:spacing w:line="480" w:lineRule="auto"/>
        <w:outlineLvl w:val="0"/>
        <w:rPr>
          <w:b/>
          <w:bCs/>
        </w:rPr>
      </w:pPr>
    </w:p>
    <w:p w14:paraId="0A01E046" w14:textId="12C6138E" w:rsidR="00D81F10" w:rsidRPr="003A6781" w:rsidRDefault="00D81F10" w:rsidP="00063A61">
      <w:pPr>
        <w:spacing w:line="480" w:lineRule="auto"/>
        <w:outlineLvl w:val="0"/>
      </w:pPr>
      <w:proofErr w:type="spellStart"/>
      <w:r w:rsidRPr="003A6781">
        <w:t>Sina</w:t>
      </w:r>
      <w:proofErr w:type="spellEnd"/>
      <w:r w:rsidRPr="003A6781">
        <w:t xml:space="preserve"> </w:t>
      </w:r>
      <w:proofErr w:type="spellStart"/>
      <w:r w:rsidRPr="003A6781">
        <w:t>Saffaran</w:t>
      </w:r>
      <w:proofErr w:type="spellEnd"/>
      <w:r w:rsidR="00193A40" w:rsidRPr="003A6781">
        <w:t>, MSc</w:t>
      </w:r>
      <w:r w:rsidR="003C42B0" w:rsidRPr="003A6781">
        <w:t>;</w:t>
      </w:r>
      <w:r w:rsidRPr="003A6781">
        <w:t xml:space="preserve"> Anup Das</w:t>
      </w:r>
      <w:r w:rsidR="00193A40" w:rsidRPr="003A6781">
        <w:t>, PhD</w:t>
      </w:r>
      <w:r w:rsidR="003C42B0" w:rsidRPr="003A6781">
        <w:t>;</w:t>
      </w:r>
      <w:r w:rsidRPr="003A6781">
        <w:t xml:space="preserve"> Jonathan G. Hardman</w:t>
      </w:r>
      <w:r w:rsidR="00193A40" w:rsidRPr="003A6781">
        <w:t>,</w:t>
      </w:r>
      <w:r w:rsidR="007E660D" w:rsidRPr="003A6781">
        <w:t xml:space="preserve"> </w:t>
      </w:r>
      <w:r w:rsidR="00193A40" w:rsidRPr="003A6781">
        <w:t>PhD</w:t>
      </w:r>
      <w:r w:rsidR="003C42B0" w:rsidRPr="003A6781">
        <w:t xml:space="preserve">; </w:t>
      </w:r>
      <w:r w:rsidRPr="003A6781">
        <w:t>Nadir Yehya</w:t>
      </w:r>
      <w:r w:rsidR="00193A40" w:rsidRPr="003A6781">
        <w:t>, MD</w:t>
      </w:r>
      <w:r w:rsidR="003C42B0" w:rsidRPr="003A6781">
        <w:t>;</w:t>
      </w:r>
      <w:r w:rsidRPr="003A6781">
        <w:t xml:space="preserve"> and Declan G. Bates</w:t>
      </w:r>
      <w:r w:rsidR="00193A40" w:rsidRPr="003A6781">
        <w:t>, PhD</w:t>
      </w:r>
    </w:p>
    <w:bookmarkEnd w:id="1"/>
    <w:p w14:paraId="57EB2FA7" w14:textId="77777777" w:rsidR="009C25B3" w:rsidRPr="003A6781" w:rsidRDefault="009C25B3" w:rsidP="00110F97">
      <w:pPr>
        <w:spacing w:line="480" w:lineRule="auto"/>
        <w:rPr>
          <w:b/>
          <w:bCs/>
        </w:rPr>
      </w:pPr>
    </w:p>
    <w:p w14:paraId="6E2C6E71" w14:textId="77777777" w:rsidR="003A6781" w:rsidRDefault="003A6781">
      <w:pPr>
        <w:rPr>
          <w:b/>
          <w:bCs/>
        </w:rPr>
      </w:pPr>
      <w:r>
        <w:rPr>
          <w:b/>
          <w:bCs/>
        </w:rPr>
        <w:br w:type="page"/>
      </w:r>
    </w:p>
    <w:p w14:paraId="4F13E5D6" w14:textId="172118E2" w:rsidR="00665E9E" w:rsidRPr="003A6781" w:rsidRDefault="00CA7E41" w:rsidP="00110F97">
      <w:pPr>
        <w:spacing w:line="480" w:lineRule="auto"/>
        <w:rPr>
          <w:b/>
          <w:bCs/>
        </w:rPr>
      </w:pPr>
      <w:r>
        <w:rPr>
          <w:b/>
          <w:bCs/>
        </w:rPr>
        <w:lastRenderedPageBreak/>
        <w:t>DETAILED</w:t>
      </w:r>
      <w:r w:rsidR="00AB587C" w:rsidRPr="003A6781">
        <w:rPr>
          <w:b/>
          <w:bCs/>
        </w:rPr>
        <w:t xml:space="preserve"> </w:t>
      </w:r>
      <w:r w:rsidR="00665E9E" w:rsidRPr="003A6781">
        <w:rPr>
          <w:b/>
          <w:bCs/>
        </w:rPr>
        <w:t>METHODS</w:t>
      </w:r>
    </w:p>
    <w:p w14:paraId="774F7D19" w14:textId="6686BAC5" w:rsidR="002E0E2F" w:rsidRPr="003A6781" w:rsidRDefault="002E0E2F" w:rsidP="00110F97">
      <w:pPr>
        <w:spacing w:line="480" w:lineRule="auto"/>
        <w:rPr>
          <w:b/>
        </w:rPr>
      </w:pPr>
      <w:r w:rsidRPr="003A6781">
        <w:rPr>
          <w:b/>
        </w:rPr>
        <w:t>Patient Selection</w:t>
      </w:r>
    </w:p>
    <w:p w14:paraId="2D368D9F" w14:textId="73AE70E3" w:rsidR="004850E7" w:rsidRPr="003A6781" w:rsidRDefault="004850E7" w:rsidP="00ED6F62">
      <w:pPr>
        <w:spacing w:line="480" w:lineRule="auto"/>
        <w:ind w:firstLine="720"/>
      </w:pPr>
      <w:r w:rsidRPr="003A6781">
        <w:rPr>
          <w:i/>
        </w:rPr>
        <w:t>Development cohort</w:t>
      </w:r>
      <w:r w:rsidRPr="003A6781">
        <w:t xml:space="preserve">: Patients were selected from an ongoing (since 2011) observational prospective cohort </w:t>
      </w:r>
      <w:r w:rsidR="00FC315F" w:rsidRPr="003A6781">
        <w:fldChar w:fldCharType="begin">
          <w:fldData xml:space="preserve">PEVuZE5vdGU+PENpdGU+PEF1dGhvcj5ZZWh5YTwvQXV0aG9yPjxZZWFyPjIwMTU8L1llYXI+PFJl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==
</w:fldData>
        </w:fldChar>
      </w:r>
      <w:r w:rsidR="003A6781">
        <w:instrText xml:space="preserve"> ADDIN EN.CITE </w:instrText>
      </w:r>
      <w:r w:rsidR="003A6781">
        <w:fldChar w:fldCharType="begin">
          <w:fldData xml:space="preserve">PEVuZE5vdGU+PENpdGU+PEF1dGhvcj5ZZWh5YTwvQXV0aG9yPjxZZWFyPjIwMTU8L1llYXI+PFJl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==
</w:fldData>
        </w:fldChar>
      </w:r>
      <w:r w:rsidR="003A6781">
        <w:instrText xml:space="preserve"> ADDIN EN.CITE.DATA </w:instrText>
      </w:r>
      <w:r w:rsidR="003A6781">
        <w:fldChar w:fldCharType="end"/>
      </w:r>
      <w:r w:rsidR="00FC315F" w:rsidRPr="003A6781">
        <w:fldChar w:fldCharType="separate"/>
      </w:r>
      <w:r w:rsidR="003A6781">
        <w:rPr>
          <w:noProof/>
        </w:rPr>
        <w:t>[1]</w:t>
      </w:r>
      <w:r w:rsidR="00FC315F" w:rsidRPr="003A6781">
        <w:fldChar w:fldCharType="end"/>
      </w:r>
      <w:r w:rsidR="00FC315F" w:rsidRPr="003A6781">
        <w:t xml:space="preserve"> </w:t>
      </w:r>
      <w:r w:rsidRPr="003A6781">
        <w:t xml:space="preserve">of intubated children meeting Berlin criteria for ARDS from the Children’s Hospital of Philadelphia (CHOP).  </w:t>
      </w:r>
      <w:r w:rsidR="00496031" w:rsidRPr="003A6781">
        <w:t>The study was reviewed by the CHOP Institutional Review Board, and requirement for informed consent was waived.</w:t>
      </w:r>
      <w:r w:rsidRPr="003A6781">
        <w:t>  As the cohort was initiated prior to publication of the PALICC</w:t>
      </w:r>
      <w:r w:rsidR="00FC315F" w:rsidRPr="003A6781">
        <w:t xml:space="preserve"> definition of PARDS</w:t>
      </w:r>
      <w:r w:rsidRPr="003A6781">
        <w:t xml:space="preserve"> </w:t>
      </w:r>
      <w:r w:rsidR="00FC315F" w:rsidRPr="003A6781">
        <w:fldChar w:fldCharType="begin">
          <w:fldData xml:space="preserve">PEVuZE5vdGU+PENpdGU+PEF1dGhvcj5LaGVtYW5pPC9BdXRob3I+PFllYXI+MjAxNTwvWWVhcj48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</w:fldData>
        </w:fldChar>
      </w:r>
      <w:r w:rsidR="003A6781">
        <w:instrText xml:space="preserve"> ADDIN EN.CITE </w:instrText>
      </w:r>
      <w:r w:rsidR="003A6781">
        <w:fldChar w:fldCharType="begin">
          <w:fldData xml:space="preserve">PEVuZE5vdGU+PENpdGU+PEF1dGhvcj5LaGVtYW5pPC9BdXRob3I+PFllYXI+MjAxNTwvWWVhcj48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</w:fldData>
        </w:fldChar>
      </w:r>
      <w:r w:rsidR="003A6781">
        <w:instrText xml:space="preserve"> ADDIN EN.CITE.DATA </w:instrText>
      </w:r>
      <w:r w:rsidR="003A6781">
        <w:fldChar w:fldCharType="end"/>
      </w:r>
      <w:r w:rsidR="00FC315F" w:rsidRPr="003A6781">
        <w:fldChar w:fldCharType="separate"/>
      </w:r>
      <w:r w:rsidR="003A6781">
        <w:rPr>
          <w:noProof/>
        </w:rPr>
        <w:t>[2]</w:t>
      </w:r>
      <w:r w:rsidR="00FC315F" w:rsidRPr="003A6781">
        <w:fldChar w:fldCharType="end"/>
      </w:r>
      <w:r w:rsidRPr="003A6781">
        <w:t xml:space="preserve">, we did not screen based on oxygenation index; however, all patients met PALICC criteria.  </w:t>
      </w:r>
      <w:r w:rsidR="00196E4C" w:rsidRPr="003A6781">
        <w:t>Thirty</w:t>
      </w:r>
      <w:r w:rsidR="00496031" w:rsidRPr="003A6781">
        <w:t xml:space="preserve"> subjects between 2.5 and 4 years</w:t>
      </w:r>
      <w:r w:rsidR="00196E4C" w:rsidRPr="003A6781">
        <w:t xml:space="preserve"> of age</w:t>
      </w:r>
      <w:r w:rsidR="00496031" w:rsidRPr="003A6781">
        <w:t xml:space="preserve"> ventilated via a 5.0 mm cuffed endotracheal tube during neuromuscular blockade were selected. </w:t>
      </w:r>
      <w:r w:rsidRPr="003A6781">
        <w:t xml:space="preserve">We restricted the initial cohort to this age/size range to limit some of the variability during </w:t>
      </w:r>
      <w:r w:rsidR="002A6944" w:rsidRPr="003A6781">
        <w:t>model development</w:t>
      </w:r>
      <w:r w:rsidR="00196E4C" w:rsidRPr="003A6781">
        <w:t>:</w:t>
      </w:r>
      <w:r w:rsidR="002A6944" w:rsidRPr="003A6781">
        <w:t xml:space="preserve"> e.g.</w:t>
      </w:r>
      <w:r w:rsidRPr="003A6781">
        <w:t xml:space="preserve"> </w:t>
      </w:r>
      <w:r w:rsidR="002A6944" w:rsidRPr="003A6781">
        <w:t xml:space="preserve">we </w:t>
      </w:r>
      <w:r w:rsidRPr="003A6781">
        <w:t>select</w:t>
      </w:r>
      <w:r w:rsidR="002A6944" w:rsidRPr="003A6781">
        <w:t>ed</w:t>
      </w:r>
      <w:r w:rsidRPr="003A6781">
        <w:t xml:space="preserve"> subjects with </w:t>
      </w:r>
      <w:r w:rsidR="002D3B81" w:rsidRPr="003A6781">
        <w:t>5.0 mm internal diameter tracheal tubes, allowing consistency when calculating ventilatory resistance.  </w:t>
      </w:r>
      <w:r w:rsidRPr="003A6781">
        <w:t xml:space="preserve">Furthermore, this age range was close to the median age (4 years) of the overall cohort.  </w:t>
      </w:r>
      <w:bookmarkStart w:id="2" w:name="_Hlk531717277"/>
      <w:r w:rsidR="00F26A54" w:rsidRPr="003A6781">
        <w:t xml:space="preserve">Finally, we used paralyzed subjects to ensure reproducibility of the associations between ventilator changes and gas exchange, which would be confounded by spontaneous effort. </w:t>
      </w:r>
      <w:bookmarkEnd w:id="2"/>
      <w:r w:rsidRPr="003A6781">
        <w:t xml:space="preserve">Arterial blood gases </w:t>
      </w:r>
      <w:r w:rsidR="00196E4C" w:rsidRPr="003A6781">
        <w:t xml:space="preserve">(ABG) </w:t>
      </w:r>
      <w:r w:rsidRPr="003A6781">
        <w:t>and ventilator changes during the first 72 hours of PARDS were recorded</w:t>
      </w:r>
      <w:r w:rsidR="002A6944" w:rsidRPr="003A6781">
        <w:t>.</w:t>
      </w:r>
      <w:r w:rsidRPr="003A6781">
        <w:t xml:space="preserve">  </w:t>
      </w:r>
      <w:r w:rsidR="00496031" w:rsidRPr="003A6781">
        <w:t>The respiratory variables of peak inspiratory pressure (PIP), positive end-expiratory pressure (PEEP), and exhaled V</w:t>
      </w:r>
      <w:r w:rsidR="00496031" w:rsidRPr="003A6781">
        <w:rPr>
          <w:vertAlign w:val="subscript"/>
        </w:rPr>
        <w:t>T</w:t>
      </w:r>
      <w:r w:rsidR="00496031" w:rsidRPr="003A6781">
        <w:t xml:space="preserve"> were collected at the ventilator for patients with V</w:t>
      </w:r>
      <w:r w:rsidR="00496031" w:rsidRPr="003A6781">
        <w:rPr>
          <w:vertAlign w:val="subscript"/>
        </w:rPr>
        <w:t>T</w:t>
      </w:r>
      <w:r w:rsidR="00496031" w:rsidRPr="003A6781">
        <w:t xml:space="preserve"> ≥ 100 mL using integrated software provided by the manufacturer (Dräger, Inc., Lübeck, Germany), and using a sensor proximate to the endotracheal tube for V</w:t>
      </w:r>
      <w:r w:rsidR="00496031" w:rsidRPr="003A6781">
        <w:rPr>
          <w:vertAlign w:val="subscript"/>
        </w:rPr>
        <w:t>T</w:t>
      </w:r>
      <w:r w:rsidR="00496031" w:rsidRPr="003A6781">
        <w:t xml:space="preserve"> &lt; 100 </w:t>
      </w:r>
      <w:proofErr w:type="spellStart"/>
      <w:r w:rsidR="00496031" w:rsidRPr="003A6781">
        <w:t>m</w:t>
      </w:r>
      <w:r w:rsidR="008216D6" w:rsidRPr="003A6781">
        <w:t>L</w:t>
      </w:r>
      <w:r w:rsidR="00496031" w:rsidRPr="003A6781">
        <w:t>.</w:t>
      </w:r>
      <w:proofErr w:type="spellEnd"/>
      <w:r w:rsidR="00496031" w:rsidRPr="003A6781">
        <w:t xml:space="preserve"> </w:t>
      </w:r>
      <w:r w:rsidRPr="003A6781">
        <w:t>Ventilator management and use of ancillary therapies were not protocoli</w:t>
      </w:r>
      <w:r w:rsidR="00196E4C" w:rsidRPr="003A6781">
        <w:t>z</w:t>
      </w:r>
      <w:r w:rsidRPr="003A6781">
        <w:t>ed. </w:t>
      </w:r>
    </w:p>
    <w:p w14:paraId="030BEED9" w14:textId="77777777" w:rsidR="008216D6" w:rsidRPr="003A6781" w:rsidRDefault="008216D6" w:rsidP="00110F97">
      <w:pPr>
        <w:spacing w:line="480" w:lineRule="auto"/>
      </w:pPr>
    </w:p>
    <w:p w14:paraId="753BA2C4" w14:textId="5052160E" w:rsidR="004850E7" w:rsidRPr="003A6781" w:rsidRDefault="004850E7" w:rsidP="00510ADA">
      <w:pPr>
        <w:spacing w:line="480" w:lineRule="auto"/>
        <w:ind w:firstLine="720"/>
      </w:pPr>
      <w:r w:rsidRPr="003A6781">
        <w:rPr>
          <w:i/>
        </w:rPr>
        <w:t>Test cohorts</w:t>
      </w:r>
      <w:r w:rsidRPr="003A6781">
        <w:t xml:space="preserve">: </w:t>
      </w:r>
      <w:r w:rsidR="002A6944" w:rsidRPr="003A6781">
        <w:t>To test</w:t>
      </w:r>
      <w:r w:rsidRPr="003A6781">
        <w:t xml:space="preserve"> the utility and </w:t>
      </w:r>
      <w:r w:rsidR="00F66627" w:rsidRPr="003A6781">
        <w:t>generalisability</w:t>
      </w:r>
      <w:r w:rsidRPr="003A6781">
        <w:t xml:space="preserve"> of the model and associated ventilation strategies, we repeated the </w:t>
      </w:r>
      <w:r w:rsidR="00496031" w:rsidRPr="003A6781">
        <w:t>analyse</w:t>
      </w:r>
      <w:r w:rsidRPr="003A6781">
        <w:t xml:space="preserve">s in a separate cohort of children aged 1 to 2 years.  </w:t>
      </w:r>
      <w:r w:rsidR="00496031" w:rsidRPr="003A6781">
        <w:t>This age group was selected because larger V</w:t>
      </w:r>
      <w:r w:rsidR="00496031" w:rsidRPr="003A6781">
        <w:rPr>
          <w:vertAlign w:val="subscript"/>
        </w:rPr>
        <w:t>T</w:t>
      </w:r>
      <w:r w:rsidR="00496031" w:rsidRPr="003A6781">
        <w:t xml:space="preserve"> are commonly used to overcome </w:t>
      </w:r>
      <w:r w:rsidR="00496031" w:rsidRPr="003A6781">
        <w:lastRenderedPageBreak/>
        <w:t xml:space="preserve">perceived increases in dead space </w:t>
      </w:r>
      <w:r w:rsidR="008216D6" w:rsidRPr="003A6781">
        <w:t>in</w:t>
      </w:r>
      <w:r w:rsidR="00496031" w:rsidRPr="003A6781">
        <w:t xml:space="preserve"> younger lungs.  Finally, we repeated analyses in a cohort of 19 children between 1 month and 18 years of age </w:t>
      </w:r>
      <w:r w:rsidR="008216D6" w:rsidRPr="003A6781">
        <w:t>with</w:t>
      </w:r>
      <w:r w:rsidR="00496031" w:rsidRPr="003A6781">
        <w:t xml:space="preserve"> V</w:t>
      </w:r>
      <w:r w:rsidR="00496031" w:rsidRPr="003A6781">
        <w:rPr>
          <w:vertAlign w:val="subscript"/>
        </w:rPr>
        <w:t>T</w:t>
      </w:r>
      <w:r w:rsidR="00496031" w:rsidRPr="003A6781">
        <w:t xml:space="preserve"> &gt; 10 mL/kg, as we identified this as a </w:t>
      </w:r>
      <w:r w:rsidR="002A6944" w:rsidRPr="003A6781">
        <w:t>subgroup in which lung-protective</w:t>
      </w:r>
      <w:r w:rsidR="00496031" w:rsidRPr="003A6781">
        <w:t xml:space="preserve"> strategies may have the greatest impact.</w:t>
      </w:r>
    </w:p>
    <w:p w14:paraId="7457707A" w14:textId="77777777" w:rsidR="008216D6" w:rsidRPr="003A6781" w:rsidRDefault="008216D6" w:rsidP="00110F97">
      <w:pPr>
        <w:spacing w:line="480" w:lineRule="auto"/>
      </w:pPr>
    </w:p>
    <w:p w14:paraId="3FEAAF7A" w14:textId="3A0146F0" w:rsidR="00373B31" w:rsidRPr="003A6781" w:rsidRDefault="004B2CA3" w:rsidP="00F61994">
      <w:pPr>
        <w:spacing w:line="480" w:lineRule="auto"/>
      </w:pPr>
      <w:r w:rsidRPr="003A6781">
        <w:rPr>
          <w:b/>
        </w:rPr>
        <w:t xml:space="preserve">Simulator </w:t>
      </w:r>
      <w:r w:rsidR="008216D6" w:rsidRPr="003A6781">
        <w:rPr>
          <w:b/>
        </w:rPr>
        <w:t>D</w:t>
      </w:r>
      <w:r w:rsidR="00373B31" w:rsidRPr="003A6781">
        <w:rPr>
          <w:b/>
        </w:rPr>
        <w:t>evel</w:t>
      </w:r>
      <w:r w:rsidRPr="003A6781">
        <w:rPr>
          <w:b/>
        </w:rPr>
        <w:t xml:space="preserve">opment </w:t>
      </w:r>
    </w:p>
    <w:p w14:paraId="37CF739C" w14:textId="2D631861" w:rsidR="0019512D" w:rsidRPr="00741A90" w:rsidRDefault="002A6944" w:rsidP="00F61994">
      <w:pPr>
        <w:spacing w:line="480" w:lineRule="auto"/>
        <w:ind w:firstLine="720"/>
      </w:pPr>
      <w:r w:rsidRPr="003A6781">
        <w:t>Analyses</w:t>
      </w:r>
      <w:r w:rsidR="006947DC" w:rsidRPr="003A6781">
        <w:t xml:space="preserve"> were </w:t>
      </w:r>
      <w:r w:rsidR="004B2CA3" w:rsidRPr="003A6781">
        <w:t>carried out using a simulator</w:t>
      </w:r>
      <w:r w:rsidR="006947DC" w:rsidRPr="003A6781">
        <w:t xml:space="preserve"> </w:t>
      </w:r>
      <w:r w:rsidR="006947DC" w:rsidRPr="003A6781">
        <w:rPr>
          <w:bCs/>
        </w:rPr>
        <w:t>that includes representations of multiple interactin</w:t>
      </w:r>
      <w:r w:rsidRPr="003A6781">
        <w:rPr>
          <w:bCs/>
        </w:rPr>
        <w:t>g organ systems, incorporates</w:t>
      </w:r>
      <w:r w:rsidR="006947DC" w:rsidRPr="003A6781">
        <w:rPr>
          <w:bCs/>
        </w:rPr>
        <w:t xml:space="preserve"> a high level of physiological detail</w:t>
      </w:r>
      <w:r w:rsidRPr="003A6781">
        <w:rPr>
          <w:bCs/>
        </w:rPr>
        <w:t>,</w:t>
      </w:r>
      <w:r w:rsidR="006947DC" w:rsidRPr="003A6781">
        <w:rPr>
          <w:bCs/>
        </w:rPr>
        <w:t xml:space="preserve"> </w:t>
      </w:r>
      <w:r w:rsidRPr="003A6781">
        <w:rPr>
          <w:bCs/>
        </w:rPr>
        <w:t xml:space="preserve">and </w:t>
      </w:r>
      <w:r w:rsidR="002D3B81" w:rsidRPr="003A6781">
        <w:t>has been extensively validated in several previous studies</w:t>
      </w:r>
      <w:r w:rsidRPr="003A6781">
        <w:t xml:space="preserve"> of adult ARDS</w:t>
      </w:r>
      <w:r w:rsidR="002D3B81" w:rsidRPr="003A6781">
        <w:t xml:space="preserve"> </w:t>
      </w:r>
      <w:r w:rsidR="00FC315F" w:rsidRPr="003A6781">
        <w:fldChar w:fldCharType="begin">
          <w:fldData xml:space="preserve">PEVuZE5vdGU+PENpdGU+PEF1dGhvcj5EYXM8L0F1dGhvcj48WWVhcj4yMDEzPC9ZZWFyPjxSZWNO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</w:fldData>
        </w:fldChar>
      </w:r>
      <w:r w:rsidR="003A6781">
        <w:instrText xml:space="preserve"> ADDIN EN.CITE </w:instrText>
      </w:r>
      <w:r w:rsidR="003A6781">
        <w:fldChar w:fldCharType="begin">
          <w:fldData xml:space="preserve">PEVuZE5vdGU+PENpdGU+PEF1dGhvcj5EYXM8L0F1dGhvcj48WWVhcj4yMDEzPC9ZZWFyPjxSZWNO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</w:fldData>
        </w:fldChar>
      </w:r>
      <w:r w:rsidR="003A6781">
        <w:instrText xml:space="preserve"> ADDIN EN.CITE.DATA </w:instrText>
      </w:r>
      <w:r w:rsidR="003A6781">
        <w:fldChar w:fldCharType="end"/>
      </w:r>
      <w:r w:rsidR="00FC315F" w:rsidRPr="003A6781">
        <w:fldChar w:fldCharType="separate"/>
      </w:r>
      <w:r w:rsidR="003A6781">
        <w:rPr>
          <w:noProof/>
        </w:rPr>
        <w:t>[3-5]</w:t>
      </w:r>
      <w:r w:rsidR="00FC315F" w:rsidRPr="003A6781">
        <w:fldChar w:fldCharType="end"/>
      </w:r>
      <w:r w:rsidR="00FC315F" w:rsidRPr="003A6781">
        <w:t xml:space="preserve">. </w:t>
      </w:r>
      <w:r w:rsidR="00F61994">
        <w:t xml:space="preserve"> </w:t>
      </w:r>
      <w:r w:rsidRPr="003A6781">
        <w:t>The paediatric simulator</w:t>
      </w:r>
      <w:r w:rsidR="00322408" w:rsidRPr="003A6781">
        <w:t xml:space="preserve"> was</w:t>
      </w:r>
      <w:r w:rsidR="006947DC" w:rsidRPr="003A6781">
        <w:t xml:space="preserve"> developed by performing a detailed revision of both the model structure and parameters in light of</w:t>
      </w:r>
      <w:r w:rsidR="00322408" w:rsidRPr="003A6781">
        <w:t xml:space="preserve"> the key differences between</w:t>
      </w:r>
      <w:r w:rsidR="006947DC" w:rsidRPr="003A6781">
        <w:t xml:space="preserve"> paedia</w:t>
      </w:r>
      <w:r w:rsidR="004850E7" w:rsidRPr="003A6781">
        <w:t>tric and adult physiology</w:t>
      </w:r>
      <w:r w:rsidR="003A6781">
        <w:t xml:space="preserve">. </w:t>
      </w:r>
      <w:r w:rsidR="0019512D">
        <w:t xml:space="preserve"> </w:t>
      </w:r>
      <w:r w:rsidR="0019512D" w:rsidRPr="00741A90">
        <w:t>The core components of the computational simulator used in this study have been developed by our group over the past several years and have been validated on a number of previous studies of adult pathophysiology</w:t>
      </w:r>
      <w:r w:rsidR="0019512D">
        <w:t xml:space="preserve"> </w:t>
      </w:r>
      <w:r w:rsidR="0019512D">
        <w:fldChar w:fldCharType="begin">
          <w:fldData xml:space="preserve">PEVuZE5vdGU+PENpdGU+PEF1dGhvcj5IYXJkbWFuPC9BdXRob3I+PFllYXI+MTk5ODwvWWVhcj48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=
</w:fldData>
        </w:fldChar>
      </w:r>
      <w:r w:rsidR="0019512D">
        <w:instrText xml:space="preserve"> ADDIN EN.CITE </w:instrText>
      </w:r>
      <w:r w:rsidR="0019512D">
        <w:fldChar w:fldCharType="begin">
          <w:fldData xml:space="preserve">PEVuZE5vdGU+PENpdGU+PEF1dGhvcj5IYXJkbWFuPC9BdXRob3I+PFllYXI+MTk5ODwvWWVhcj48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=
</w:fldData>
        </w:fldChar>
      </w:r>
      <w:r w:rsidR="0019512D">
        <w:instrText xml:space="preserve"> ADDIN EN.CITE.DATA </w:instrText>
      </w:r>
      <w:r w:rsidR="0019512D">
        <w:fldChar w:fldCharType="end"/>
      </w:r>
      <w:r w:rsidR="0019512D">
        <w:fldChar w:fldCharType="separate"/>
      </w:r>
      <w:r w:rsidR="0019512D">
        <w:rPr>
          <w:noProof/>
        </w:rPr>
        <w:t>[6-8]</w:t>
      </w:r>
      <w:r w:rsidR="0019512D">
        <w:fldChar w:fldCharType="end"/>
      </w:r>
      <w:r w:rsidR="0019512D">
        <w:t xml:space="preserve">.  </w:t>
      </w:r>
      <w:r w:rsidR="0019512D" w:rsidRPr="00741A90">
        <w:t xml:space="preserve">The </w:t>
      </w:r>
      <w:r w:rsidR="0019512D" w:rsidRPr="00741A90">
        <w:rPr>
          <w:bCs/>
        </w:rPr>
        <w:t xml:space="preserve">model includes representations of multiple interacting organ systems and incorporates a high level of physiological detail (including multiple alveolar compartments, multi-compartmental gas-exchange, viscoelastic compliance behaviour, interdependent blood-gas solubility and haemoglobin behaviour and heterogeneous distributions of pulmonary ventilation and perfusion). </w:t>
      </w:r>
      <w:r w:rsidR="00F61994">
        <w:rPr>
          <w:bCs/>
        </w:rPr>
        <w:t xml:space="preserve"> </w:t>
      </w:r>
      <w:r w:rsidR="0019512D" w:rsidRPr="00741A90">
        <w:t>Each model component is described as several mass conserving functions and solved as algebraic equations, obtained or approximated from the published literature, experimental data and clinical observations. These equations are solved in series in an iterative manner, so that solving one equation at current time instant determines the values of the independent variables in the next equation. At the end of the iteration, the results of the solution of the final equations determine the independent variables of the first equation for the next iteration.</w:t>
      </w:r>
    </w:p>
    <w:p w14:paraId="2C92EFAE" w14:textId="07321EF0" w:rsidR="0019512D" w:rsidRPr="00741A90" w:rsidRDefault="0019512D" w:rsidP="00F61994">
      <w:pPr>
        <w:spacing w:line="480" w:lineRule="auto"/>
        <w:ind w:firstLine="720"/>
      </w:pPr>
      <w:r w:rsidRPr="00741A90">
        <w:t xml:space="preserve">The model simulates all relevant aspects of pulmonary dynamics and gas exchange, i.e. the transport of air from mouth to airway and alveoli, the gas exchange between alveoli </w:t>
      </w:r>
      <w:r w:rsidRPr="00741A90">
        <w:lastRenderedPageBreak/>
        <w:t>and their corresponding capillaries, and the gas exchange between blood and peripheral tissue. The model includes series dead space (i.e. conducting airways where there is no gas exchange) to represent the trachea, bronchi and the bronchioles. The lung model incorporates 100 independently configurable alveolar compartments, implemented in parallel. Multiple alveolar compartments allow the model to simulate alveolar shunt and alveolar dead space in detail. Figure S</w:t>
      </w:r>
      <w:r w:rsidR="00F61994">
        <w:t>1</w:t>
      </w:r>
      <w:r w:rsidRPr="00741A90">
        <w:t xml:space="preserve"> shows a simplified, diagrammatic representation of the model components and their interactions.</w:t>
      </w:r>
    </w:p>
    <w:p w14:paraId="372CF947" w14:textId="28D9A2A6" w:rsidR="0019512D" w:rsidRDefault="0019512D" w:rsidP="00F61994">
      <w:pPr>
        <w:spacing w:line="480" w:lineRule="auto"/>
        <w:ind w:firstLine="720"/>
      </w:pPr>
      <w:r w:rsidRPr="00741A90">
        <w:t xml:space="preserve">There are a number of important differences between adult and paediatric pulmonary physiology. </w:t>
      </w:r>
      <w:r w:rsidR="00F61994">
        <w:t xml:space="preserve"> </w:t>
      </w:r>
      <w:r w:rsidRPr="00741A90">
        <w:t>Some physiological features such as lung volume, cardiac output, oxygen consumption, airway resistance and pulmonary vascular resistance are highly variable in children depending on their age and weight. Thus, cardiac output and the volume of functional residual capacity are estimated in the model using the following equations</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640"/>
        <w:gridCol w:w="370"/>
      </w:tblGrid>
      <w:tr w:rsidR="0019512D" w:rsidRPr="00741A90" w14:paraId="1D5C5099" w14:textId="77777777" w:rsidTr="00F61994">
        <w:trPr>
          <w:jc w:val="center"/>
        </w:trPr>
        <w:tc>
          <w:tcPr>
            <w:tcW w:w="8640" w:type="dxa"/>
            <w:vAlign w:val="center"/>
          </w:tcPr>
          <w:p w14:paraId="0772D400" w14:textId="77777777" w:rsidR="0019512D" w:rsidRPr="00741A90" w:rsidRDefault="0019512D" w:rsidP="00F61994">
            <w:pPr>
              <w:spacing w:line="480" w:lineRule="auto"/>
            </w:pPr>
            <m:oMathPara>
              <m:oMath>
                <m:r>
                  <w:rPr>
                    <w:rFonts w:ascii="Cambria Math" w:hAnsi="Cambria Math"/>
                  </w:rPr>
                  <m:t>CO=933×</m:t>
                </m:r>
                <m:sSubSup>
                  <m:sSubSupPr>
                    <m:ctrlPr>
                      <w:rPr>
                        <w:rFonts w:ascii="Cambria Math" w:hAnsi="Cambria Math"/>
                        <w:i/>
                      </w:rPr>
                    </m:ctrlPr>
                  </m:sSubSupPr>
                  <m:e>
                    <m:r>
                      <w:rPr>
                        <w:rFonts w:ascii="Cambria Math" w:hAnsi="Cambria Math"/>
                      </w:rPr>
                      <m:t>weight</m:t>
                    </m:r>
                  </m:e>
                  <m:sub>
                    <m:r>
                      <w:rPr>
                        <w:rFonts w:ascii="Cambria Math" w:hAnsi="Cambria Math"/>
                      </w:rPr>
                      <m:t>(kg)</m:t>
                    </m:r>
                  </m:sub>
                  <m:sup>
                    <m:r>
                      <w:rPr>
                        <w:rFonts w:ascii="Cambria Math" w:hAnsi="Cambria Math"/>
                      </w:rPr>
                      <m:t>0.38</m:t>
                    </m:r>
                  </m:sup>
                </m:sSubSup>
                <m:r>
                  <w:rPr>
                    <w:rFonts w:ascii="Cambria Math" w:hAnsi="Cambria Math"/>
                  </w:rPr>
                  <m:t xml:space="preserve">          (ml.</m:t>
                </m:r>
                <m:sSup>
                  <m:sSupPr>
                    <m:ctrlPr>
                      <w:rPr>
                        <w:rFonts w:ascii="Cambria Math" w:hAnsi="Cambria Math"/>
                        <w:i/>
                      </w:rPr>
                    </m:ctrlPr>
                  </m:sSupPr>
                  <m:e>
                    <m:r>
                      <w:rPr>
                        <w:rFonts w:ascii="Cambria Math" w:hAnsi="Cambria Math"/>
                      </w:rPr>
                      <m:t>min</m:t>
                    </m:r>
                  </m:e>
                  <m:sup>
                    <m:r>
                      <w:rPr>
                        <w:rFonts w:ascii="Cambria Math" w:hAnsi="Cambria Math"/>
                      </w:rPr>
                      <m:t>-1</m:t>
                    </m:r>
                  </m:sup>
                </m:sSup>
                <m:r>
                  <w:rPr>
                    <w:rFonts w:ascii="Cambria Math" w:hAnsi="Cambria Math"/>
                  </w:rPr>
                  <m:t>)</m:t>
                </m:r>
              </m:oMath>
            </m:oMathPara>
          </w:p>
        </w:tc>
        <w:tc>
          <w:tcPr>
            <w:tcW w:w="370" w:type="dxa"/>
            <w:vAlign w:val="center"/>
          </w:tcPr>
          <w:p w14:paraId="5B3BBA06" w14:textId="77777777" w:rsidR="0019512D" w:rsidRPr="00741A90" w:rsidRDefault="0019512D" w:rsidP="00F61994">
            <w:pPr>
              <w:spacing w:line="480" w:lineRule="auto"/>
            </w:pPr>
            <w:r w:rsidRPr="00741A90">
              <w:t>(1)</w:t>
            </w:r>
          </w:p>
        </w:tc>
      </w:tr>
      <w:tr w:rsidR="0019512D" w:rsidRPr="00741A90" w14:paraId="2083C9FF" w14:textId="77777777" w:rsidTr="00F61994">
        <w:trPr>
          <w:jc w:val="center"/>
        </w:trPr>
        <w:tc>
          <w:tcPr>
            <w:tcW w:w="8640" w:type="dxa"/>
            <w:vAlign w:val="center"/>
          </w:tcPr>
          <w:p w14:paraId="798CBDF1" w14:textId="40417C64" w:rsidR="0019512D" w:rsidRPr="00741A90" w:rsidRDefault="000B6E42" w:rsidP="00F61994">
            <w:pPr>
              <w:spacing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frc</m:t>
                    </m:r>
                  </m:sub>
                </m:sSub>
                <m:r>
                  <w:rPr>
                    <w:rFonts w:ascii="Cambria Math" w:hAnsi="Cambria Math"/>
                  </w:rPr>
                  <m:t>=9.51×</m:t>
                </m:r>
                <m:sSubSup>
                  <m:sSubSupPr>
                    <m:ctrlPr>
                      <w:rPr>
                        <w:rFonts w:ascii="Cambria Math" w:hAnsi="Cambria Math"/>
                        <w:i/>
                      </w:rPr>
                    </m:ctrlPr>
                  </m:sSubSupPr>
                  <m:e>
                    <m:r>
                      <w:rPr>
                        <w:rFonts w:ascii="Cambria Math" w:hAnsi="Cambria Math"/>
                      </w:rPr>
                      <m:t>weight</m:t>
                    </m:r>
                  </m:e>
                  <m:sub>
                    <m:r>
                      <w:rPr>
                        <w:rFonts w:ascii="Cambria Math" w:hAnsi="Cambria Math"/>
                      </w:rPr>
                      <m:t>(kg)</m:t>
                    </m:r>
                  </m:sub>
                  <m:sup>
                    <m:r>
                      <w:rPr>
                        <w:rFonts w:ascii="Cambria Math" w:hAnsi="Cambria Math"/>
                      </w:rPr>
                      <m:t>1.31</m:t>
                    </m:r>
                  </m:sup>
                </m:sSubSup>
                <m:r>
                  <w:rPr>
                    <w:rFonts w:ascii="Cambria Math" w:hAnsi="Cambria Math"/>
                  </w:rPr>
                  <m:t xml:space="preserve">                    (ml)</m:t>
                </m:r>
              </m:oMath>
            </m:oMathPara>
          </w:p>
        </w:tc>
        <w:tc>
          <w:tcPr>
            <w:tcW w:w="370" w:type="dxa"/>
            <w:vAlign w:val="center"/>
          </w:tcPr>
          <w:p w14:paraId="275FC7E1" w14:textId="77777777" w:rsidR="0019512D" w:rsidRPr="00741A90" w:rsidRDefault="0019512D" w:rsidP="00F61994">
            <w:pPr>
              <w:spacing w:line="480" w:lineRule="auto"/>
            </w:pPr>
            <w:r w:rsidRPr="00741A90">
              <w:t>(2)</w:t>
            </w:r>
          </w:p>
        </w:tc>
      </w:tr>
    </w:tbl>
    <w:p w14:paraId="2DB90F5F" w14:textId="59958029" w:rsidR="0019512D" w:rsidRDefault="0019512D" w:rsidP="00F61994">
      <w:pPr>
        <w:spacing w:line="480" w:lineRule="auto"/>
      </w:pPr>
      <w:r w:rsidRPr="00741A90">
        <w:t>The total airway resistance and pulmonary vascular resistance are greater in children than in adults, decreasing as they grow older. The specific airway resistance can be estimated by</w:t>
      </w:r>
      <w:r>
        <w:t xml:space="preserve">: </w:t>
      </w:r>
    </w:p>
    <w:tbl>
      <w:tblPr>
        <w:tblStyle w:val="TableGrid"/>
        <w:tblW w:w="90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640"/>
        <w:gridCol w:w="370"/>
      </w:tblGrid>
      <w:tr w:rsidR="0019512D" w:rsidRPr="00741A90" w14:paraId="41433D06" w14:textId="77777777" w:rsidTr="00F61994">
        <w:trPr>
          <w:jc w:val="center"/>
        </w:trPr>
        <w:tc>
          <w:tcPr>
            <w:tcW w:w="8640" w:type="dxa"/>
            <w:vAlign w:val="center"/>
          </w:tcPr>
          <w:p w14:paraId="2F8F6EFA" w14:textId="77777777" w:rsidR="0019512D" w:rsidRPr="00741A90" w:rsidRDefault="000B6E42" w:rsidP="00F61994">
            <w:pPr>
              <w:spacing w:line="480" w:lineRule="auto"/>
            </w:pPr>
            <m:oMathPara>
              <m:oMath>
                <m:sSub>
                  <m:sSubPr>
                    <m:ctrlPr>
                      <w:rPr>
                        <w:rFonts w:ascii="Cambria Math" w:hAnsi="Cambria Math"/>
                        <w:i/>
                      </w:rPr>
                    </m:ctrlPr>
                  </m:sSubPr>
                  <m:e>
                    <m:r>
                      <w:rPr>
                        <w:rFonts w:ascii="Cambria Math" w:hAnsi="Cambria Math"/>
                      </w:rPr>
                      <m:t>sR</m:t>
                    </m:r>
                  </m:e>
                  <m:sub>
                    <m:r>
                      <w:rPr>
                        <w:rFonts w:ascii="Cambria Math" w:hAnsi="Cambria Math"/>
                      </w:rPr>
                      <m:t>tot</m:t>
                    </m:r>
                  </m:sub>
                </m:sSub>
                <m:r>
                  <w:rPr>
                    <w:rFonts w:ascii="Cambria Math" w:hAnsi="Cambria Math"/>
                  </w:rPr>
                  <m:t>=1.3083378-0.00016486*</m:t>
                </m:r>
                <m:sSup>
                  <m:sSupPr>
                    <m:ctrlPr>
                      <w:rPr>
                        <w:rFonts w:ascii="Cambria Math" w:hAnsi="Cambria Math"/>
                        <w:i/>
                      </w:rPr>
                    </m:ctrlPr>
                  </m:sSupPr>
                  <m:e>
                    <m:r>
                      <w:rPr>
                        <w:rFonts w:ascii="Cambria Math" w:hAnsi="Cambria Math"/>
                      </w:rPr>
                      <m:t>age</m:t>
                    </m:r>
                  </m:e>
                  <m:sup>
                    <m:r>
                      <w:rPr>
                        <w:rFonts w:ascii="Cambria Math" w:hAnsi="Cambria Math"/>
                      </w:rPr>
                      <m:t>3</m:t>
                    </m:r>
                  </m:sup>
                </m:sSup>
                <m:r>
                  <w:rPr>
                    <w:rFonts w:ascii="Cambria Math" w:hAnsi="Cambria Math"/>
                  </w:rPr>
                  <m:t>-0.03670306*sex            (kPa.s)</m:t>
                </m:r>
              </m:oMath>
            </m:oMathPara>
          </w:p>
        </w:tc>
        <w:tc>
          <w:tcPr>
            <w:tcW w:w="370" w:type="dxa"/>
            <w:vAlign w:val="center"/>
          </w:tcPr>
          <w:p w14:paraId="2CA140E4" w14:textId="77777777" w:rsidR="0019512D" w:rsidRPr="00741A90" w:rsidRDefault="0019512D" w:rsidP="00F61994">
            <w:pPr>
              <w:spacing w:line="480" w:lineRule="auto"/>
            </w:pPr>
            <w:r w:rsidRPr="00741A90">
              <w:t>(3)</w:t>
            </w:r>
          </w:p>
        </w:tc>
      </w:tr>
    </w:tbl>
    <w:p w14:paraId="4B88F2FC" w14:textId="77777777" w:rsidR="0019512D" w:rsidRPr="00741A90" w:rsidRDefault="0019512D" w:rsidP="00F61994">
      <w:pPr>
        <w:spacing w:line="480" w:lineRule="auto"/>
      </w:pPr>
      <w:r w:rsidRPr="00741A90">
        <w:t>where sex is set to 1 for males and 0 for females. The total resistance is calculated as:</w:t>
      </w:r>
    </w:p>
    <w:tbl>
      <w:tblPr>
        <w:tblStyle w:val="TableGrid"/>
        <w:tblW w:w="90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640"/>
        <w:gridCol w:w="370"/>
      </w:tblGrid>
      <w:tr w:rsidR="0019512D" w:rsidRPr="00741A90" w14:paraId="47AA5BAA" w14:textId="77777777" w:rsidTr="00F61994">
        <w:trPr>
          <w:jc w:val="center"/>
        </w:trPr>
        <w:tc>
          <w:tcPr>
            <w:tcW w:w="8640" w:type="dxa"/>
            <w:vAlign w:val="center"/>
          </w:tcPr>
          <w:p w14:paraId="5FDE8549" w14:textId="77777777" w:rsidR="0019512D" w:rsidRPr="00741A90" w:rsidRDefault="000B6E42" w:rsidP="00F61994">
            <w:pPr>
              <w:spacing w:line="480" w:lineRule="auto"/>
            </w:pPr>
            <m:oMathPara>
              <m:oMath>
                <m:sSub>
                  <m:sSubPr>
                    <m:ctrlPr>
                      <w:rPr>
                        <w:rFonts w:ascii="Cambria Math" w:hAnsi="Cambria Math"/>
                        <w:i/>
                      </w:rPr>
                    </m:ctrlPr>
                  </m:sSubPr>
                  <m:e>
                    <m:r>
                      <w:rPr>
                        <w:rFonts w:ascii="Cambria Math" w:hAnsi="Cambria Math"/>
                      </w:rPr>
                      <m:t>R</m:t>
                    </m:r>
                  </m:e>
                  <m:sub>
                    <m:r>
                      <w:rPr>
                        <w:rFonts w:ascii="Cambria Math" w:hAnsi="Cambria Math"/>
                      </w:rPr>
                      <m:t>tot</m:t>
                    </m:r>
                  </m:sub>
                </m:sSub>
                <m:r>
                  <w:rPr>
                    <w:rFonts w:ascii="Cambria Math" w:hAnsi="Cambria Math"/>
                  </w:rPr>
                  <m:t>=</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R</m:t>
                        </m:r>
                      </m:e>
                      <m:sub>
                        <m:r>
                          <w:rPr>
                            <w:rFonts w:ascii="Cambria Math" w:hAnsi="Cambria Math"/>
                          </w:rPr>
                          <m:t>tot</m:t>
                        </m:r>
                      </m:sub>
                    </m:sSub>
                  </m:num>
                  <m:den>
                    <m:sSub>
                      <m:sSubPr>
                        <m:ctrlPr>
                          <w:rPr>
                            <w:rFonts w:ascii="Cambria Math" w:hAnsi="Cambria Math"/>
                            <w:i/>
                          </w:rPr>
                        </m:ctrlPr>
                      </m:sSubPr>
                      <m:e>
                        <m:r>
                          <w:rPr>
                            <w:rFonts w:ascii="Cambria Math" w:hAnsi="Cambria Math"/>
                          </w:rPr>
                          <m:t>V</m:t>
                        </m:r>
                      </m:e>
                      <m:sub>
                        <m:r>
                          <w:rPr>
                            <w:rFonts w:ascii="Cambria Math" w:hAnsi="Cambria Math"/>
                          </w:rPr>
                          <m:t>frc</m:t>
                        </m:r>
                      </m:sub>
                    </m:sSub>
                  </m:den>
                </m:f>
                <m:r>
                  <w:rPr>
                    <w:rFonts w:ascii="Cambria Math" w:hAnsi="Cambria Math"/>
                  </w:rPr>
                  <m:t xml:space="preserve">                  (kPa.s.</m:t>
                </m:r>
                <m:sSup>
                  <m:sSupPr>
                    <m:ctrlPr>
                      <w:rPr>
                        <w:rFonts w:ascii="Cambria Math" w:hAnsi="Cambria Math"/>
                        <w:i/>
                      </w:rPr>
                    </m:ctrlPr>
                  </m:sSupPr>
                  <m:e>
                    <m:r>
                      <w:rPr>
                        <w:rFonts w:ascii="Cambria Math" w:hAnsi="Cambria Math"/>
                      </w:rPr>
                      <m:t>l</m:t>
                    </m:r>
                  </m:e>
                  <m:sup>
                    <m:r>
                      <w:rPr>
                        <w:rFonts w:ascii="Cambria Math" w:hAnsi="Cambria Math"/>
                      </w:rPr>
                      <m:t>-1</m:t>
                    </m:r>
                  </m:sup>
                </m:sSup>
                <m:r>
                  <w:rPr>
                    <w:rFonts w:ascii="Cambria Math" w:hAnsi="Cambria Math"/>
                  </w:rPr>
                  <m:t>)</m:t>
                </m:r>
              </m:oMath>
            </m:oMathPara>
          </w:p>
        </w:tc>
        <w:tc>
          <w:tcPr>
            <w:tcW w:w="370" w:type="dxa"/>
            <w:vAlign w:val="center"/>
          </w:tcPr>
          <w:p w14:paraId="76AC3641" w14:textId="77777777" w:rsidR="0019512D" w:rsidRPr="00741A90" w:rsidRDefault="0019512D" w:rsidP="00F61994">
            <w:pPr>
              <w:spacing w:line="480" w:lineRule="auto"/>
            </w:pPr>
            <w:r w:rsidRPr="00741A90">
              <w:t>(4)</w:t>
            </w:r>
          </w:p>
        </w:tc>
      </w:tr>
    </w:tbl>
    <w:p w14:paraId="6F89F90A" w14:textId="77777777" w:rsidR="0019512D" w:rsidRDefault="0019512D" w:rsidP="00F61994">
      <w:pPr>
        <w:spacing w:line="480" w:lineRule="auto"/>
      </w:pPr>
      <w:r w:rsidRPr="00741A90">
        <w:t>and is distributed between the main airway and 100 parallel alveolar compartments in the model. Every alveolar compartment also has two resistances placed in series, namely the alveolar inlet resistance and the upper bronchial resistance. The pulmonary vascular resistance (PVR) is calculated by means of the following equation</w:t>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640"/>
        <w:gridCol w:w="370"/>
      </w:tblGrid>
      <w:tr w:rsidR="0019512D" w:rsidRPr="00741A90" w14:paraId="4FA0181E" w14:textId="77777777" w:rsidTr="00F61994">
        <w:trPr>
          <w:jc w:val="center"/>
        </w:trPr>
        <w:tc>
          <w:tcPr>
            <w:tcW w:w="8640" w:type="dxa"/>
            <w:vAlign w:val="center"/>
          </w:tcPr>
          <w:p w14:paraId="1B23ECF8" w14:textId="77777777" w:rsidR="0019512D" w:rsidRPr="00741A90" w:rsidRDefault="0019512D" w:rsidP="00F61994">
            <w:pPr>
              <w:spacing w:line="480" w:lineRule="auto"/>
            </w:pPr>
            <m:oMathPara>
              <m:oMath>
                <m:r>
                  <w:rPr>
                    <w:rFonts w:ascii="Cambria Math" w:hAnsi="Cambria Math"/>
                  </w:rPr>
                  <w:lastRenderedPageBreak/>
                  <m:t>PVR=</m:t>
                </m:r>
                <m:f>
                  <m:fPr>
                    <m:ctrlPr>
                      <w:rPr>
                        <w:rFonts w:ascii="Cambria Math" w:hAnsi="Cambria Math"/>
                        <w:i/>
                      </w:rPr>
                    </m:ctrlPr>
                  </m:fPr>
                  <m:num>
                    <m:r>
                      <w:rPr>
                        <w:rFonts w:ascii="Cambria Math" w:hAnsi="Cambria Math"/>
                      </w:rPr>
                      <m:t>80</m:t>
                    </m:r>
                    <m:d>
                      <m:dPr>
                        <m:ctrlPr>
                          <w:rPr>
                            <w:rFonts w:ascii="Cambria Math" w:hAnsi="Cambria Math"/>
                            <w:i/>
                          </w:rPr>
                        </m:ctrlPr>
                      </m:dPr>
                      <m:e>
                        <m:r>
                          <w:rPr>
                            <w:rFonts w:ascii="Cambria Math" w:hAnsi="Cambria Math"/>
                          </w:rPr>
                          <m:t>MPAP-MPCWP</m:t>
                        </m:r>
                      </m:e>
                    </m:d>
                  </m:num>
                  <m:den>
                    <m:r>
                      <w:rPr>
                        <w:rFonts w:ascii="Cambria Math" w:hAnsi="Cambria Math"/>
                      </w:rPr>
                      <m:t>CO</m:t>
                    </m:r>
                  </m:den>
                </m:f>
                <m:r>
                  <w:rPr>
                    <w:rFonts w:ascii="Cambria Math" w:hAnsi="Cambria Math"/>
                  </w:rPr>
                  <m:t xml:space="preserve">            (</m:t>
                </m:r>
                <m:f>
                  <m:fPr>
                    <m:ctrlPr>
                      <w:rPr>
                        <w:rFonts w:ascii="Cambria Math" w:hAnsi="Cambria Math"/>
                        <w:i/>
                      </w:rPr>
                    </m:ctrlPr>
                  </m:fPr>
                  <m:num>
                    <m:r>
                      <w:rPr>
                        <w:rFonts w:ascii="Cambria Math" w:hAnsi="Cambria Math"/>
                      </w:rPr>
                      <m:t>dyn.s</m:t>
                    </m:r>
                  </m:num>
                  <m:den>
                    <m:r>
                      <w:rPr>
                        <w:rFonts w:ascii="Cambria Math" w:hAnsi="Cambria Math"/>
                      </w:rPr>
                      <m:t>c</m:t>
                    </m:r>
                    <m:sSup>
                      <m:sSupPr>
                        <m:ctrlPr>
                          <w:rPr>
                            <w:rFonts w:ascii="Cambria Math" w:hAnsi="Cambria Math"/>
                            <w:i/>
                          </w:rPr>
                        </m:ctrlPr>
                      </m:sSupPr>
                      <m:e>
                        <m:r>
                          <w:rPr>
                            <w:rFonts w:ascii="Cambria Math" w:hAnsi="Cambria Math"/>
                          </w:rPr>
                          <m:t>m</m:t>
                        </m:r>
                      </m:e>
                      <m:sup>
                        <m:r>
                          <w:rPr>
                            <w:rFonts w:ascii="Cambria Math" w:hAnsi="Cambria Math"/>
                          </w:rPr>
                          <m:t>5</m:t>
                        </m:r>
                      </m:sup>
                    </m:sSup>
                  </m:den>
                </m:f>
                <m:r>
                  <w:rPr>
                    <w:rFonts w:ascii="Cambria Math" w:hAnsi="Cambria Math"/>
                  </w:rPr>
                  <m:t>)</m:t>
                </m:r>
              </m:oMath>
            </m:oMathPara>
          </w:p>
        </w:tc>
        <w:tc>
          <w:tcPr>
            <w:tcW w:w="370" w:type="dxa"/>
            <w:vAlign w:val="center"/>
          </w:tcPr>
          <w:p w14:paraId="4C46B525" w14:textId="77777777" w:rsidR="0019512D" w:rsidRPr="00741A90" w:rsidRDefault="0019512D" w:rsidP="00F61994">
            <w:pPr>
              <w:spacing w:line="480" w:lineRule="auto"/>
            </w:pPr>
            <w:r w:rsidRPr="00741A90">
              <w:t>(5)</w:t>
            </w:r>
          </w:p>
        </w:tc>
      </w:tr>
    </w:tbl>
    <w:p w14:paraId="3690ACDB" w14:textId="5E0B4B50" w:rsidR="003A6781" w:rsidRDefault="0019512D" w:rsidP="00F61994">
      <w:pPr>
        <w:spacing w:line="480" w:lineRule="auto"/>
      </w:pPr>
      <w:r w:rsidRPr="00741A90">
        <w:t xml:space="preserve">Note that the difference in values for mean pulmonary arterial pressure (MPAP) and mean pulmonary capillary wedge pressure (MPCWP) is virtually identical in children and adults. Hence, lower cardiac output plays the main role in generating higher PVR values for paediatric subjects. In the model, each single alveolar compartment is characterized by four individually configurable parameters. These four parameters represent the alveolar compartment inlet resistance, the extrinsic pressure acting on the compartment, the stiffness of the compartment and the threshold opening pressure of the compartment, which are annotated as </w:t>
      </w:r>
      <w:proofErr w:type="spellStart"/>
      <w:r w:rsidRPr="00741A90">
        <w:rPr>
          <w:i/>
          <w:iCs/>
        </w:rPr>
        <w:t>R</w:t>
      </w:r>
      <w:r w:rsidRPr="00741A90">
        <w:rPr>
          <w:i/>
          <w:iCs/>
          <w:vertAlign w:val="subscript"/>
        </w:rPr>
        <w:t>comp</w:t>
      </w:r>
      <w:proofErr w:type="spellEnd"/>
      <w:r w:rsidRPr="00741A90">
        <w:rPr>
          <w:i/>
          <w:iCs/>
        </w:rPr>
        <w:t xml:space="preserve">, </w:t>
      </w:r>
      <w:proofErr w:type="spellStart"/>
      <w:r w:rsidRPr="00741A90">
        <w:rPr>
          <w:i/>
          <w:iCs/>
        </w:rPr>
        <w:t>P</w:t>
      </w:r>
      <w:r w:rsidRPr="00741A90">
        <w:rPr>
          <w:i/>
          <w:iCs/>
          <w:vertAlign w:val="subscript"/>
        </w:rPr>
        <w:t>ext</w:t>
      </w:r>
      <w:proofErr w:type="spellEnd"/>
      <w:r w:rsidRPr="00741A90">
        <w:t xml:space="preserve">, </w:t>
      </w:r>
      <w:proofErr w:type="spellStart"/>
      <w:r w:rsidRPr="00741A90">
        <w:rPr>
          <w:i/>
          <w:iCs/>
        </w:rPr>
        <w:t>k</w:t>
      </w:r>
      <w:r w:rsidRPr="00741A90">
        <w:rPr>
          <w:i/>
          <w:iCs/>
          <w:vertAlign w:val="subscript"/>
        </w:rPr>
        <w:t>stiff</w:t>
      </w:r>
      <w:proofErr w:type="spellEnd"/>
      <w:r w:rsidRPr="00741A90">
        <w:rPr>
          <w:i/>
          <w:iCs/>
        </w:rPr>
        <w:t xml:space="preserve"> and TOP</w:t>
      </w:r>
      <w:r w:rsidRPr="00741A90">
        <w:t xml:space="preserve"> respectively. Selection of varying values for each of these four parameters across the 100 alveolar compartments in the model allows the accurate representation of the heterogeneous nature of diseased lungs. </w:t>
      </w:r>
    </w:p>
    <w:p w14:paraId="72552C01" w14:textId="48860A70" w:rsidR="00BE3740" w:rsidRDefault="00BE3740" w:rsidP="00F61994">
      <w:pPr>
        <w:spacing w:line="480" w:lineRule="auto"/>
      </w:pPr>
    </w:p>
    <w:p w14:paraId="594B5010" w14:textId="487B20BD" w:rsidR="00BE3740" w:rsidRPr="00BE3740" w:rsidRDefault="00BE3740" w:rsidP="00F61994">
      <w:pPr>
        <w:spacing w:line="480" w:lineRule="auto"/>
      </w:pPr>
      <w:r w:rsidRPr="003A6781">
        <w:rPr>
          <w:b/>
        </w:rPr>
        <w:t>Simulator Calibration to Patient Data</w:t>
      </w:r>
    </w:p>
    <w:p w14:paraId="3103F466" w14:textId="3BD00248" w:rsidR="00BE3740" w:rsidRPr="00741A90" w:rsidRDefault="00BE3740" w:rsidP="00F61994">
      <w:pPr>
        <w:spacing w:line="480" w:lineRule="auto"/>
        <w:ind w:firstLine="720"/>
      </w:pPr>
      <w:r w:rsidRPr="00741A90">
        <w:t>The model was calibrated against the individual patient data on arterial blood gas contents, airway pressures and ventilator settings for each patient in the PARDS dataset using an optimization approach. The model parameters (x) that were used in the optimization include the four key alveolar features mentioned previously (</w:t>
      </w:r>
      <w:proofErr w:type="spellStart"/>
      <w:r w:rsidRPr="00741A90">
        <w:rPr>
          <w:i/>
          <w:iCs/>
        </w:rPr>
        <w:t>R</w:t>
      </w:r>
      <w:r w:rsidRPr="00741A90">
        <w:rPr>
          <w:i/>
          <w:iCs/>
          <w:vertAlign w:val="subscript"/>
        </w:rPr>
        <w:t>comp</w:t>
      </w:r>
      <w:proofErr w:type="spellEnd"/>
      <w:r w:rsidRPr="00741A90">
        <w:rPr>
          <w:i/>
          <w:iCs/>
        </w:rPr>
        <w:t xml:space="preserve">, </w:t>
      </w:r>
      <w:proofErr w:type="spellStart"/>
      <w:r w:rsidRPr="00741A90">
        <w:rPr>
          <w:i/>
          <w:iCs/>
        </w:rPr>
        <w:t>P</w:t>
      </w:r>
      <w:r w:rsidRPr="00741A90">
        <w:rPr>
          <w:i/>
          <w:iCs/>
          <w:vertAlign w:val="subscript"/>
        </w:rPr>
        <w:t>ext</w:t>
      </w:r>
      <w:proofErr w:type="spellEnd"/>
      <w:r w:rsidRPr="00741A90">
        <w:t xml:space="preserve">, </w:t>
      </w:r>
      <w:proofErr w:type="spellStart"/>
      <w:r w:rsidRPr="00741A90">
        <w:rPr>
          <w:i/>
          <w:iCs/>
        </w:rPr>
        <w:t>k</w:t>
      </w:r>
      <w:r w:rsidRPr="00741A90">
        <w:rPr>
          <w:i/>
          <w:iCs/>
          <w:vertAlign w:val="subscript"/>
        </w:rPr>
        <w:t>stiff</w:t>
      </w:r>
      <w:proofErr w:type="spellEnd"/>
      <w:r w:rsidRPr="00741A90">
        <w:rPr>
          <w:i/>
          <w:iCs/>
        </w:rPr>
        <w:t xml:space="preserve"> and TOP</w:t>
      </w:r>
      <w:r w:rsidRPr="00741A90">
        <w:t>) for all 100 alveolar compartments, as well as values for the inspiratory duty cycle (DC), respiratory quotient (RQ), total oxygen consumption (VO2), respiratory rate (RR, when not available), haemoglobin (Hb), volume of anatomical dead space (V</w:t>
      </w:r>
      <w:r w:rsidRPr="00741A90">
        <w:rPr>
          <w:vertAlign w:val="subscript"/>
        </w:rPr>
        <w:t>D</w:t>
      </w:r>
      <w:r w:rsidRPr="00741A90">
        <w:t>) and anatomical shunt (</w:t>
      </w:r>
      <w:proofErr w:type="spellStart"/>
      <w:r w:rsidRPr="00741A90">
        <w:t>Shunt</w:t>
      </w:r>
      <w:r w:rsidRPr="00741A90">
        <w:rPr>
          <w:vertAlign w:val="subscript"/>
        </w:rPr>
        <w:t>anat</w:t>
      </w:r>
      <w:proofErr w:type="spellEnd"/>
      <w:r w:rsidRPr="00741A90">
        <w:t>). The optimization problem is formulated to find the configuration of model parameters (x) that minimize the difference between the model outputs (for a given set of ventilator settings) and the patient data. This error is captured by a cost function J given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646"/>
        <w:gridCol w:w="370"/>
      </w:tblGrid>
      <w:tr w:rsidR="00BE3740" w:rsidRPr="00741A90" w14:paraId="66DDB64B" w14:textId="77777777" w:rsidTr="00F61994">
        <w:trPr>
          <w:jc w:val="center"/>
        </w:trPr>
        <w:tc>
          <w:tcPr>
            <w:tcW w:w="8646" w:type="dxa"/>
            <w:vAlign w:val="center"/>
          </w:tcPr>
          <w:p w14:paraId="7FC3C684" w14:textId="77777777" w:rsidR="00BE3740" w:rsidRPr="00741A90" w:rsidRDefault="000B6E42" w:rsidP="00F61994">
            <w:pPr>
              <w:spacing w:line="480" w:lineRule="auto"/>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x</m:t>
                        </m:r>
                      </m:lim>
                    </m:limLow>
                  </m:fName>
                  <m:e>
                    <m:r>
                      <w:rPr>
                        <w:rFonts w:ascii="Cambria Math" w:hAnsi="Cambria Math"/>
                      </w:rPr>
                      <m:t>J=</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7</m:t>
                            </m:r>
                          </m:sup>
                          <m:e>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Y</m:t>
                                    </m:r>
                                  </m:e>
                                  <m:sub>
                                    <m:r>
                                      <w:rPr>
                                        <w:rFonts w:ascii="Cambria Math" w:hAnsi="Cambria Math"/>
                                      </w:rPr>
                                      <m:t>i</m:t>
                                    </m:r>
                                  </m:sub>
                                </m:sSub>
                              </m:den>
                            </m:f>
                          </m:e>
                        </m:nary>
                      </m:e>
                    </m:rad>
                  </m:e>
                </m:func>
              </m:oMath>
            </m:oMathPara>
          </w:p>
        </w:tc>
        <w:tc>
          <w:tcPr>
            <w:tcW w:w="370" w:type="dxa"/>
            <w:vAlign w:val="center"/>
          </w:tcPr>
          <w:p w14:paraId="14A3B183" w14:textId="77777777" w:rsidR="00BE3740" w:rsidRPr="00741A90" w:rsidRDefault="00BE3740" w:rsidP="00F61994">
            <w:pPr>
              <w:spacing w:line="480" w:lineRule="auto"/>
            </w:pPr>
            <w:r w:rsidRPr="00741A90">
              <w:t>(6)</w:t>
            </w:r>
          </w:p>
        </w:tc>
      </w:tr>
    </w:tbl>
    <w:p w14:paraId="62A754EE" w14:textId="77777777" w:rsidR="00BE3740" w:rsidRPr="00741A90" w:rsidRDefault="00BE3740" w:rsidP="00F61994">
      <w:pPr>
        <w:spacing w:line="480" w:lineRule="auto"/>
      </w:pPr>
      <w:r w:rsidRPr="00741A90">
        <w:t>whe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646"/>
        <w:gridCol w:w="370"/>
      </w:tblGrid>
      <w:tr w:rsidR="00BE3740" w:rsidRPr="00741A90" w14:paraId="27BD9B35" w14:textId="77777777" w:rsidTr="00F61994">
        <w:trPr>
          <w:jc w:val="center"/>
        </w:trPr>
        <w:tc>
          <w:tcPr>
            <w:tcW w:w="8646" w:type="dxa"/>
            <w:vAlign w:val="center"/>
          </w:tcPr>
          <w:p w14:paraId="487207B3" w14:textId="77777777" w:rsidR="00BE3740" w:rsidRPr="00741A90" w:rsidRDefault="00BE3740" w:rsidP="00F61994">
            <w:pPr>
              <w:spacing w:line="480" w:lineRule="auto"/>
            </w:pPr>
            <m:oMathPara>
              <m:oMath>
                <m:r>
                  <w:rPr>
                    <w:rFonts w:ascii="Cambria Math" w:hAnsi="Cambria Math"/>
                  </w:rPr>
                  <m:t>Y=[Pa</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Pa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PIP,mPaw,TO</m:t>
                </m:r>
                <m:sSub>
                  <m:sSubPr>
                    <m:ctrlPr>
                      <w:rPr>
                        <w:rFonts w:ascii="Cambria Math" w:hAnsi="Cambria Math"/>
                        <w:i/>
                      </w:rPr>
                    </m:ctrlPr>
                  </m:sSubPr>
                  <m:e>
                    <m:r>
                      <w:rPr>
                        <w:rFonts w:ascii="Cambria Math" w:hAnsi="Cambria Math"/>
                      </w:rPr>
                      <m:t>P</m:t>
                    </m:r>
                  </m:e>
                  <m:sub>
                    <m:r>
                      <w:rPr>
                        <w:rFonts w:ascii="Cambria Math" w:hAnsi="Cambria Math"/>
                      </w:rPr>
                      <m:t>mea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rc</m:t>
                    </m:r>
                  </m:sub>
                </m:sSub>
                <m:r>
                  <w:rPr>
                    <w:rFonts w:ascii="Cambria Math" w:hAnsi="Cambria Math"/>
                  </w:rPr>
                  <m:t>]</m:t>
                </m:r>
              </m:oMath>
            </m:oMathPara>
          </w:p>
        </w:tc>
        <w:tc>
          <w:tcPr>
            <w:tcW w:w="370" w:type="dxa"/>
            <w:vAlign w:val="center"/>
          </w:tcPr>
          <w:p w14:paraId="599E44AE" w14:textId="77777777" w:rsidR="00BE3740" w:rsidRPr="00741A90" w:rsidRDefault="00BE3740" w:rsidP="00F61994">
            <w:pPr>
              <w:spacing w:line="480" w:lineRule="auto"/>
            </w:pPr>
            <w:r w:rsidRPr="00741A90">
              <w:t>(7)</w:t>
            </w:r>
          </w:p>
        </w:tc>
      </w:tr>
    </w:tbl>
    <w:p w14:paraId="4BBB83F6" w14:textId="691F9ED1" w:rsidR="001C5A46" w:rsidRPr="00F61994" w:rsidRDefault="00BE3740" w:rsidP="00F61994">
      <w:pPr>
        <w:spacing w:line="480" w:lineRule="auto"/>
      </w:pPr>
      <m:oMath>
        <m:r>
          <w:rPr>
            <w:rFonts w:ascii="Cambria Math" w:hAnsi="Cambria Math"/>
          </w:rPr>
          <m:t>Y</m:t>
        </m:r>
      </m:oMath>
      <w:r w:rsidRPr="00741A90">
        <w:t xml:space="preserve"> is a vector of data values and </w:t>
      </w:r>
      <m:oMath>
        <m:acc>
          <m:accPr>
            <m:ctrlPr>
              <w:rPr>
                <w:rFonts w:ascii="Cambria Math" w:hAnsi="Cambria Math"/>
                <w:i/>
              </w:rPr>
            </m:ctrlPr>
          </m:accPr>
          <m:e>
            <m:r>
              <w:rPr>
                <w:rFonts w:ascii="Cambria Math" w:hAnsi="Cambria Math"/>
              </w:rPr>
              <m:t>Y</m:t>
            </m:r>
          </m:e>
        </m:acc>
      </m:oMath>
      <w:r w:rsidRPr="00741A90">
        <w:t xml:space="preserve"> is the model estimated </w:t>
      </w:r>
      <w:proofErr w:type="gramStart"/>
      <w:r w:rsidRPr="00741A90">
        <w:t>values.</w:t>
      </w:r>
      <w:proofErr w:type="gramEnd"/>
      <w:r w:rsidRPr="00741A90">
        <w:t xml:space="preserve"> </w:t>
      </w:r>
      <w:r w:rsidR="00F61994">
        <w:t xml:space="preserve"> </w:t>
      </w:r>
      <w:r w:rsidRPr="00741A90">
        <w:t>The average threshold opening pressure of all the compartments (</w:t>
      </w:r>
      <w:proofErr w:type="spellStart"/>
      <w:r w:rsidRPr="00741A90">
        <w:t>TOP</w:t>
      </w:r>
      <w:r w:rsidRPr="00741A90">
        <w:rPr>
          <w:vertAlign w:val="subscript"/>
        </w:rPr>
        <w:t>mean</w:t>
      </w:r>
      <w:proofErr w:type="spellEnd"/>
      <w:r w:rsidRPr="00741A90">
        <w:t>) is optimized to be 20 cmH</w:t>
      </w:r>
      <w:r w:rsidRPr="00741A90">
        <w:rPr>
          <w:vertAlign w:val="subscript"/>
        </w:rPr>
        <w:t>2</w:t>
      </w:r>
      <w:r w:rsidRPr="00741A90">
        <w:t>O</w:t>
      </w:r>
      <w:r w:rsidR="00E8794C">
        <w:t xml:space="preserve">.  </w:t>
      </w:r>
      <w:r w:rsidR="00E8794C" w:rsidRPr="00741A90">
        <w:t>Table S</w:t>
      </w:r>
      <w:r w:rsidR="00F61994">
        <w:t>1</w:t>
      </w:r>
      <w:r w:rsidR="00E8794C" w:rsidRPr="00741A90">
        <w:t xml:space="preserve"> presents a summary of the parameters included in (x), with their dimensions and allowable range of variation. The values of the model parameters (x) that produced the closest match to the patient data were found by using a Genetic Algorithm (GA), a global optimization method. </w:t>
      </w:r>
    </w:p>
    <w:p w14:paraId="358F4FB2" w14:textId="77777777" w:rsidR="008216D6" w:rsidRPr="003A6781" w:rsidRDefault="008216D6" w:rsidP="00F61994">
      <w:pPr>
        <w:spacing w:line="480" w:lineRule="auto"/>
        <w:rPr>
          <w:b/>
          <w:bCs/>
        </w:rPr>
      </w:pPr>
    </w:p>
    <w:p w14:paraId="2D6FA16B" w14:textId="119FA54B" w:rsidR="004B2CA3" w:rsidRPr="003A6781" w:rsidRDefault="00496031" w:rsidP="00F61994">
      <w:pPr>
        <w:spacing w:line="480" w:lineRule="auto"/>
        <w:rPr>
          <w:b/>
          <w:bCs/>
        </w:rPr>
      </w:pPr>
      <w:r w:rsidRPr="003A6781">
        <w:rPr>
          <w:b/>
          <w:bCs/>
        </w:rPr>
        <w:t>S</w:t>
      </w:r>
      <w:r w:rsidR="004B2CA3" w:rsidRPr="003A6781">
        <w:rPr>
          <w:b/>
          <w:bCs/>
        </w:rPr>
        <w:t>tra</w:t>
      </w:r>
      <w:r w:rsidRPr="003A6781">
        <w:rPr>
          <w:b/>
          <w:bCs/>
        </w:rPr>
        <w:t xml:space="preserve">tegies for </w:t>
      </w:r>
      <w:r w:rsidR="008216D6" w:rsidRPr="003A6781">
        <w:rPr>
          <w:b/>
          <w:bCs/>
        </w:rPr>
        <w:t>A</w:t>
      </w:r>
      <w:r w:rsidRPr="003A6781">
        <w:rPr>
          <w:b/>
          <w:bCs/>
        </w:rPr>
        <w:t xml:space="preserve">chieving </w:t>
      </w:r>
      <w:r w:rsidR="008216D6" w:rsidRPr="003A6781">
        <w:rPr>
          <w:b/>
          <w:bCs/>
        </w:rPr>
        <w:t>L</w:t>
      </w:r>
      <w:r w:rsidRPr="003A6781">
        <w:rPr>
          <w:b/>
          <w:bCs/>
        </w:rPr>
        <w:t>ung-</w:t>
      </w:r>
      <w:r w:rsidR="008216D6" w:rsidRPr="003A6781">
        <w:rPr>
          <w:b/>
          <w:bCs/>
        </w:rPr>
        <w:t>P</w:t>
      </w:r>
      <w:r w:rsidRPr="003A6781">
        <w:rPr>
          <w:b/>
          <w:bCs/>
        </w:rPr>
        <w:t xml:space="preserve">rotective </w:t>
      </w:r>
      <w:r w:rsidR="008216D6" w:rsidRPr="003A6781">
        <w:rPr>
          <w:b/>
          <w:bCs/>
        </w:rPr>
        <w:t>V</w:t>
      </w:r>
      <w:r w:rsidRPr="003A6781">
        <w:rPr>
          <w:b/>
          <w:bCs/>
        </w:rPr>
        <w:t>entilation</w:t>
      </w:r>
    </w:p>
    <w:p w14:paraId="3909D883" w14:textId="2A458364" w:rsidR="008216D6" w:rsidRPr="003A6781" w:rsidRDefault="00496031" w:rsidP="00F61994">
      <w:pPr>
        <w:spacing w:line="480" w:lineRule="auto"/>
        <w:ind w:firstLine="720"/>
      </w:pPr>
      <w:r w:rsidRPr="003A6781">
        <w:t xml:space="preserve">After matching the model to each individual patient, the potential for achieving lung-protective ventilation in these patients </w:t>
      </w:r>
      <w:r w:rsidR="00964996" w:rsidRPr="003A6781">
        <w:t>was</w:t>
      </w:r>
      <w:r w:rsidRPr="003A6781">
        <w:t xml:space="preserve"> investigated by evaluating four different strategies on each of the virtual patients. The primary objective was to progressively lower the risk of VILI without violating the following safety constraints:</w:t>
      </w:r>
      <w:r w:rsidR="008216D6" w:rsidRPr="003A6781">
        <w:t xml:space="preserve"> </w:t>
      </w:r>
    </w:p>
    <w:p w14:paraId="164F7B6D" w14:textId="56086364" w:rsidR="008216D6" w:rsidRPr="003A6781" w:rsidRDefault="00785042" w:rsidP="00F61994">
      <w:pPr>
        <w:spacing w:line="480" w:lineRule="auto"/>
        <w:ind w:firstLine="720"/>
      </w:pPr>
      <w:r w:rsidRPr="003A6781">
        <w:t>P</w:t>
      </w:r>
      <w:r w:rsidRPr="003A6781">
        <w:rPr>
          <w:vertAlign w:val="subscript"/>
        </w:rPr>
        <w:t>a</w:t>
      </w:r>
      <w:r w:rsidRPr="003A6781">
        <w:t>O</w:t>
      </w:r>
      <w:r w:rsidRPr="003A6781">
        <w:rPr>
          <w:vertAlign w:val="subscript"/>
        </w:rPr>
        <w:t>2</w:t>
      </w:r>
      <w:r w:rsidR="009C25B3" w:rsidRPr="003A6781">
        <w:t xml:space="preserve"> ≥ </w:t>
      </w:r>
      <w:r w:rsidR="00A13F58" w:rsidRPr="003A6781">
        <w:t>8 (</w:t>
      </w:r>
      <w:r w:rsidR="009C25B3" w:rsidRPr="003A6781">
        <w:t>60</w:t>
      </w:r>
      <w:r w:rsidR="00A13F58" w:rsidRPr="003A6781">
        <w:t>)</w:t>
      </w:r>
      <w:r w:rsidR="00C50EA5" w:rsidRPr="003A6781">
        <w:tab/>
      </w:r>
      <w:r w:rsidR="00C50EA5" w:rsidRPr="003A6781">
        <w:tab/>
        <w:t xml:space="preserve">kPa </w:t>
      </w:r>
      <w:r w:rsidR="009C25B3" w:rsidRPr="003A6781">
        <w:t>(</w:t>
      </w:r>
      <w:r w:rsidRPr="003A6781">
        <w:t>mmHg)</w:t>
      </w:r>
    </w:p>
    <w:p w14:paraId="572BA843" w14:textId="38D35E62" w:rsidR="008216D6" w:rsidRPr="003A6781" w:rsidRDefault="00785042" w:rsidP="00F61994">
      <w:pPr>
        <w:spacing w:line="480" w:lineRule="auto"/>
        <w:ind w:firstLine="720"/>
      </w:pPr>
      <w:r w:rsidRPr="003A6781">
        <w:t>P</w:t>
      </w:r>
      <w:r w:rsidRPr="003A6781">
        <w:rPr>
          <w:vertAlign w:val="subscript"/>
        </w:rPr>
        <w:t>a</w:t>
      </w:r>
      <w:r w:rsidRPr="003A6781">
        <w:t>CO</w:t>
      </w:r>
      <w:r w:rsidRPr="003A6781">
        <w:rPr>
          <w:vertAlign w:val="subscript"/>
        </w:rPr>
        <w:t>2</w:t>
      </w:r>
      <w:r w:rsidR="009C25B3" w:rsidRPr="003A6781">
        <w:t xml:space="preserve"> ≤ </w:t>
      </w:r>
      <w:r w:rsidR="00A13F58" w:rsidRPr="003A6781">
        <w:t>8 (</w:t>
      </w:r>
      <w:r w:rsidR="009C25B3" w:rsidRPr="003A6781">
        <w:t>60</w:t>
      </w:r>
      <w:r w:rsidR="00A13F58" w:rsidRPr="003A6781">
        <w:t>)</w:t>
      </w:r>
      <w:r w:rsidR="00C50EA5" w:rsidRPr="003A6781">
        <w:tab/>
        <w:t xml:space="preserve">kPa </w:t>
      </w:r>
      <w:r w:rsidRPr="003A6781">
        <w:t>(mmHg)</w:t>
      </w:r>
    </w:p>
    <w:p w14:paraId="34B3572C" w14:textId="53069F4E" w:rsidR="008216D6" w:rsidRPr="003A6781" w:rsidRDefault="009C25B3" w:rsidP="00F61994">
      <w:pPr>
        <w:spacing w:line="480" w:lineRule="auto"/>
        <w:ind w:firstLine="720"/>
      </w:pPr>
      <w:r w:rsidRPr="003A6781">
        <w:t>PIP ≤ 35</w:t>
      </w:r>
      <w:r w:rsidR="00C50EA5" w:rsidRPr="003A6781">
        <w:tab/>
      </w:r>
      <w:r w:rsidR="00C50EA5" w:rsidRPr="003A6781">
        <w:tab/>
      </w:r>
      <w:r w:rsidR="00785042" w:rsidRPr="003A6781">
        <w:t>cmH</w:t>
      </w:r>
      <w:r w:rsidR="00785042" w:rsidRPr="003A6781">
        <w:rPr>
          <w:vertAlign w:val="subscript"/>
        </w:rPr>
        <w:t>2</w:t>
      </w:r>
      <w:r w:rsidR="00785042" w:rsidRPr="003A6781">
        <w:t>O</w:t>
      </w:r>
    </w:p>
    <w:p w14:paraId="4ED266E9" w14:textId="4D265C79" w:rsidR="008216D6" w:rsidRPr="003A6781" w:rsidRDefault="00785042" w:rsidP="00F61994">
      <w:pPr>
        <w:spacing w:line="480" w:lineRule="auto"/>
        <w:ind w:firstLine="720"/>
      </w:pPr>
      <w:r w:rsidRPr="003A6781">
        <w:t>R</w:t>
      </w:r>
      <w:r w:rsidR="009C25B3" w:rsidRPr="003A6781">
        <w:t>R ≤ 40</w:t>
      </w:r>
      <w:r w:rsidR="00C50EA5" w:rsidRPr="003A6781">
        <w:tab/>
      </w:r>
      <w:r w:rsidR="00C50EA5" w:rsidRPr="003A6781">
        <w:tab/>
      </w:r>
      <w:r w:rsidRPr="003A6781">
        <w:t>bpm</w:t>
      </w:r>
    </w:p>
    <w:p w14:paraId="198A1BB7" w14:textId="5F62C0CF" w:rsidR="00785042" w:rsidRPr="003A6781" w:rsidRDefault="00F0131A" w:rsidP="00F61994">
      <w:pPr>
        <w:spacing w:line="480" w:lineRule="auto"/>
      </w:pPr>
      <w:r w:rsidRPr="003A6781">
        <w:t>P</w:t>
      </w:r>
      <w:r w:rsidRPr="003A6781">
        <w:rPr>
          <w:vertAlign w:val="subscript"/>
        </w:rPr>
        <w:t>a</w:t>
      </w:r>
      <w:r w:rsidRPr="003A6781">
        <w:t>O</w:t>
      </w:r>
      <w:r w:rsidRPr="003A6781">
        <w:rPr>
          <w:vertAlign w:val="subscript"/>
        </w:rPr>
        <w:t>2</w:t>
      </w:r>
      <w:r w:rsidRPr="003A6781">
        <w:t>, P</w:t>
      </w:r>
      <w:r w:rsidR="001C74CF" w:rsidRPr="003A6781">
        <w:rPr>
          <w:vertAlign w:val="subscript"/>
        </w:rPr>
        <w:t>a</w:t>
      </w:r>
      <w:r w:rsidRPr="003A6781">
        <w:t>CO</w:t>
      </w:r>
      <w:r w:rsidRPr="003A6781">
        <w:rPr>
          <w:vertAlign w:val="subscript"/>
        </w:rPr>
        <w:t>2</w:t>
      </w:r>
      <w:r w:rsidR="006C6EEA" w:rsidRPr="003A6781">
        <w:t xml:space="preserve"> </w:t>
      </w:r>
      <w:r w:rsidRPr="003A6781">
        <w:t>and RR are partial pressure of oxygen in arterial blood, partial pressure of carbon dioxide in arterial blood</w:t>
      </w:r>
      <w:r w:rsidR="006C6EEA" w:rsidRPr="003A6781">
        <w:t xml:space="preserve"> </w:t>
      </w:r>
      <w:r w:rsidRPr="003A6781">
        <w:t>and respiratory rate</w:t>
      </w:r>
      <w:r w:rsidR="004B2CA3" w:rsidRPr="003A6781">
        <w:t>,</w:t>
      </w:r>
      <w:r w:rsidRPr="003A6781">
        <w:t xml:space="preserve"> respectively. </w:t>
      </w:r>
      <w:r w:rsidR="00496031" w:rsidRPr="003A6781">
        <w:t xml:space="preserve">These constraints are based on those used in clinical trials in adult ARDS, </w:t>
      </w:r>
      <w:r w:rsidR="002A6944" w:rsidRPr="003A6781">
        <w:t>adapted</w:t>
      </w:r>
      <w:r w:rsidR="00496031" w:rsidRPr="003A6781">
        <w:t xml:space="preserve"> to match the requirements of paediatrics</w:t>
      </w:r>
      <w:r w:rsidR="00FC315F" w:rsidRPr="003A6781">
        <w:t xml:space="preserve"> </w:t>
      </w:r>
      <w:r w:rsidR="00DB05EB" w:rsidRPr="003A6781">
        <w:fldChar w:fldCharType="begin">
          <w:fldData xml:space="preserve">PEVuZE5vdGU+PENpdGU+PEF1dGhvcj5BY3V0ZSBSZXNwaXJhdG9yeSBEaXN0cmVzcyBTeW5kcm9t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</w:fldData>
        </w:fldChar>
      </w:r>
      <w:r w:rsidR="0019512D">
        <w:instrText xml:space="preserve"> ADDIN EN.CITE </w:instrText>
      </w:r>
      <w:r w:rsidR="0019512D">
        <w:fldChar w:fldCharType="begin">
          <w:fldData xml:space="preserve">PEVuZE5vdGU+PENpdGU+PEF1dGhvcj5BY3V0ZSBSZXNwaXJhdG9yeSBEaXN0cmVzcyBTeW5kcm9t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</w:fldData>
        </w:fldChar>
      </w:r>
      <w:r w:rsidR="0019512D">
        <w:instrText xml:space="preserve"> ADDIN EN.CITE.DATA </w:instrText>
      </w:r>
      <w:r w:rsidR="0019512D">
        <w:fldChar w:fldCharType="end"/>
      </w:r>
      <w:r w:rsidR="00DB05EB" w:rsidRPr="003A6781">
        <w:fldChar w:fldCharType="separate"/>
      </w:r>
      <w:r w:rsidR="0019512D">
        <w:rPr>
          <w:noProof/>
        </w:rPr>
        <w:t>[9, 10]</w:t>
      </w:r>
      <w:r w:rsidR="00DB05EB" w:rsidRPr="003A6781">
        <w:fldChar w:fldCharType="end"/>
      </w:r>
      <w:r w:rsidR="00FC315F" w:rsidRPr="003A6781">
        <w:t>.</w:t>
      </w:r>
      <w:r w:rsidR="00785042" w:rsidRPr="003A6781">
        <w:t xml:space="preserve"> </w:t>
      </w:r>
      <w:bookmarkStart w:id="3" w:name="_Hlk531685070"/>
      <w:r w:rsidR="00785042" w:rsidRPr="003A6781">
        <w:t>In cases where the data indicated that a</w:t>
      </w:r>
      <w:r w:rsidR="00496031" w:rsidRPr="003A6781">
        <w:t xml:space="preserve"> patient’s initial settings</w:t>
      </w:r>
      <w:r w:rsidR="00785042" w:rsidRPr="003A6781">
        <w:t xml:space="preserve"> did not comply with one or more of the aforementioned safety criter</w:t>
      </w:r>
      <w:r w:rsidR="00496031" w:rsidRPr="003A6781">
        <w:t>ia, an attempt to reduce VILI</w:t>
      </w:r>
      <w:r w:rsidR="00785042" w:rsidRPr="003A6781">
        <w:t xml:space="preserve"> was </w:t>
      </w:r>
      <w:r w:rsidR="00785042" w:rsidRPr="003A6781">
        <w:lastRenderedPageBreak/>
        <w:t xml:space="preserve">only made if it led to an improvement in the patient’s </w:t>
      </w:r>
      <w:r w:rsidR="003843F6" w:rsidRPr="003A6781">
        <w:t>safety parameters</w:t>
      </w:r>
      <w:r w:rsidR="000023F5" w:rsidRPr="003A6781">
        <w:t xml:space="preserve"> (</w:t>
      </w:r>
      <w:r w:rsidR="004B7B66" w:rsidRPr="003A6781">
        <w:t>e.g.</w:t>
      </w:r>
      <w:r w:rsidR="000023F5" w:rsidRPr="003A6781">
        <w:t xml:space="preserve"> </w:t>
      </w:r>
      <w:r w:rsidR="00BF688B" w:rsidRPr="003A6781">
        <w:t>reducing</w:t>
      </w:r>
      <w:r w:rsidR="003843F6" w:rsidRPr="003A6781">
        <w:t xml:space="preserve"> P</w:t>
      </w:r>
      <w:r w:rsidR="003843F6" w:rsidRPr="003A6781">
        <w:rPr>
          <w:vertAlign w:val="subscript"/>
        </w:rPr>
        <w:t>a</w:t>
      </w:r>
      <w:r w:rsidR="003843F6" w:rsidRPr="003A6781">
        <w:t>CO</w:t>
      </w:r>
      <w:r w:rsidR="003843F6" w:rsidRPr="003A6781">
        <w:rPr>
          <w:vertAlign w:val="subscript"/>
        </w:rPr>
        <w:t>2</w:t>
      </w:r>
      <w:r w:rsidR="003843F6" w:rsidRPr="003A6781">
        <w:t xml:space="preserve"> or PIP</w:t>
      </w:r>
      <w:r w:rsidR="000023F5" w:rsidRPr="003A6781">
        <w:t>)</w:t>
      </w:r>
      <w:r w:rsidR="00785042" w:rsidRPr="003A6781">
        <w:t>.</w:t>
      </w:r>
      <w:r w:rsidR="00FB339B" w:rsidRPr="003A6781">
        <w:t xml:space="preserve"> </w:t>
      </w:r>
      <w:bookmarkStart w:id="4" w:name="_Hlk531699491"/>
      <w:bookmarkEnd w:id="3"/>
      <w:r w:rsidR="00785042" w:rsidRPr="003A6781">
        <w:t xml:space="preserve">The four strategies were designed </w:t>
      </w:r>
      <w:r w:rsidR="00795AB0" w:rsidRPr="003A6781">
        <w:t xml:space="preserve">using volume control mode (VC-CMV) and </w:t>
      </w:r>
      <w:r w:rsidR="00785042" w:rsidRPr="003A6781">
        <w:t>based on physiological equations that are widely used in clinical practice</w:t>
      </w:r>
      <w:r w:rsidR="000404A5" w:rsidRPr="003A6781">
        <w:t>,</w:t>
      </w:r>
      <w:r w:rsidR="00785042" w:rsidRPr="003A6781">
        <w:t xml:space="preserve"> as follows:</w:t>
      </w:r>
      <w:bookmarkEnd w:id="4"/>
    </w:p>
    <w:p w14:paraId="0F9F21B3" w14:textId="77777777" w:rsidR="003750AB" w:rsidRPr="003A6781" w:rsidRDefault="003750AB" w:rsidP="00F61994">
      <w:pPr>
        <w:spacing w:line="480" w:lineRule="auto"/>
      </w:pPr>
    </w:p>
    <w:p w14:paraId="62560548" w14:textId="0816841C" w:rsidR="00785042" w:rsidRPr="003A6781" w:rsidRDefault="00785042" w:rsidP="00F61994">
      <w:pPr>
        <w:spacing w:line="480" w:lineRule="auto"/>
      </w:pPr>
      <w:r w:rsidRPr="003A6781">
        <w:rPr>
          <w:bCs/>
          <w:i/>
        </w:rPr>
        <w:t>Strategy 1:</w:t>
      </w:r>
      <w:r w:rsidRPr="003A6781">
        <w:rPr>
          <w:b/>
          <w:bCs/>
        </w:rPr>
        <w:t xml:space="preserve"> </w:t>
      </w:r>
      <w:r w:rsidR="00496031" w:rsidRPr="003A6781">
        <w:t>V</w:t>
      </w:r>
      <w:r w:rsidR="00496031" w:rsidRPr="003A6781">
        <w:rPr>
          <w:vertAlign w:val="subscript"/>
        </w:rPr>
        <w:t>T</w:t>
      </w:r>
      <w:r w:rsidRPr="003A6781">
        <w:t xml:space="preserve"> was reduced in steps of 0.5 mL/kg with each step lasting for</w:t>
      </w:r>
      <w:r w:rsidR="002D3B81" w:rsidRPr="003A6781">
        <w:t xml:space="preserve"> 30 minutes. </w:t>
      </w:r>
      <w:r w:rsidR="00D424A7" w:rsidRPr="003A6781">
        <w:t>ABG</w:t>
      </w:r>
      <w:r w:rsidRPr="003A6781">
        <w:t xml:space="preserve"> and PIP were checked at the end of each phase u</w:t>
      </w:r>
      <w:r w:rsidR="00322408" w:rsidRPr="003A6781">
        <w:t>ntil any further reduction</w:t>
      </w:r>
      <w:r w:rsidRPr="003A6781">
        <w:t xml:space="preserve"> violate</w:t>
      </w:r>
      <w:r w:rsidR="00322408" w:rsidRPr="003A6781">
        <w:t>d</w:t>
      </w:r>
      <w:r w:rsidRPr="003A6781">
        <w:t xml:space="preserve"> one of the above constraints. RR was simultaneously adjusted at each step to maintain a constant minute ventilation (</w:t>
      </w:r>
      <w:proofErr w:type="spellStart"/>
      <w:r w:rsidRPr="003A6781">
        <w:t>MinV</w:t>
      </w:r>
      <w:proofErr w:type="spellEnd"/>
      <w:r w:rsidRPr="003A6781">
        <w:t>) using</w:t>
      </w:r>
      <w:r w:rsidR="002D4100" w:rsidRPr="003A678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488"/>
        <w:gridCol w:w="528"/>
      </w:tblGrid>
      <w:tr w:rsidR="00785042" w:rsidRPr="003A6781" w14:paraId="2B4EAAD0" w14:textId="77777777" w:rsidTr="00DB7F1B">
        <w:trPr>
          <w:jc w:val="center"/>
        </w:trPr>
        <w:tc>
          <w:tcPr>
            <w:tcW w:w="8488" w:type="dxa"/>
            <w:vAlign w:val="center"/>
          </w:tcPr>
          <w:p w14:paraId="19159824" w14:textId="77777777" w:rsidR="00785042" w:rsidRPr="003A6781" w:rsidRDefault="00785042" w:rsidP="00F61994">
            <w:pPr>
              <w:spacing w:line="480" w:lineRule="auto"/>
            </w:pPr>
            <m:oMathPara>
              <m:oMath>
                <m:r>
                  <w:rPr>
                    <w:rFonts w:ascii="Cambria Math" w:hAnsi="Cambria Math"/>
                  </w:rPr>
                  <m:t>MinV=</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RR</m:t>
                </m:r>
              </m:oMath>
            </m:oMathPara>
          </w:p>
        </w:tc>
        <w:tc>
          <w:tcPr>
            <w:tcW w:w="528" w:type="dxa"/>
            <w:vAlign w:val="center"/>
          </w:tcPr>
          <w:p w14:paraId="6C7A4FA7" w14:textId="6774AF53" w:rsidR="00785042" w:rsidRPr="003A6781" w:rsidRDefault="00A9205A" w:rsidP="00F61994">
            <w:pPr>
              <w:spacing w:line="480" w:lineRule="auto"/>
            </w:pPr>
            <w:r w:rsidRPr="003A6781">
              <w:t>(1</w:t>
            </w:r>
            <w:r w:rsidR="00785042" w:rsidRPr="003A6781">
              <w:t>)</w:t>
            </w:r>
          </w:p>
        </w:tc>
      </w:tr>
    </w:tbl>
    <w:p w14:paraId="55B1A83E" w14:textId="77777777" w:rsidR="003D4CFD" w:rsidRPr="003A6781" w:rsidRDefault="003D4CFD" w:rsidP="00F61994">
      <w:pPr>
        <w:spacing w:line="480" w:lineRule="auto"/>
        <w:rPr>
          <w:bCs/>
          <w:i/>
        </w:rPr>
      </w:pPr>
    </w:p>
    <w:p w14:paraId="03FBABD5" w14:textId="4BD95240" w:rsidR="00785042" w:rsidRPr="003A6781" w:rsidRDefault="00785042" w:rsidP="00F61994">
      <w:pPr>
        <w:spacing w:line="480" w:lineRule="auto"/>
      </w:pPr>
      <w:r w:rsidRPr="003A6781">
        <w:rPr>
          <w:bCs/>
          <w:i/>
        </w:rPr>
        <w:t>Strategy 2:</w:t>
      </w:r>
      <w:r w:rsidRPr="003A6781">
        <w:rPr>
          <w:b/>
          <w:bCs/>
        </w:rPr>
        <w:t xml:space="preserve"> </w:t>
      </w:r>
      <w:r w:rsidR="00322408" w:rsidRPr="003A6781">
        <w:rPr>
          <w:bCs/>
        </w:rPr>
        <w:t>A</w:t>
      </w:r>
      <w:r w:rsidRPr="003A6781">
        <w:t>lveolar minute ventilation (</w:t>
      </w:r>
      <w:proofErr w:type="spellStart"/>
      <w:r w:rsidRPr="003A6781">
        <w:t>MinV</w:t>
      </w:r>
      <w:r w:rsidRPr="003A6781">
        <w:rPr>
          <w:vertAlign w:val="subscript"/>
        </w:rPr>
        <w:t>alv</w:t>
      </w:r>
      <w:proofErr w:type="spellEnd"/>
      <w:r w:rsidRPr="003A6781">
        <w:t xml:space="preserve">) was kept constant instead of the general </w:t>
      </w:r>
      <w:proofErr w:type="spellStart"/>
      <w:r w:rsidRPr="003A6781">
        <w:t>MinV</w:t>
      </w:r>
      <w:proofErr w:type="spellEnd"/>
      <w:r w:rsidRPr="003A6781">
        <w:t xml:space="preserve">. To do this, the amount of anatomical dead space </w:t>
      </w:r>
      <w:r w:rsidR="00F8502C" w:rsidRPr="003A6781">
        <w:t>(V</w:t>
      </w:r>
      <w:r w:rsidR="00F8502C" w:rsidRPr="003A6781">
        <w:rPr>
          <w:vertAlign w:val="subscript"/>
        </w:rPr>
        <w:t>D</w:t>
      </w:r>
      <w:r w:rsidR="00F8502C" w:rsidRPr="003A6781">
        <w:rPr>
          <w:rFonts w:eastAsiaTheme="minorEastAsia"/>
        </w:rPr>
        <w:t>)</w:t>
      </w:r>
      <w:r w:rsidRPr="003A6781">
        <w:rPr>
          <w:rFonts w:eastAsiaTheme="minorEastAsia"/>
        </w:rPr>
        <w:t xml:space="preserve"> </w:t>
      </w:r>
      <w:r w:rsidRPr="003A6781">
        <w:t xml:space="preserve">must be taken into account, and thus </w:t>
      </w:r>
      <w:proofErr w:type="spellStart"/>
      <w:r w:rsidRPr="003A6781">
        <w:t>MinV</w:t>
      </w:r>
      <w:r w:rsidRPr="003A6781">
        <w:rPr>
          <w:vertAlign w:val="subscript"/>
        </w:rPr>
        <w:t>alv</w:t>
      </w:r>
      <w:proofErr w:type="spellEnd"/>
      <w:r w:rsidRPr="003A6781">
        <w:t xml:space="preserve"> </w:t>
      </w:r>
      <w:r w:rsidR="00D424A7" w:rsidRPr="003A6781">
        <w:t>was</w:t>
      </w:r>
      <w:r w:rsidRPr="003A6781">
        <w:t xml:space="preserve"> calculated from the equation</w:t>
      </w:r>
      <w:r w:rsidR="00DB05EB" w:rsidRPr="003A6781">
        <w:t xml:space="preserve"> </w:t>
      </w:r>
      <w:r w:rsidR="00DB05EB" w:rsidRPr="003A6781">
        <w:fldChar w:fldCharType="begin">
          <w:fldData xml:space="preserve">PEVuZE5vdGU+PENpdGU+PEF1dGhvcj5OdWNrdG9uPC9BdXRob3I+PFllYXI+MjAwMjwvWWVhcj48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</w:fldData>
        </w:fldChar>
      </w:r>
      <w:r w:rsidR="0019512D">
        <w:instrText xml:space="preserve"> ADDIN EN.CITE </w:instrText>
      </w:r>
      <w:r w:rsidR="0019512D">
        <w:fldChar w:fldCharType="begin">
          <w:fldData xml:space="preserve">PEVuZE5vdGU+PENpdGU+PEF1dGhvcj5OdWNrdG9uPC9BdXRob3I+PFllYXI+MjAwMjwvWWVhcj48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</w:fldData>
        </w:fldChar>
      </w:r>
      <w:r w:rsidR="0019512D">
        <w:instrText xml:space="preserve"> ADDIN EN.CITE.DATA </w:instrText>
      </w:r>
      <w:r w:rsidR="0019512D">
        <w:fldChar w:fldCharType="end"/>
      </w:r>
      <w:r w:rsidR="00DB05EB" w:rsidRPr="003A6781">
        <w:fldChar w:fldCharType="separate"/>
      </w:r>
      <w:r w:rsidR="0019512D">
        <w:rPr>
          <w:noProof/>
        </w:rPr>
        <w:t>[11-13]</w:t>
      </w:r>
      <w:r w:rsidR="00DB05EB" w:rsidRPr="003A6781">
        <w:fldChar w:fldCharType="end"/>
      </w:r>
      <w:r w:rsidRPr="003A678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504"/>
        <w:gridCol w:w="512"/>
      </w:tblGrid>
      <w:tr w:rsidR="00785042" w:rsidRPr="003A6781" w14:paraId="0E124DFF" w14:textId="77777777" w:rsidTr="00DB7F1B">
        <w:trPr>
          <w:jc w:val="center"/>
        </w:trPr>
        <w:tc>
          <w:tcPr>
            <w:tcW w:w="8504" w:type="dxa"/>
            <w:vAlign w:val="center"/>
          </w:tcPr>
          <w:p w14:paraId="68FBBBAE" w14:textId="77777777" w:rsidR="00785042" w:rsidRPr="003A6781" w:rsidRDefault="00785042" w:rsidP="00F61994">
            <w:pPr>
              <w:spacing w:line="480" w:lineRule="auto"/>
            </w:pPr>
            <m:oMathPara>
              <m:oMath>
                <m:r>
                  <w:rPr>
                    <w:rFonts w:ascii="Cambria Math" w:hAnsi="Cambria Math"/>
                  </w:rPr>
                  <m:t>Min</m:t>
                </m:r>
                <m:sSub>
                  <m:sSubPr>
                    <m:ctrlPr>
                      <w:rPr>
                        <w:rFonts w:ascii="Cambria Math" w:hAnsi="Cambria Math"/>
                        <w:i/>
                      </w:rPr>
                    </m:ctrlPr>
                  </m:sSubPr>
                  <m:e>
                    <m:r>
                      <w:rPr>
                        <w:rFonts w:ascii="Cambria Math" w:hAnsi="Cambria Math"/>
                      </w:rPr>
                      <m:t>V</m:t>
                    </m:r>
                  </m:e>
                  <m:sub>
                    <m:r>
                      <w:rPr>
                        <w:rFonts w:ascii="Cambria Math" w:hAnsi="Cambria Math"/>
                      </w:rPr>
                      <m:t>alv</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RR</m:t>
                </m:r>
              </m:oMath>
            </m:oMathPara>
          </w:p>
        </w:tc>
        <w:tc>
          <w:tcPr>
            <w:tcW w:w="512" w:type="dxa"/>
            <w:vAlign w:val="center"/>
          </w:tcPr>
          <w:p w14:paraId="1C5BEFFC" w14:textId="553D1D32" w:rsidR="00785042" w:rsidRPr="003A6781" w:rsidRDefault="00A9205A" w:rsidP="00F61994">
            <w:pPr>
              <w:spacing w:line="480" w:lineRule="auto"/>
            </w:pPr>
            <w:r w:rsidRPr="003A6781">
              <w:t>(2</w:t>
            </w:r>
            <w:r w:rsidR="00785042" w:rsidRPr="003A6781">
              <w:t>)</w:t>
            </w:r>
          </w:p>
        </w:tc>
      </w:tr>
    </w:tbl>
    <w:p w14:paraId="771D1B72" w14:textId="77777777" w:rsidR="008216D6" w:rsidRPr="003A6781" w:rsidRDefault="008216D6" w:rsidP="00F61994">
      <w:pPr>
        <w:spacing w:line="480" w:lineRule="auto"/>
        <w:rPr>
          <w:bCs/>
          <w:i/>
        </w:rPr>
      </w:pPr>
    </w:p>
    <w:p w14:paraId="6F46F2FF" w14:textId="123BB9C6" w:rsidR="00785042" w:rsidRPr="003A6781" w:rsidRDefault="00785042" w:rsidP="00F61994">
      <w:pPr>
        <w:spacing w:line="480" w:lineRule="auto"/>
      </w:pPr>
      <w:r w:rsidRPr="003A6781">
        <w:rPr>
          <w:bCs/>
          <w:i/>
        </w:rPr>
        <w:t>Strategy 3:</w:t>
      </w:r>
      <w:r w:rsidRPr="003A6781">
        <w:rPr>
          <w:b/>
          <w:bCs/>
        </w:rPr>
        <w:t xml:space="preserve"> </w:t>
      </w:r>
      <w:r w:rsidRPr="003A6781">
        <w:t xml:space="preserve">Here, a strategy previously employed in </w:t>
      </w:r>
      <w:r w:rsidR="00DB05EB" w:rsidRPr="003A6781">
        <w:fldChar w:fldCharType="begin">
          <w:fldData xml:space="preserve">PEVuZE5vdGU+PENpdGU+PEF1dGhvcj5XYW5nPC9BdXRob3I+PFllYXI+MjAxNTwvWWVhcj48UmVj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</w:fldData>
        </w:fldChar>
      </w:r>
      <w:r w:rsidR="0019512D">
        <w:instrText xml:space="preserve"> ADDIN EN.CITE </w:instrText>
      </w:r>
      <w:r w:rsidR="0019512D">
        <w:fldChar w:fldCharType="begin">
          <w:fldData xml:space="preserve">PEVuZE5vdGU+PENpdGU+PEF1dGhvcj5XYW5nPC9BdXRob3I+PFllYXI+MjAxNTwvWWVhcj48UmVj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</w:fldData>
        </w:fldChar>
      </w:r>
      <w:r w:rsidR="0019512D">
        <w:instrText xml:space="preserve"> ADDIN EN.CITE.DATA </w:instrText>
      </w:r>
      <w:r w:rsidR="0019512D">
        <w:fldChar w:fldCharType="end"/>
      </w:r>
      <w:r w:rsidR="00DB05EB" w:rsidRPr="003A6781">
        <w:fldChar w:fldCharType="separate"/>
      </w:r>
      <w:r w:rsidR="0019512D">
        <w:rPr>
          <w:noProof/>
        </w:rPr>
        <w:t>[14, 15]</w:t>
      </w:r>
      <w:r w:rsidR="00DB05EB" w:rsidRPr="003A6781">
        <w:fldChar w:fldCharType="end"/>
      </w:r>
      <w:r w:rsidR="00DB05EB" w:rsidRPr="003A6781">
        <w:t xml:space="preserve"> </w:t>
      </w:r>
      <w:r w:rsidRPr="003A6781">
        <w:t xml:space="preserve">was implemented in the simulator. In this approach, the </w:t>
      </w:r>
      <w:proofErr w:type="spellStart"/>
      <w:r w:rsidR="00D424A7" w:rsidRPr="003A6781">
        <w:t>MinV</w:t>
      </w:r>
      <w:r w:rsidR="00D424A7" w:rsidRPr="003A6781">
        <w:rPr>
          <w:vertAlign w:val="subscript"/>
        </w:rPr>
        <w:t>alv</w:t>
      </w:r>
      <w:proofErr w:type="spellEnd"/>
      <w:r w:rsidR="00D424A7" w:rsidRPr="003A6781">
        <w:t xml:space="preserve"> was</w:t>
      </w:r>
      <w:r w:rsidR="00A9205A" w:rsidRPr="003A6781">
        <w:t xml:space="preserve"> kept constant using Eq.2</w:t>
      </w:r>
      <w:r w:rsidRPr="003A6781">
        <w:t>, and the</w:t>
      </w:r>
      <w:r w:rsidR="00DC2418" w:rsidRPr="003A6781">
        <w:t xml:space="preserve"> </w:t>
      </w:r>
      <w:r w:rsidRPr="003A6781">
        <w:t>inspiratory flow</w:t>
      </w:r>
      <w:r w:rsidR="00DC2418" w:rsidRPr="003A6781">
        <w:t xml:space="preserve"> </w:t>
      </w:r>
      <w:r w:rsidRPr="003A6781">
        <w:t>kept constant using the equ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488"/>
        <w:gridCol w:w="528"/>
      </w:tblGrid>
      <w:tr w:rsidR="003A6781" w:rsidRPr="003A6781" w14:paraId="2C1D7DE5" w14:textId="77777777" w:rsidTr="00DB7F1B">
        <w:trPr>
          <w:jc w:val="center"/>
        </w:trPr>
        <w:tc>
          <w:tcPr>
            <w:tcW w:w="8488" w:type="dxa"/>
            <w:vAlign w:val="center"/>
          </w:tcPr>
          <w:p w14:paraId="0FE505CB" w14:textId="77777777" w:rsidR="00785042" w:rsidRPr="003A6781" w:rsidRDefault="000B6E42" w:rsidP="00F61994">
            <w:pPr>
              <w:spacing w:line="480" w:lineRule="auto"/>
            </w:pPr>
            <m:oMathPara>
              <m:oMath>
                <m:sSub>
                  <m:sSubPr>
                    <m:ctrlPr>
                      <w:rPr>
                        <w:rFonts w:ascii="Cambria Math" w:hAnsi="Cambria Math"/>
                        <w:i/>
                      </w:rPr>
                    </m:ctrlPr>
                  </m:sSubPr>
                  <m:e>
                    <m:r>
                      <w:rPr>
                        <w:rFonts w:ascii="Cambria Math" w:hAnsi="Cambria Math"/>
                      </w:rPr>
                      <m:t>F</m:t>
                    </m:r>
                  </m:e>
                  <m:sub>
                    <m:r>
                      <w:rPr>
                        <w:rFonts w:ascii="Cambria Math" w:hAnsi="Cambria Math"/>
                      </w:rPr>
                      <m:t>ins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RR</m:t>
                    </m:r>
                  </m:num>
                  <m:den>
                    <m:r>
                      <w:rPr>
                        <w:rFonts w:ascii="Cambria Math" w:hAnsi="Cambria Math"/>
                      </w:rPr>
                      <m:t>60×DC</m:t>
                    </m:r>
                  </m:den>
                </m:f>
              </m:oMath>
            </m:oMathPara>
          </w:p>
        </w:tc>
        <w:tc>
          <w:tcPr>
            <w:tcW w:w="528" w:type="dxa"/>
            <w:vAlign w:val="center"/>
          </w:tcPr>
          <w:p w14:paraId="601BF89D" w14:textId="1ACAF19D" w:rsidR="00785042" w:rsidRPr="003A6781" w:rsidRDefault="00A9205A" w:rsidP="00F61994">
            <w:pPr>
              <w:spacing w:line="480" w:lineRule="auto"/>
            </w:pPr>
            <w:r w:rsidRPr="003A6781">
              <w:t>(3</w:t>
            </w:r>
            <w:r w:rsidR="00785042" w:rsidRPr="003A6781">
              <w:t>)</w:t>
            </w:r>
          </w:p>
        </w:tc>
      </w:tr>
    </w:tbl>
    <w:p w14:paraId="02739263" w14:textId="64DFE44C" w:rsidR="00785042" w:rsidRPr="003A6781" w:rsidRDefault="00785042" w:rsidP="00F61994">
      <w:pPr>
        <w:spacing w:line="480" w:lineRule="auto"/>
      </w:pPr>
      <w:r w:rsidRPr="003A6781">
        <w:t xml:space="preserve">where </w:t>
      </w:r>
      <w:proofErr w:type="spellStart"/>
      <w:r w:rsidRPr="003A6781">
        <w:t>F</w:t>
      </w:r>
      <w:r w:rsidRPr="003A6781">
        <w:rPr>
          <w:vertAlign w:val="subscript"/>
        </w:rPr>
        <w:t>insp</w:t>
      </w:r>
      <w:proofErr w:type="spellEnd"/>
      <w:r w:rsidRPr="003A6781">
        <w:t xml:space="preserve"> is the</w:t>
      </w:r>
      <w:r w:rsidR="00A71C7C" w:rsidRPr="003A6781">
        <w:t xml:space="preserve"> square</w:t>
      </w:r>
      <w:r w:rsidRPr="003A6781">
        <w:t xml:space="preserve"> inspiratory flow into the lung from the ventilator</w:t>
      </w:r>
      <w:r w:rsidR="00AC5DE5" w:rsidRPr="003A6781">
        <w:t xml:space="preserve"> </w:t>
      </w:r>
      <w:r w:rsidR="00AC5DE5" w:rsidRPr="003A6781">
        <w:rPr>
          <w:bCs/>
        </w:rPr>
        <w:t>(no pause time used)</w:t>
      </w:r>
      <w:r w:rsidRPr="003A6781">
        <w:t>, and DC is duty cycle. As V</w:t>
      </w:r>
      <w:r w:rsidRPr="003A6781">
        <w:rPr>
          <w:vertAlign w:val="subscript"/>
        </w:rPr>
        <w:t>T</w:t>
      </w:r>
      <w:r w:rsidRPr="003A6781">
        <w:t xml:space="preserve"> and RR </w:t>
      </w:r>
      <w:r w:rsidR="00D424A7" w:rsidRPr="003A6781">
        <w:t>had</w:t>
      </w:r>
      <w:r w:rsidRPr="003A6781">
        <w:t xml:space="preserve"> already been determined (</w:t>
      </w:r>
      <w:r w:rsidR="00D424A7" w:rsidRPr="003A6781">
        <w:t>same</w:t>
      </w:r>
      <w:r w:rsidRPr="003A6781">
        <w:t xml:space="preserve"> as strategy 2), </w:t>
      </w:r>
      <w:proofErr w:type="spellStart"/>
      <w:r w:rsidRPr="003A6781">
        <w:t>F</w:t>
      </w:r>
      <w:r w:rsidRPr="003A6781">
        <w:rPr>
          <w:vertAlign w:val="subscript"/>
        </w:rPr>
        <w:t>insp</w:t>
      </w:r>
      <w:proofErr w:type="spellEnd"/>
      <w:r w:rsidRPr="003A6781">
        <w:t xml:space="preserve"> </w:t>
      </w:r>
      <w:r w:rsidR="00D424A7" w:rsidRPr="003A6781">
        <w:t>could</w:t>
      </w:r>
      <w:r w:rsidRPr="003A6781">
        <w:t xml:space="preserve"> only be ma</w:t>
      </w:r>
      <w:r w:rsidR="00A9205A" w:rsidRPr="003A6781">
        <w:t>nipulated by varying DC in Eq.3</w:t>
      </w:r>
      <w:r w:rsidRPr="003A6781">
        <w:t>. Thus, the difference between strategies 2 and 3 is that DC is set as constant for the former, while DC is adjusted to maintain a constant</w:t>
      </w:r>
      <w:r w:rsidR="00D424A7" w:rsidRPr="003A6781">
        <w:t xml:space="preserve"> </w:t>
      </w:r>
      <w:proofErr w:type="spellStart"/>
      <w:r w:rsidR="00D424A7" w:rsidRPr="003A6781">
        <w:t>F</w:t>
      </w:r>
      <w:r w:rsidR="00D424A7" w:rsidRPr="003A6781">
        <w:rPr>
          <w:vertAlign w:val="subscript"/>
        </w:rPr>
        <w:t>insp</w:t>
      </w:r>
      <w:proofErr w:type="spellEnd"/>
      <w:r w:rsidRPr="003A6781">
        <w:t xml:space="preserve"> </w:t>
      </w:r>
      <w:r w:rsidR="00D424A7" w:rsidRPr="003A6781">
        <w:t>in the latter</w:t>
      </w:r>
      <w:r w:rsidRPr="003A6781">
        <w:t>.</w:t>
      </w:r>
    </w:p>
    <w:p w14:paraId="54044AA9" w14:textId="77777777" w:rsidR="00D424A7" w:rsidRPr="003A6781" w:rsidRDefault="00D424A7" w:rsidP="00F61994">
      <w:pPr>
        <w:spacing w:line="480" w:lineRule="auto"/>
        <w:rPr>
          <w:bCs/>
          <w:i/>
        </w:rPr>
      </w:pPr>
    </w:p>
    <w:p w14:paraId="73C2643B" w14:textId="1342046B" w:rsidR="001C5A46" w:rsidRPr="003A6781" w:rsidRDefault="00785042" w:rsidP="00F61994">
      <w:pPr>
        <w:spacing w:line="480" w:lineRule="auto"/>
      </w:pPr>
      <w:r w:rsidRPr="003A6781">
        <w:rPr>
          <w:bCs/>
          <w:i/>
        </w:rPr>
        <w:lastRenderedPageBreak/>
        <w:t>Strategy 4:</w:t>
      </w:r>
      <w:r w:rsidRPr="003A6781">
        <w:rPr>
          <w:b/>
          <w:bCs/>
        </w:rPr>
        <w:t xml:space="preserve"> </w:t>
      </w:r>
      <w:r w:rsidR="002D3B81" w:rsidRPr="003A6781">
        <w:t xml:space="preserve">A recent study </w:t>
      </w:r>
      <w:r w:rsidR="00496031" w:rsidRPr="003A6781">
        <w:t>of adult ARDS</w:t>
      </w:r>
      <w:r w:rsidR="002D3B81" w:rsidRPr="003A6781">
        <w:t xml:space="preserve"> </w:t>
      </w:r>
      <w:r w:rsidR="00DB05EB" w:rsidRPr="003A6781">
        <w:fldChar w:fldCharType="begin">
          <w:fldData xml:space="preserve">PEVuZE5vdGU+PENpdGU+PEF1dGhvcj5BbWF0bzwvQXV0aG9yPjxZZWFyPjIwMTU8L1llYXI+PFJl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==
</w:fldData>
        </w:fldChar>
      </w:r>
      <w:r w:rsidR="0019512D">
        <w:instrText xml:space="preserve"> ADDIN EN.CITE </w:instrText>
      </w:r>
      <w:r w:rsidR="0019512D">
        <w:fldChar w:fldCharType="begin">
          <w:fldData xml:space="preserve">PEVuZE5vdGU+PENpdGU+PEF1dGhvcj5BbWF0bzwvQXV0aG9yPjxZZWFyPjIwMTU8L1llYXI+PFJl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==
</w:fldData>
        </w:fldChar>
      </w:r>
      <w:r w:rsidR="0019512D">
        <w:instrText xml:space="preserve"> ADDIN EN.CITE.DATA </w:instrText>
      </w:r>
      <w:r w:rsidR="0019512D">
        <w:fldChar w:fldCharType="end"/>
      </w:r>
      <w:r w:rsidR="00DB05EB" w:rsidRPr="003A6781">
        <w:fldChar w:fldCharType="separate"/>
      </w:r>
      <w:r w:rsidR="0019512D">
        <w:rPr>
          <w:noProof/>
        </w:rPr>
        <w:t>[16]</w:t>
      </w:r>
      <w:r w:rsidR="00DB05EB" w:rsidRPr="003A6781">
        <w:fldChar w:fldCharType="end"/>
      </w:r>
      <w:r w:rsidR="002D3B81" w:rsidRPr="003A6781">
        <w:fldChar w:fldCharType="begin" w:fldLock="1"/>
      </w:r>
      <w:r w:rsidR="00254735" w:rsidRPr="003A6781">
        <w:instrText>ADDIN CSL_CITATION {"citationItems":[{"id":"ITEM-1","itemData":{"DOI":"10.1056/NEJMsa1410639","ISBN":"0028-4793","ISSN":"0028-4793","PMID":"25693014","abstract":"BACKGROUND: Mechanical-ventilation strategies that use lower end-inspiratory (plateau) airway pressures, lower tidal volumes (VT), and higher positive end-expiratory pressures (PEEPs) can improve survival in patients with the acute respiratory distress syndrome (ARDS), but the relative importance of each of these components is uncertain. Because respiratory-system compliance (CRS) is strongly related to the volume of aerated remaining functional lung during disease (termed functional lung size), we hypothesized that driving pressure (DeltaP=VT/CRS), in which VT is intrinsically normalized to functional lung size (instead of predicted lung size in healthy persons), would be an index more strongly associated with survival than VT or PEEP in patients who are not actively breathing. METHODS: Using a statistical tool known as multilevel mediation analysis to analyze individual data from 3562 patients with ARDS enrolled in nine previously reported randomized trials, we examined DeltaP as an independent variable associated with survival. In the mediation analysis, we estimated the isolated effects of changes in DeltaP resulting from randomized ventilator settings while minimizing confounding due to the baseline severity of lung disease. RESULTS: Among ventilation variables, DeltaP was most strongly associated with survival. A 1-SD increment in DeltaP (approximately 7 cm of water) was associated with increased mortality (relative risk, 1.41; 95% confidence interval [CI], 1.31 to 1.51; P&lt;0.001), even in patients receiving \"protective\" plateau pressures and VT (relative risk, 1.36; 95% CI, 1.17 to 1.58; P&lt;0.001). Individual changes in VT or PEEP after randomization were not independently associated with survival; they were associated only if they were among the changes that led to reductions in DeltaP (mediation effects of DeltaP, P=0.004 and P=0.001, respectively). CONCLUSIONS: We found that DeltaP was the ventilation variable that best stratified risk. Decreases in DeltaP owing to changes in ventilator settings were strongly associated with increased survival. (Funded by Fundacao de Amparo e Pesquisa do Estado de Sao Paulo and others.).","author":[{"dropping-particle":"","family":"Amato","given":"Marcelo B.P.","non-dropping-particle":"","parse-names":false,"suffix":""},{"dropping-particle":"","family":"Meade","given":"Maureen O.","non-dropping-particle":"","parse-names":false,"suffix":""},{"dropping-particle":"","family":"Slutsky","given":"Arthur S.","non-dropping-particle":"","parse-names":false,"suffix":""},{"dropping-particle":"","family":"Brochard","given":"Laurent","non-dropping-particle":"","parse-names":false,"suffix":""},{"dropping-particle":"","family":"Costa","given":"Eduardo L.V.","non-dropping-particle":"","parse-names":false,"suffix":""},{"dropping-particle":"","family":"Schoenfeld","given":"David A.","non-dropping-particle":"","parse-names":false,"suffix":""},{"dropping-particle":"","family":"Stewart","given":"Thomas E.","non-dropping-particle":"","parse-names":false,"suffix":""},{"dropping-particle":"","family":"Briel","given":"Matthias","non-dropping-particle":"","parse-names":false,"suffix":""},{"dropping-particle":"","family":"Talmor","given":"Daniel","non-dropping-particle":"","parse-names":false,"suffix":""},{"dropping-particle":"","family":"Mercat","given":"Alain","non-dropping-particle":"","parse-names":false,"suffix":""},{"dropping-particle":"","family":"Richard","given":"Jean-Christophe M.","non-dropping-particle":"","parse-names":false,"suffix":""},{"dropping-particle":"","family":"Carvalho","given":"Carlos R.R.","non-dropping-particle":"","parse-names":false,"suffix":""},{"dropping-particle":"","family":"Brower","given":"Roy G.","non-dropping-particle":"","parse-names":false,"suffix":""}],"container-title":"New England Journal of Medicine","id":"ITEM-1","issue":"8","issued":{"date-parts":[["2015","2","19"]]},"page":"747-755","publisher":"Massachusetts Medical Society","title":"Driving Pressure and Survival in the Acute Respiratory Distress Syndrome","type":"article-journal","volume":"372"},"uris":["http://www.mendeley.com/documents/?uuid=3a83e365-71c9-3707-a6ad-a9b3f004a4f4"]}],"mendeley":{"formattedCitation":"[7]","plainTextFormattedCitation":"[7]","previouslyFormattedCitation":"[7]"},"properties":{"noteIndex":0},"schema":"https://github.com/citation-style-language/schema/raw/master/csl-citation.json"}</w:instrText>
      </w:r>
      <w:r w:rsidR="002D3B81" w:rsidRPr="003A6781">
        <w:fldChar w:fldCharType="end"/>
      </w:r>
      <w:r w:rsidR="00496031" w:rsidRPr="003A6781">
        <w:t xml:space="preserve"> </w:t>
      </w:r>
      <w:r w:rsidRPr="003A6781">
        <w:t>suggested that reductions in V</w:t>
      </w:r>
      <w:r w:rsidRPr="003A6781">
        <w:rPr>
          <w:vertAlign w:val="subscript"/>
        </w:rPr>
        <w:t>T</w:t>
      </w:r>
      <w:r w:rsidRPr="003A6781">
        <w:t xml:space="preserve"> are most advantageous </w:t>
      </w:r>
      <w:r w:rsidR="00510ADA" w:rsidRPr="003A6781">
        <w:t>when accompanied by</w:t>
      </w:r>
      <w:r w:rsidRPr="003A6781">
        <w:t xml:space="preserve"> a corresponding decrease in ∆P</w:t>
      </w:r>
      <w:r w:rsidR="00322408" w:rsidRPr="003A6781">
        <w:t>,</w:t>
      </w:r>
      <w:r w:rsidR="00B349F3" w:rsidRPr="003A6781">
        <w:t xml:space="preserve"> defined as the difference between plateau pressure (</w:t>
      </w:r>
      <w:proofErr w:type="spellStart"/>
      <w:r w:rsidR="00B349F3" w:rsidRPr="003A6781">
        <w:t>P</w:t>
      </w:r>
      <w:r w:rsidR="00B349F3" w:rsidRPr="003A6781">
        <w:rPr>
          <w:vertAlign w:val="subscript"/>
        </w:rPr>
        <w:t>plat</w:t>
      </w:r>
      <w:proofErr w:type="spellEnd"/>
      <w:r w:rsidR="00630FA2" w:rsidRPr="003A6781">
        <w:t xml:space="preserve">) and </w:t>
      </w:r>
      <w:r w:rsidR="00B349F3" w:rsidRPr="003A6781">
        <w:t xml:space="preserve">PEEP. </w:t>
      </w:r>
      <w:proofErr w:type="spellStart"/>
      <w:r w:rsidR="007430BF" w:rsidRPr="003A6781">
        <w:t>P</w:t>
      </w:r>
      <w:r w:rsidR="007430BF" w:rsidRPr="003A6781">
        <w:rPr>
          <w:vertAlign w:val="subscript"/>
        </w:rPr>
        <w:t>plat</w:t>
      </w:r>
      <w:proofErr w:type="spellEnd"/>
      <w:r w:rsidR="007430BF" w:rsidRPr="003A6781">
        <w:t xml:space="preserve"> is calculated directly from the simulator and represents the end inspiratory lung pressure. </w:t>
      </w:r>
      <w:r w:rsidRPr="003A6781">
        <w:t>The strategy for decreasing ∆P works by increasing PEEP and adjusting V</w:t>
      </w:r>
      <w:r w:rsidRPr="003A6781">
        <w:rPr>
          <w:vertAlign w:val="subscript"/>
        </w:rPr>
        <w:t>T</w:t>
      </w:r>
      <w:r w:rsidRPr="003A6781">
        <w:t xml:space="preserve"> to keep the plateau pressure constant. For this purpose, PEEP was increased by 1 cmH</w:t>
      </w:r>
      <w:r w:rsidRPr="003A6781">
        <w:rPr>
          <w:vertAlign w:val="subscript"/>
        </w:rPr>
        <w:t>2</w:t>
      </w:r>
      <w:r w:rsidRPr="003A6781">
        <w:t>O (</w:t>
      </w:r>
      <w:r w:rsidR="00D424A7" w:rsidRPr="003A6781">
        <w:t>causing</w:t>
      </w:r>
      <w:r w:rsidRPr="003A6781">
        <w:t xml:space="preserve"> a rise in </w:t>
      </w:r>
      <w:proofErr w:type="spellStart"/>
      <w:r w:rsidRPr="003A6781">
        <w:t>P</w:t>
      </w:r>
      <w:r w:rsidRPr="003A6781">
        <w:rPr>
          <w:vertAlign w:val="subscript"/>
        </w:rPr>
        <w:t>plat</w:t>
      </w:r>
      <w:proofErr w:type="spellEnd"/>
      <w:r w:rsidRPr="003A6781">
        <w:t>) and then V</w:t>
      </w:r>
      <w:r w:rsidRPr="003A6781">
        <w:rPr>
          <w:vertAlign w:val="subscript"/>
        </w:rPr>
        <w:t>T</w:t>
      </w:r>
      <w:r w:rsidRPr="003A6781">
        <w:t xml:space="preserve"> was reduced in steps of 0.5 mL/kg until </w:t>
      </w:r>
      <w:proofErr w:type="spellStart"/>
      <w:r w:rsidRPr="003A6781">
        <w:t>P</w:t>
      </w:r>
      <w:r w:rsidRPr="003A6781">
        <w:rPr>
          <w:vertAlign w:val="subscript"/>
        </w:rPr>
        <w:t>plat</w:t>
      </w:r>
      <w:proofErr w:type="spellEnd"/>
      <w:r w:rsidR="002D3B81" w:rsidRPr="003A6781">
        <w:t xml:space="preserve"> returned</w:t>
      </w:r>
      <w:r w:rsidRPr="003A6781">
        <w:t xml:space="preserve"> to it</w:t>
      </w:r>
      <w:r w:rsidR="002D3B81" w:rsidRPr="003A6781">
        <w:t>s initial value. The procedure wa</w:t>
      </w:r>
      <w:r w:rsidRPr="003A6781">
        <w:t xml:space="preserve">s then repeated until one of the safety constraints </w:t>
      </w:r>
      <w:r w:rsidR="00D424A7" w:rsidRPr="003A6781">
        <w:t>wa</w:t>
      </w:r>
      <w:r w:rsidRPr="003A6781">
        <w:t>s violated.</w:t>
      </w:r>
    </w:p>
    <w:p w14:paraId="48856276" w14:textId="401F1AD7" w:rsidR="00DB05EB" w:rsidRPr="003A6781" w:rsidRDefault="00DB05EB" w:rsidP="00F61994">
      <w:pPr>
        <w:spacing w:line="480" w:lineRule="auto"/>
      </w:pPr>
    </w:p>
    <w:p w14:paraId="04557902" w14:textId="5CB2D368" w:rsidR="00DB05EB" w:rsidRPr="003A6781" w:rsidRDefault="00DB05EB" w:rsidP="00F61994">
      <w:pPr>
        <w:spacing w:line="480" w:lineRule="auto"/>
        <w:rPr>
          <w:b/>
        </w:rPr>
      </w:pPr>
      <w:r w:rsidRPr="003A6781">
        <w:rPr>
          <w:b/>
        </w:rPr>
        <w:t>Additional Variables Collected</w:t>
      </w:r>
    </w:p>
    <w:p w14:paraId="4F602E9E" w14:textId="078EC340" w:rsidR="00EE2670" w:rsidRPr="003A6781" w:rsidRDefault="00F57CCD" w:rsidP="00F61994">
      <w:pPr>
        <w:spacing w:line="480" w:lineRule="auto"/>
        <w:ind w:firstLine="720"/>
      </w:pPr>
      <w:r w:rsidRPr="003A6781">
        <w:t xml:space="preserve">We also recorded strain, strain rate, and mechanical power. </w:t>
      </w:r>
      <w:bookmarkStart w:id="5" w:name="_Hlk531700426"/>
      <w:r w:rsidR="00EE2670" w:rsidRPr="003A6781">
        <w:t>Dynamic and static strain are markers of mechanical load during ventilation and assist with understanding how the whole lung is affected by ventilation</w:t>
      </w:r>
      <w:r w:rsidR="00DB05EB" w:rsidRPr="003A6781">
        <w:t xml:space="preserve"> </w:t>
      </w:r>
      <w:r w:rsidR="00DB05EB" w:rsidRPr="003A6781">
        <w:fldChar w:fldCharType="begin">
          <w:fldData xml:space="preserve">PEVuZE5vdGU+PENpdGU+PEF1dGhvcj5Qcm90dGk8L0F1dGhvcj48WWVhcj4yMDE0PC9ZZWFyPjxS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=
</w:fldData>
        </w:fldChar>
      </w:r>
      <w:r w:rsidR="0019512D">
        <w:instrText xml:space="preserve"> ADDIN EN.CITE </w:instrText>
      </w:r>
      <w:r w:rsidR="0019512D">
        <w:fldChar w:fldCharType="begin">
          <w:fldData xml:space="preserve">PEVuZE5vdGU+PENpdGU+PEF1dGhvcj5Qcm90dGk8L0F1dGhvcj48WWVhcj4yMDE0PC9ZZWFyPjxS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=
</w:fldData>
        </w:fldChar>
      </w:r>
      <w:r w:rsidR="0019512D">
        <w:instrText xml:space="preserve"> ADDIN EN.CITE.DATA </w:instrText>
      </w:r>
      <w:r w:rsidR="0019512D">
        <w:fldChar w:fldCharType="end"/>
      </w:r>
      <w:r w:rsidR="00DB05EB" w:rsidRPr="003A6781">
        <w:fldChar w:fldCharType="separate"/>
      </w:r>
      <w:r w:rsidR="0019512D">
        <w:rPr>
          <w:noProof/>
        </w:rPr>
        <w:t>[17-19]</w:t>
      </w:r>
      <w:r w:rsidR="00DB05EB" w:rsidRPr="003A6781">
        <w:fldChar w:fldCharType="end"/>
      </w:r>
      <w:r w:rsidR="00EE2670" w:rsidRPr="003A6781">
        <w:t>. Although it is not possible to measure exact values of strain in clinical practice, in the simulator they can be estimated as V</w:t>
      </w:r>
      <w:r w:rsidR="00EE2670" w:rsidRPr="003A6781">
        <w:rPr>
          <w:vertAlign w:val="subscript"/>
        </w:rPr>
        <w:t>T</w:t>
      </w:r>
      <w:r w:rsidR="00EE2670" w:rsidRPr="003A6781">
        <w:t>/</w:t>
      </w:r>
      <w:proofErr w:type="spellStart"/>
      <w:r w:rsidR="00EE2670" w:rsidRPr="003A6781">
        <w:t>V</w:t>
      </w:r>
      <w:r w:rsidR="00EE2670" w:rsidRPr="003A6781">
        <w:rPr>
          <w:vertAlign w:val="subscript"/>
        </w:rPr>
        <w:t>frc</w:t>
      </w:r>
      <w:proofErr w:type="spellEnd"/>
      <w:r w:rsidR="00EE2670" w:rsidRPr="003A6781">
        <w:rPr>
          <w:vertAlign w:val="subscript"/>
        </w:rPr>
        <w:t>(ZEEP)</w:t>
      </w:r>
      <w:r w:rsidR="00EE2670" w:rsidRPr="003A6781">
        <w:t xml:space="preserve"> for dynamic strain and V</w:t>
      </w:r>
      <w:r w:rsidR="00EE2670" w:rsidRPr="003A6781">
        <w:rPr>
          <w:vertAlign w:val="subscript"/>
        </w:rPr>
        <w:t>PEEP</w:t>
      </w:r>
      <w:r w:rsidR="00EE2670" w:rsidRPr="003A6781">
        <w:t>/</w:t>
      </w:r>
      <w:proofErr w:type="spellStart"/>
      <w:r w:rsidR="00EE2670" w:rsidRPr="003A6781">
        <w:t>V</w:t>
      </w:r>
      <w:r w:rsidR="00EE2670" w:rsidRPr="003A6781">
        <w:rPr>
          <w:vertAlign w:val="subscript"/>
        </w:rPr>
        <w:t>frc</w:t>
      </w:r>
      <w:proofErr w:type="spellEnd"/>
      <w:r w:rsidR="00EE2670" w:rsidRPr="003A6781">
        <w:rPr>
          <w:vertAlign w:val="subscript"/>
        </w:rPr>
        <w:t>(ZEEP)</w:t>
      </w:r>
      <w:r w:rsidR="00EE2670" w:rsidRPr="003A6781">
        <w:t xml:space="preserve"> for static strain, where V</w:t>
      </w:r>
      <w:r w:rsidR="00EE2670" w:rsidRPr="003A6781">
        <w:rPr>
          <w:vertAlign w:val="subscript"/>
        </w:rPr>
        <w:t>PEEP</w:t>
      </w:r>
      <w:r w:rsidR="00EE2670" w:rsidRPr="003A6781">
        <w:t xml:space="preserve"> is the volume of gas in the lung due to PEEP and </w:t>
      </w:r>
      <w:proofErr w:type="spellStart"/>
      <w:r w:rsidR="00EE2670" w:rsidRPr="003A6781">
        <w:t>V</w:t>
      </w:r>
      <w:r w:rsidR="00EE2670" w:rsidRPr="003A6781">
        <w:rPr>
          <w:vertAlign w:val="subscript"/>
        </w:rPr>
        <w:t>frc</w:t>
      </w:r>
      <w:proofErr w:type="spellEnd"/>
      <w:r w:rsidR="00EE2670" w:rsidRPr="003A6781">
        <w:rPr>
          <w:vertAlign w:val="subscript"/>
        </w:rPr>
        <w:t>(ZEEP)</w:t>
      </w:r>
      <w:r w:rsidR="00EE2670" w:rsidRPr="003A6781">
        <w:t xml:space="preserve"> is the volume of functional residual capacity when PEEP is zer</w:t>
      </w:r>
      <w:r w:rsidR="00DB05EB" w:rsidRPr="003A6781">
        <w:t xml:space="preserve">o </w:t>
      </w:r>
      <w:r w:rsidR="00DB05EB" w:rsidRPr="003A6781">
        <w:fldChar w:fldCharType="begin">
          <w:fldData xml:space="preserve">PEVuZE5vdGU+PENpdGU+PEF1dGhvcj5Qcm90dGk8L0F1dGhvcj48WWVhcj4yMDE0PC9ZZWFyPjxS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</w:fldData>
        </w:fldChar>
      </w:r>
      <w:r w:rsidR="0019512D">
        <w:instrText xml:space="preserve"> ADDIN EN.CITE </w:instrText>
      </w:r>
      <w:r w:rsidR="0019512D">
        <w:fldChar w:fldCharType="begin">
          <w:fldData xml:space="preserve">PEVuZE5vdGU+PENpdGU+PEF1dGhvcj5Qcm90dGk8L0F1dGhvcj48WWVhcj4yMDE0PC9ZZWFyPjxS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</w:fldData>
        </w:fldChar>
      </w:r>
      <w:r w:rsidR="0019512D">
        <w:instrText xml:space="preserve"> ADDIN EN.CITE.DATA </w:instrText>
      </w:r>
      <w:r w:rsidR="0019512D">
        <w:fldChar w:fldCharType="end"/>
      </w:r>
      <w:r w:rsidR="00DB05EB" w:rsidRPr="003A6781">
        <w:fldChar w:fldCharType="separate"/>
      </w:r>
      <w:r w:rsidR="0019512D">
        <w:rPr>
          <w:noProof/>
        </w:rPr>
        <w:t>[17]</w:t>
      </w:r>
      <w:r w:rsidR="00DB05EB" w:rsidRPr="003A6781">
        <w:fldChar w:fldCharType="end"/>
      </w:r>
      <w:r w:rsidR="00EE2670" w:rsidRPr="003A6781">
        <w:t xml:space="preserve">.  </w:t>
      </w:r>
      <w:bookmarkEnd w:id="5"/>
      <w:r w:rsidR="00DB05EB" w:rsidRPr="003A6781">
        <w:t>M</w:t>
      </w:r>
      <w:r w:rsidR="00EE2670" w:rsidRPr="003A6781">
        <w:t xml:space="preserve">echanical power was calculated </w:t>
      </w:r>
      <w:r w:rsidR="00210424" w:rsidRPr="003A6781">
        <w:t>using</w:t>
      </w:r>
      <w:r w:rsidR="00EE2670" w:rsidRPr="003A6781">
        <w:t xml:space="preserve"> the equation</w:t>
      </w:r>
      <w:r w:rsidR="00DB05EB" w:rsidRPr="003A6781">
        <w:t xml:space="preserve"> </w:t>
      </w:r>
      <w:r w:rsidR="00DB05EB" w:rsidRPr="003A6781">
        <w:fldChar w:fldCharType="begin">
          <w:fldData xml:space="preserve">PEVuZE5vdGU+PENpdGU+PEF1dGhvcj5HYXR0aW5vbmk8L0F1dGhvcj48WWVhcj4yMDE2PC9ZZWFy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</w:fldData>
        </w:fldChar>
      </w:r>
      <w:r w:rsidR="0019512D">
        <w:instrText xml:space="preserve"> ADDIN EN.CITE </w:instrText>
      </w:r>
      <w:r w:rsidR="0019512D">
        <w:fldChar w:fldCharType="begin">
          <w:fldData xml:space="preserve">PEVuZE5vdGU+PENpdGU+PEF1dGhvcj5HYXR0aW5vbmk8L0F1dGhvcj48WWVhcj4yMDE2PC9ZZWFy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</w:fldData>
        </w:fldChar>
      </w:r>
      <w:r w:rsidR="0019512D">
        <w:instrText xml:space="preserve"> ADDIN EN.CITE.DATA </w:instrText>
      </w:r>
      <w:r w:rsidR="0019512D">
        <w:fldChar w:fldCharType="end"/>
      </w:r>
      <w:r w:rsidR="00DB05EB" w:rsidRPr="003A6781">
        <w:fldChar w:fldCharType="separate"/>
      </w:r>
      <w:r w:rsidR="0019512D">
        <w:rPr>
          <w:noProof/>
        </w:rPr>
        <w:t>[20]</w:t>
      </w:r>
      <w:r w:rsidR="00DB05EB" w:rsidRPr="003A6781">
        <w:fldChar w:fldCharType="end"/>
      </w:r>
      <w:r w:rsidR="00EE2670" w:rsidRPr="003A678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488"/>
        <w:gridCol w:w="528"/>
      </w:tblGrid>
      <w:tr w:rsidR="003A6781" w:rsidRPr="003A6781" w14:paraId="6AEAB532" w14:textId="77777777" w:rsidTr="00FE0B31">
        <w:trPr>
          <w:jc w:val="center"/>
        </w:trPr>
        <w:tc>
          <w:tcPr>
            <w:tcW w:w="8488" w:type="dxa"/>
            <w:vAlign w:val="center"/>
          </w:tcPr>
          <w:p w14:paraId="37E94AA7" w14:textId="77777777" w:rsidR="00EE2670" w:rsidRPr="003A6781" w:rsidRDefault="000B6E42" w:rsidP="00F61994">
            <w:pPr>
              <w:spacing w:line="480" w:lineRule="auto"/>
            </w:pPr>
            <m:oMathPara>
              <m:oMath>
                <m:sSub>
                  <m:sSubPr>
                    <m:ctrlPr>
                      <w:rPr>
                        <w:rFonts w:ascii="Cambria Math" w:hAnsi="Cambria Math"/>
                        <w:i/>
                        <w:sz w:val="22"/>
                        <w:szCs w:val="22"/>
                      </w:rPr>
                    </m:ctrlPr>
                  </m:sSubPr>
                  <m:e>
                    <m:r>
                      <w:rPr>
                        <w:rFonts w:ascii="Cambria Math" w:hAnsi="Cambria Math"/>
                        <w:sz w:val="22"/>
                        <w:szCs w:val="22"/>
                      </w:rPr>
                      <m:t>Power</m:t>
                    </m:r>
                  </m:e>
                  <m:sub>
                    <m:r>
                      <w:rPr>
                        <w:rFonts w:ascii="Cambria Math" w:hAnsi="Cambria Math"/>
                        <w:sz w:val="22"/>
                        <w:szCs w:val="22"/>
                      </w:rPr>
                      <m:t>rs</m:t>
                    </m:r>
                  </m:sub>
                </m:sSub>
                <m:r>
                  <w:rPr>
                    <w:rFonts w:ascii="Cambria Math" w:hAnsi="Cambria Math"/>
                    <w:sz w:val="22"/>
                    <w:szCs w:val="22"/>
                  </w:rPr>
                  <m:t>=0.098×RR×</m:t>
                </m:r>
                <m:d>
                  <m:dPr>
                    <m:begChr m:val="{"/>
                    <m:endChr m:val="}"/>
                    <m:ctrlPr>
                      <w:rPr>
                        <w:rFonts w:ascii="Cambria Math" w:hAnsi="Cambria Math"/>
                        <w:i/>
                        <w:sz w:val="22"/>
                        <w:szCs w:val="22"/>
                      </w:rPr>
                    </m:ctrlPr>
                  </m:dPr>
                  <m:e>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m:t>
                            </m:r>
                          </m:sub>
                        </m:sSub>
                      </m:e>
                      <m:sup>
                        <m:r>
                          <w:rPr>
                            <w:rFonts w:ascii="Cambria Math" w:hAnsi="Cambria Math"/>
                            <w:sz w:val="22"/>
                            <w:szCs w:val="22"/>
                          </w:rPr>
                          <m:t>2</m:t>
                        </m:r>
                      </m:sup>
                    </m:sSup>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0.5×</m:t>
                        </m:r>
                        <m:sSub>
                          <m:sSubPr>
                            <m:ctrlPr>
                              <w:rPr>
                                <w:rFonts w:ascii="Cambria Math" w:hAnsi="Cambria Math"/>
                                <w:i/>
                                <w:sz w:val="22"/>
                                <w:szCs w:val="22"/>
                              </w:rPr>
                            </m:ctrlPr>
                          </m:sSubPr>
                          <m:e>
                            <m:r>
                              <w:rPr>
                                <w:rFonts w:ascii="Cambria Math" w:hAnsi="Cambria Math"/>
                                <w:sz w:val="22"/>
                                <w:szCs w:val="22"/>
                              </w:rPr>
                              <m:t>EL</m:t>
                            </m:r>
                          </m:e>
                          <m:sub>
                            <m:r>
                              <w:rPr>
                                <w:rFonts w:ascii="Cambria Math" w:hAnsi="Cambria Math"/>
                                <w:sz w:val="22"/>
                                <w:szCs w:val="22"/>
                              </w:rPr>
                              <m:t>rs</m:t>
                            </m:r>
                          </m:sub>
                        </m:sSub>
                        <m:r>
                          <w:rPr>
                            <w:rFonts w:ascii="Cambria Math" w:hAnsi="Cambria Math"/>
                            <w:sz w:val="22"/>
                            <w:szCs w:val="22"/>
                          </w:rPr>
                          <m:t>+RR×</m:t>
                        </m:r>
                        <m:f>
                          <m:fPr>
                            <m:ctrlPr>
                              <w:rPr>
                                <w:rFonts w:ascii="Cambria Math" w:hAnsi="Cambria Math"/>
                                <w:i/>
                                <w:sz w:val="22"/>
                                <w:szCs w:val="22"/>
                              </w:rPr>
                            </m:ctrlPr>
                          </m:fPr>
                          <m:num>
                            <m:r>
                              <w:rPr>
                                <w:rFonts w:ascii="Cambria Math" w:hAnsi="Cambria Math"/>
                                <w:sz w:val="22"/>
                                <w:szCs w:val="22"/>
                              </w:rPr>
                              <m:t>(1+I:E)</m:t>
                            </m:r>
                          </m:num>
                          <m:den>
                            <m:r>
                              <w:rPr>
                                <w:rFonts w:ascii="Cambria Math" w:hAnsi="Cambria Math"/>
                                <w:sz w:val="22"/>
                                <w:szCs w:val="22"/>
                              </w:rPr>
                              <m:t>60×I:E</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aw</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m:t>
                        </m:r>
                      </m:sub>
                    </m:sSub>
                    <m:r>
                      <w:rPr>
                        <w:rFonts w:ascii="Cambria Math" w:hAnsi="Cambria Math"/>
                        <w:sz w:val="22"/>
                        <w:szCs w:val="22"/>
                      </w:rPr>
                      <m:t>×PEEP</m:t>
                    </m:r>
                  </m:e>
                </m:d>
              </m:oMath>
            </m:oMathPara>
          </w:p>
        </w:tc>
        <w:tc>
          <w:tcPr>
            <w:tcW w:w="528" w:type="dxa"/>
            <w:vAlign w:val="center"/>
          </w:tcPr>
          <w:p w14:paraId="0BE1A7B0" w14:textId="77777777" w:rsidR="00EE2670" w:rsidRPr="003A6781" w:rsidRDefault="00EE2670" w:rsidP="00F61994">
            <w:pPr>
              <w:spacing w:line="480" w:lineRule="auto"/>
            </w:pPr>
            <w:r w:rsidRPr="003A6781">
              <w:t>(4)</w:t>
            </w:r>
          </w:p>
        </w:tc>
      </w:tr>
    </w:tbl>
    <w:p w14:paraId="49362A16" w14:textId="77777777" w:rsidR="00EE2670" w:rsidRPr="003A6781" w:rsidRDefault="00EE2670" w:rsidP="00F61994">
      <w:pPr>
        <w:spacing w:line="480" w:lineRule="auto"/>
      </w:pPr>
      <w:r w:rsidRPr="003A6781">
        <w:t xml:space="preserve">Where </w:t>
      </w:r>
      <w:proofErr w:type="spellStart"/>
      <w:r w:rsidRPr="003A6781">
        <w:t>EL</w:t>
      </w:r>
      <w:r w:rsidRPr="003A6781">
        <w:rPr>
          <w:vertAlign w:val="subscript"/>
        </w:rPr>
        <w:t>rs</w:t>
      </w:r>
      <w:proofErr w:type="spellEnd"/>
      <w:r w:rsidRPr="003A6781">
        <w:t xml:space="preserve"> is the elastance of the respiratory system, </w:t>
      </w:r>
      <w:proofErr w:type="gramStart"/>
      <w:r w:rsidRPr="003A6781">
        <w:t>I:E</w:t>
      </w:r>
      <w:proofErr w:type="gramEnd"/>
      <w:r w:rsidRPr="003A6781">
        <w:t xml:space="preserve"> is the inspiratory-to-expiratory time</w:t>
      </w:r>
    </w:p>
    <w:p w14:paraId="4D1A1ABB" w14:textId="253C1A9A" w:rsidR="00EE2670" w:rsidRPr="003A6781" w:rsidRDefault="00EE2670" w:rsidP="00F61994">
      <w:pPr>
        <w:spacing w:line="480" w:lineRule="auto"/>
      </w:pPr>
      <w:r w:rsidRPr="003A6781">
        <w:t>ratio, and R</w:t>
      </w:r>
      <w:r w:rsidRPr="003A6781">
        <w:rPr>
          <w:vertAlign w:val="subscript"/>
        </w:rPr>
        <w:t>aw</w:t>
      </w:r>
      <w:r w:rsidRPr="003A6781">
        <w:t xml:space="preserve"> is the airway resistance.</w:t>
      </w:r>
    </w:p>
    <w:p w14:paraId="547354A4" w14:textId="77777777" w:rsidR="00D424A7" w:rsidRPr="003A6781" w:rsidRDefault="00D424A7" w:rsidP="00110F97">
      <w:pPr>
        <w:spacing w:line="480" w:lineRule="auto"/>
      </w:pPr>
    </w:p>
    <w:p w14:paraId="4222FECD" w14:textId="6CBCDB15" w:rsidR="00231FBE" w:rsidRPr="003A6781" w:rsidRDefault="00231FBE" w:rsidP="00110F97">
      <w:pPr>
        <w:spacing w:line="480" w:lineRule="auto"/>
        <w:rPr>
          <w:b/>
        </w:rPr>
      </w:pPr>
      <w:r w:rsidRPr="003A6781">
        <w:rPr>
          <w:b/>
        </w:rPr>
        <w:t>Statistical Analysis</w:t>
      </w:r>
    </w:p>
    <w:p w14:paraId="69360769" w14:textId="778F2AC9" w:rsidR="00AA643B" w:rsidRPr="003A6781" w:rsidRDefault="00231FBE" w:rsidP="00110F97">
      <w:pPr>
        <w:spacing w:line="480" w:lineRule="auto"/>
      </w:pPr>
      <w:r w:rsidRPr="003A6781">
        <w:tab/>
        <w:t>Data are presented as mean ± SD</w:t>
      </w:r>
      <w:r w:rsidR="008E6103" w:rsidRPr="003A6781">
        <w:t xml:space="preserve">, or </w:t>
      </w:r>
      <w:r w:rsidR="00510ADA" w:rsidRPr="003A6781">
        <w:t>graphed</w:t>
      </w:r>
      <w:r w:rsidR="008E6103" w:rsidRPr="003A6781">
        <w:t xml:space="preserve"> using median, i</w:t>
      </w:r>
      <w:r w:rsidR="00DF68BF" w:rsidRPr="003A6781">
        <w:t xml:space="preserve">nterquartile and total ranges. </w:t>
      </w:r>
      <w:bookmarkStart w:id="6" w:name="_Hlk531685112"/>
      <w:r w:rsidR="00D92B42" w:rsidRPr="003A6781">
        <w:t xml:space="preserve">Data for all subjects, even those in whom VILI reductions could not be performed without violating safety constraints, </w:t>
      </w:r>
      <w:r w:rsidR="00510ADA" w:rsidRPr="003A6781">
        <w:t>was</w:t>
      </w:r>
      <w:r w:rsidR="00D92B42" w:rsidRPr="003A6781">
        <w:t xml:space="preserve"> presented. </w:t>
      </w:r>
      <w:bookmarkEnd w:id="6"/>
      <w:r w:rsidR="00DA1399" w:rsidRPr="003A6781">
        <w:t>To avoid</w:t>
      </w:r>
      <w:r w:rsidR="00FC6E90" w:rsidRPr="003A6781">
        <w:t xml:space="preserve"> violation of</w:t>
      </w:r>
      <w:r w:rsidR="00DA1399" w:rsidRPr="003A6781">
        <w:t xml:space="preserve"> underlying </w:t>
      </w:r>
      <w:r w:rsidR="00DA1399" w:rsidRPr="003A6781">
        <w:lastRenderedPageBreak/>
        <w:t xml:space="preserve">distribution assumptions, </w:t>
      </w:r>
      <w:r w:rsidR="00DF68BF" w:rsidRPr="003A6781">
        <w:t>v</w:t>
      </w:r>
      <w:r w:rsidR="008E6103" w:rsidRPr="003A6781">
        <w:t xml:space="preserve">ariables </w:t>
      </w:r>
      <w:r w:rsidR="00B35B4B" w:rsidRPr="003A6781">
        <w:t>were</w:t>
      </w:r>
      <w:r w:rsidR="008E6103" w:rsidRPr="003A6781">
        <w:t xml:space="preserve"> compared using </w:t>
      </w:r>
      <w:r w:rsidR="00660023" w:rsidRPr="003A6781">
        <w:t>non</w:t>
      </w:r>
      <w:r w:rsidR="008E6103" w:rsidRPr="003A6781">
        <w:t>parametric statistics</w:t>
      </w:r>
      <w:r w:rsidR="00BD4EE8" w:rsidRPr="003A6781">
        <w:t xml:space="preserve"> when</w:t>
      </w:r>
      <w:r w:rsidR="008E6103" w:rsidRPr="003A6781">
        <w:t>, including</w:t>
      </w:r>
      <w:r w:rsidR="00660023" w:rsidRPr="003A6781">
        <w:t xml:space="preserve"> Spearman's rho, </w:t>
      </w:r>
      <w:r w:rsidR="00782E4F" w:rsidRPr="003A6781">
        <w:t>signed-rank test</w:t>
      </w:r>
      <w:r w:rsidR="00467B39" w:rsidRPr="003A6781">
        <w:t>,</w:t>
      </w:r>
      <w:r w:rsidR="009346BA" w:rsidRPr="003A6781">
        <w:t xml:space="preserve"> </w:t>
      </w:r>
      <w:r w:rsidR="00510ADA" w:rsidRPr="003A6781">
        <w:t>rank-sum</w:t>
      </w:r>
      <w:r w:rsidR="00F42DFE" w:rsidRPr="003A6781">
        <w:t xml:space="preserve"> test</w:t>
      </w:r>
      <w:r w:rsidR="00510ADA" w:rsidRPr="003A6781">
        <w:t>,</w:t>
      </w:r>
      <w:r w:rsidR="00371B13" w:rsidRPr="003A6781">
        <w:t xml:space="preserve"> and </w:t>
      </w:r>
      <w:r w:rsidR="00F42DFE" w:rsidRPr="003A6781">
        <w:t>Kruskal–Wallis</w:t>
      </w:r>
      <w:r w:rsidR="008E6103" w:rsidRPr="003A6781">
        <w:t xml:space="preserve">. </w:t>
      </w:r>
      <w:r w:rsidR="00510ADA" w:rsidRPr="003A6781">
        <w:t>T</w:t>
      </w:r>
      <w:r w:rsidR="00B35B4B" w:rsidRPr="003A6781">
        <w:t xml:space="preserve">wo-sided </w:t>
      </w:r>
      <w:r w:rsidR="00782D64" w:rsidRPr="003A6781">
        <w:t>p</w:t>
      </w:r>
      <w:r w:rsidR="002D3B81" w:rsidRPr="003A6781">
        <w:t xml:space="preserve"> &lt;</w:t>
      </w:r>
      <w:r w:rsidR="00B35B4B" w:rsidRPr="003A6781">
        <w:t xml:space="preserve"> </w:t>
      </w:r>
      <w:r w:rsidR="002D3B81" w:rsidRPr="003A6781">
        <w:t xml:space="preserve">0.05 was considered </w:t>
      </w:r>
      <w:r w:rsidR="00510ADA" w:rsidRPr="003A6781">
        <w:t>significant</w:t>
      </w:r>
      <w:r w:rsidR="002D3B81" w:rsidRPr="003A6781">
        <w:t>.</w:t>
      </w:r>
    </w:p>
    <w:p w14:paraId="04383D5A" w14:textId="77777777" w:rsidR="00D92B42" w:rsidRPr="003A6781" w:rsidRDefault="00D92B42" w:rsidP="00110F97">
      <w:pPr>
        <w:spacing w:line="480" w:lineRule="auto"/>
      </w:pPr>
    </w:p>
    <w:p w14:paraId="74B06BA3" w14:textId="0D8149C0" w:rsidR="00C56712" w:rsidRPr="003A6781" w:rsidRDefault="00CA7E41" w:rsidP="00110F97">
      <w:pPr>
        <w:spacing w:line="480" w:lineRule="auto"/>
        <w:rPr>
          <w:b/>
          <w:bCs/>
        </w:rPr>
      </w:pPr>
      <w:r>
        <w:rPr>
          <w:b/>
          <w:bCs/>
        </w:rPr>
        <w:t xml:space="preserve">COMPLETE </w:t>
      </w:r>
      <w:r w:rsidR="00C56712" w:rsidRPr="003A6781">
        <w:rPr>
          <w:b/>
          <w:bCs/>
        </w:rPr>
        <w:t>RESULTS</w:t>
      </w:r>
    </w:p>
    <w:p w14:paraId="4D8217EA" w14:textId="4A695DDA" w:rsidR="00C85443" w:rsidRPr="003A6781" w:rsidRDefault="00C85443" w:rsidP="00110F97">
      <w:pPr>
        <w:spacing w:line="480" w:lineRule="auto"/>
        <w:rPr>
          <w:b/>
          <w:bCs/>
        </w:rPr>
      </w:pPr>
      <w:r w:rsidRPr="003A6781">
        <w:rPr>
          <w:b/>
          <w:bCs/>
        </w:rPr>
        <w:t xml:space="preserve">The </w:t>
      </w:r>
      <w:r w:rsidR="00EF4714" w:rsidRPr="003A6781">
        <w:rPr>
          <w:b/>
          <w:bCs/>
        </w:rPr>
        <w:t>S</w:t>
      </w:r>
      <w:r w:rsidRPr="003A6781">
        <w:rPr>
          <w:b/>
          <w:bCs/>
        </w:rPr>
        <w:t xml:space="preserve">imulator </w:t>
      </w:r>
      <w:r w:rsidR="00EF4714" w:rsidRPr="003A6781">
        <w:rPr>
          <w:b/>
          <w:bCs/>
        </w:rPr>
        <w:t>A</w:t>
      </w:r>
      <w:r w:rsidRPr="003A6781">
        <w:rPr>
          <w:b/>
          <w:bCs/>
        </w:rPr>
        <w:t xml:space="preserve">ccurately </w:t>
      </w:r>
      <w:r w:rsidR="00EF4714" w:rsidRPr="003A6781">
        <w:rPr>
          <w:b/>
          <w:bCs/>
        </w:rPr>
        <w:t>R</w:t>
      </w:r>
      <w:r w:rsidRPr="003A6781">
        <w:rPr>
          <w:b/>
          <w:bCs/>
        </w:rPr>
        <w:t xml:space="preserve">epresents </w:t>
      </w:r>
      <w:r w:rsidR="00EF4714" w:rsidRPr="003A6781">
        <w:rPr>
          <w:b/>
          <w:bCs/>
        </w:rPr>
        <w:t>P</w:t>
      </w:r>
      <w:r w:rsidRPr="003A6781">
        <w:rPr>
          <w:b/>
          <w:bCs/>
        </w:rPr>
        <w:t xml:space="preserve">atient </w:t>
      </w:r>
      <w:r w:rsidR="00EF4714" w:rsidRPr="003A6781">
        <w:rPr>
          <w:b/>
          <w:bCs/>
        </w:rPr>
        <w:t>D</w:t>
      </w:r>
      <w:r w:rsidRPr="003A6781">
        <w:rPr>
          <w:b/>
          <w:bCs/>
        </w:rPr>
        <w:t xml:space="preserve">ata </w:t>
      </w:r>
    </w:p>
    <w:p w14:paraId="038C32E8" w14:textId="32FB9BFE" w:rsidR="001C5A46" w:rsidRPr="003A6781" w:rsidRDefault="00C85443" w:rsidP="00110F97">
      <w:pPr>
        <w:spacing w:line="480" w:lineRule="auto"/>
        <w:ind w:firstLine="720"/>
      </w:pPr>
      <w:r w:rsidRPr="003A6781">
        <w:t xml:space="preserve">The ability of the simulator to accurately reproduce patient data was verified by comparing its responses against </w:t>
      </w:r>
      <w:r w:rsidR="002146F1" w:rsidRPr="003A6781">
        <w:t>d</w:t>
      </w:r>
      <w:r w:rsidR="00810769" w:rsidRPr="003A6781">
        <w:t>ata on the responses (P</w:t>
      </w:r>
      <w:r w:rsidR="00810769" w:rsidRPr="003A6781">
        <w:rPr>
          <w:vertAlign w:val="subscript"/>
        </w:rPr>
        <w:t>a</w:t>
      </w:r>
      <w:r w:rsidR="00810769" w:rsidRPr="003A6781">
        <w:t>O</w:t>
      </w:r>
      <w:r w:rsidR="00810769" w:rsidRPr="003A6781">
        <w:rPr>
          <w:vertAlign w:val="subscript"/>
        </w:rPr>
        <w:t>2</w:t>
      </w:r>
      <w:r w:rsidR="00810769" w:rsidRPr="003A6781">
        <w:t xml:space="preserve"> and </w:t>
      </w:r>
      <w:r w:rsidR="003750AB" w:rsidRPr="003A6781">
        <w:t>P</w:t>
      </w:r>
      <w:r w:rsidR="003750AB" w:rsidRPr="003A6781">
        <w:rPr>
          <w:vertAlign w:val="subscript"/>
        </w:rPr>
        <w:t>a</w:t>
      </w:r>
      <w:r w:rsidR="003750AB" w:rsidRPr="003A6781">
        <w:t>CO</w:t>
      </w:r>
      <w:r w:rsidR="003750AB" w:rsidRPr="003A6781">
        <w:rPr>
          <w:vertAlign w:val="subscript"/>
        </w:rPr>
        <w:t>2</w:t>
      </w:r>
      <w:r w:rsidR="00810769" w:rsidRPr="003A6781">
        <w:t xml:space="preserve">values) of </w:t>
      </w:r>
      <w:r w:rsidR="0044691A" w:rsidRPr="003A6781">
        <w:t xml:space="preserve">30 patients in </w:t>
      </w:r>
      <w:r w:rsidR="00496031" w:rsidRPr="003A6781">
        <w:t xml:space="preserve">the </w:t>
      </w:r>
      <w:r w:rsidR="00A62575" w:rsidRPr="003A6781">
        <w:t>development cohort</w:t>
      </w:r>
      <w:r w:rsidR="002D3B81" w:rsidRPr="003A6781">
        <w:t xml:space="preserve"> </w:t>
      </w:r>
      <w:r w:rsidR="00810769" w:rsidRPr="003A6781">
        <w:t xml:space="preserve">to mechanical ventilation. </w:t>
      </w:r>
      <w:r w:rsidR="00811E42" w:rsidRPr="003A6781">
        <w:t>No strong correlation was observed between the reported values of V</w:t>
      </w:r>
      <w:r w:rsidR="00811E42" w:rsidRPr="003A6781">
        <w:rPr>
          <w:vertAlign w:val="subscript"/>
        </w:rPr>
        <w:t>T</w:t>
      </w:r>
      <w:r w:rsidR="0037241F" w:rsidRPr="003A6781">
        <w:t xml:space="preserve"> (Kruskal-Wallis p = 0.7)</w:t>
      </w:r>
      <w:r w:rsidR="00811E42" w:rsidRPr="003A6781">
        <w:t xml:space="preserve">, PEEP </w:t>
      </w:r>
      <w:r w:rsidR="0037241F" w:rsidRPr="003A6781">
        <w:t xml:space="preserve">(p = 0.4) </w:t>
      </w:r>
      <w:r w:rsidR="00811E42" w:rsidRPr="003A6781">
        <w:t>and RR</w:t>
      </w:r>
      <w:r w:rsidR="0037241F" w:rsidRPr="003A6781">
        <w:t xml:space="preserve"> (p = 0.3)</w:t>
      </w:r>
      <w:r w:rsidR="00811E42" w:rsidRPr="003A6781">
        <w:t xml:space="preserve"> and PARDS severity </w:t>
      </w:r>
      <w:r w:rsidR="0037241F" w:rsidRPr="003A6781">
        <w:t xml:space="preserve">category. </w:t>
      </w:r>
      <w:r w:rsidR="00F61994">
        <w:t xml:space="preserve"> Individual and a</w:t>
      </w:r>
      <w:r w:rsidR="00986609" w:rsidRPr="003A6781">
        <w:t xml:space="preserve">verage data across the cohort are shown in Table </w:t>
      </w:r>
      <w:r w:rsidR="0044691A" w:rsidRPr="003A6781">
        <w:t>S2</w:t>
      </w:r>
      <w:r w:rsidR="00810769" w:rsidRPr="003A6781">
        <w:t>.</w:t>
      </w:r>
      <w:r w:rsidR="001E38D4" w:rsidRPr="003A6781">
        <w:t xml:space="preserve"> </w:t>
      </w:r>
      <w:r w:rsidR="002D3B81" w:rsidRPr="003A6781">
        <w:t>At baseline, 2 patients had V</w:t>
      </w:r>
      <w:r w:rsidR="002D3B81" w:rsidRPr="003A6781">
        <w:rPr>
          <w:vertAlign w:val="subscript"/>
        </w:rPr>
        <w:t>T</w:t>
      </w:r>
      <w:r w:rsidR="002D3B81" w:rsidRPr="003A6781">
        <w:t xml:space="preserve"> &gt;</w:t>
      </w:r>
      <w:r w:rsidR="0037241F" w:rsidRPr="003A6781">
        <w:t xml:space="preserve"> </w:t>
      </w:r>
      <w:r w:rsidR="002D3B81" w:rsidRPr="003A6781">
        <w:t>10 mL/kg, 10 patients had V</w:t>
      </w:r>
      <w:r w:rsidR="002D3B81" w:rsidRPr="003A6781">
        <w:rPr>
          <w:vertAlign w:val="subscript"/>
        </w:rPr>
        <w:t>T</w:t>
      </w:r>
      <w:r w:rsidR="002D3B81" w:rsidRPr="003A6781">
        <w:t xml:space="preserve"> 8–10 mL/kg, 16 had V</w:t>
      </w:r>
      <w:r w:rsidR="002D3B81" w:rsidRPr="003A6781">
        <w:rPr>
          <w:vertAlign w:val="subscript"/>
        </w:rPr>
        <w:t>T</w:t>
      </w:r>
      <w:r w:rsidR="002D3B81" w:rsidRPr="003A6781">
        <w:t xml:space="preserve"> 6–8 mL/kg, and 2 had V</w:t>
      </w:r>
      <w:r w:rsidR="002D3B81" w:rsidRPr="003A6781">
        <w:rPr>
          <w:vertAlign w:val="subscript"/>
        </w:rPr>
        <w:t>T</w:t>
      </w:r>
      <w:r w:rsidR="002D3B81" w:rsidRPr="003A6781">
        <w:t xml:space="preserve"> &lt;</w:t>
      </w:r>
      <w:r w:rsidR="0099160F" w:rsidRPr="003A6781">
        <w:t xml:space="preserve"> </w:t>
      </w:r>
      <w:r w:rsidR="002D3B81" w:rsidRPr="003A6781">
        <w:t>6 mL/kg.</w:t>
      </w:r>
    </w:p>
    <w:p w14:paraId="2271DFED" w14:textId="22D6230F" w:rsidR="00322408" w:rsidRPr="003A6781" w:rsidRDefault="00496031" w:rsidP="00110F97">
      <w:pPr>
        <w:spacing w:line="480" w:lineRule="auto"/>
        <w:ind w:firstLine="720"/>
      </w:pPr>
      <w:r w:rsidRPr="003A6781">
        <w:t>After model calibration</w:t>
      </w:r>
      <w:r w:rsidR="00EF4714" w:rsidRPr="003A6781">
        <w:t>,</w:t>
      </w:r>
      <w:r w:rsidR="00C85443" w:rsidRPr="003A6781">
        <w:t xml:space="preserve"> each individual patient was</w:t>
      </w:r>
      <w:r w:rsidR="00322408" w:rsidRPr="003A6781">
        <w:t xml:space="preserve"> simulated for 30 minutes (or until reaching steady-state) under ventilation with constant flow in the supine position. Figure </w:t>
      </w:r>
      <w:r w:rsidR="00A90593">
        <w:t>S2</w:t>
      </w:r>
      <w:r w:rsidR="00322408" w:rsidRPr="003A6781">
        <w:t xml:space="preserve">-(a) and </w:t>
      </w:r>
      <w:r w:rsidR="00A90593">
        <w:t>S2</w:t>
      </w:r>
      <w:r w:rsidR="00322408" w:rsidRPr="003A6781">
        <w:t>-(b) compares the outputs of the simulator with the original data, expressed as median, interquartile range and actual range</w:t>
      </w:r>
      <w:r w:rsidR="002A6944" w:rsidRPr="003A6781">
        <w:t xml:space="preserve"> for the entire cohort (see also Figure S</w:t>
      </w:r>
      <w:r w:rsidR="00A90593">
        <w:t>3</w:t>
      </w:r>
      <w:r w:rsidR="002A6944" w:rsidRPr="003A6781">
        <w:t>)</w:t>
      </w:r>
      <w:r w:rsidR="00322408" w:rsidRPr="003A6781">
        <w:t xml:space="preserve">. Figure </w:t>
      </w:r>
      <w:r w:rsidR="00A90593">
        <w:t>S2</w:t>
      </w:r>
      <w:r w:rsidR="00322408" w:rsidRPr="003A6781">
        <w:t xml:space="preserve">-(c) to </w:t>
      </w:r>
      <w:r w:rsidR="00A90593">
        <w:t>S2</w:t>
      </w:r>
      <w:r w:rsidR="00322408" w:rsidRPr="003A6781">
        <w:t xml:space="preserve">-(f) plot the data points </w:t>
      </w:r>
      <w:r w:rsidR="002A6944" w:rsidRPr="003A6781">
        <w:t>versus simulator output values.</w:t>
      </w:r>
      <w:r w:rsidR="00322408" w:rsidRPr="003A6781">
        <w:t xml:space="preserve"> </w:t>
      </w:r>
      <w:r w:rsidR="002A6944" w:rsidRPr="003A6781">
        <w:t>T</w:t>
      </w:r>
      <w:r w:rsidR="00322408" w:rsidRPr="003A6781">
        <w:t>hese results confirm the capability of the simulator to ac</w:t>
      </w:r>
      <w:r w:rsidR="00C85443" w:rsidRPr="003A6781">
        <w:t>curately replicate multiple output values</w:t>
      </w:r>
      <w:r w:rsidR="00322408" w:rsidRPr="003A6781">
        <w:t xml:space="preserve"> of the patients included in the cohort dataset across a range of different ventilator settings.</w:t>
      </w:r>
    </w:p>
    <w:p w14:paraId="2CB19B11" w14:textId="77777777" w:rsidR="00EF4714" w:rsidRPr="003A6781" w:rsidRDefault="00EF4714" w:rsidP="00110F97">
      <w:pPr>
        <w:spacing w:line="480" w:lineRule="auto"/>
        <w:ind w:firstLine="720"/>
      </w:pPr>
    </w:p>
    <w:p w14:paraId="79DB4155" w14:textId="6DE15834" w:rsidR="00810769" w:rsidRPr="003A6781" w:rsidRDefault="00C85443" w:rsidP="00110F97">
      <w:pPr>
        <w:spacing w:line="480" w:lineRule="auto"/>
        <w:rPr>
          <w:b/>
          <w:bCs/>
        </w:rPr>
      </w:pPr>
      <w:r w:rsidRPr="003A6781">
        <w:rPr>
          <w:b/>
          <w:bCs/>
        </w:rPr>
        <w:t xml:space="preserve">Evaluating </w:t>
      </w:r>
      <w:r w:rsidR="00EF4714" w:rsidRPr="003A6781">
        <w:rPr>
          <w:b/>
          <w:bCs/>
        </w:rPr>
        <w:t>St</w:t>
      </w:r>
      <w:r w:rsidR="00810769" w:rsidRPr="003A6781">
        <w:rPr>
          <w:b/>
          <w:bCs/>
        </w:rPr>
        <w:t>ra</w:t>
      </w:r>
      <w:r w:rsidRPr="003A6781">
        <w:rPr>
          <w:b/>
          <w:bCs/>
        </w:rPr>
        <w:t xml:space="preserve">tegies for </w:t>
      </w:r>
      <w:r w:rsidR="00EF4714" w:rsidRPr="003A6781">
        <w:rPr>
          <w:b/>
          <w:bCs/>
        </w:rPr>
        <w:t>I</w:t>
      </w:r>
      <w:r w:rsidRPr="003A6781">
        <w:rPr>
          <w:b/>
          <w:bCs/>
        </w:rPr>
        <w:t xml:space="preserve">mplementing </w:t>
      </w:r>
      <w:r w:rsidR="00EF4714" w:rsidRPr="003A6781">
        <w:rPr>
          <w:b/>
          <w:bCs/>
        </w:rPr>
        <w:t>P</w:t>
      </w:r>
      <w:r w:rsidRPr="003A6781">
        <w:rPr>
          <w:b/>
          <w:bCs/>
        </w:rPr>
        <w:t xml:space="preserve">rotective </w:t>
      </w:r>
      <w:r w:rsidR="00EF4714" w:rsidRPr="003A6781">
        <w:rPr>
          <w:b/>
          <w:bCs/>
        </w:rPr>
        <w:t>V</w:t>
      </w:r>
      <w:r w:rsidRPr="003A6781">
        <w:rPr>
          <w:b/>
          <w:bCs/>
        </w:rPr>
        <w:t>entilation</w:t>
      </w:r>
    </w:p>
    <w:p w14:paraId="6C5C6F0D" w14:textId="3A73AD60" w:rsidR="00496031" w:rsidRPr="003A6781" w:rsidRDefault="00496031" w:rsidP="003571D4">
      <w:pPr>
        <w:spacing w:line="480" w:lineRule="auto"/>
        <w:ind w:firstLine="720"/>
      </w:pPr>
      <w:r w:rsidRPr="003A6781">
        <w:t xml:space="preserve">Figure </w:t>
      </w:r>
      <w:r w:rsidR="002E14E2">
        <w:t>S</w:t>
      </w:r>
      <w:r w:rsidR="00A90593">
        <w:t>4</w:t>
      </w:r>
      <w:r w:rsidRPr="003A6781">
        <w:t xml:space="preserve"> shows the effect of each strategy for implementing protective ventilation, in terms of its effect on V</w:t>
      </w:r>
      <w:r w:rsidRPr="003A6781">
        <w:rPr>
          <w:vertAlign w:val="subscript"/>
        </w:rPr>
        <w:t>T</w:t>
      </w:r>
      <w:r w:rsidRPr="003A6781">
        <w:t xml:space="preserve">, alveolar dynamic strain, mechanical power and </w:t>
      </w:r>
      <w:r w:rsidR="00C65EB3" w:rsidRPr="003A6781">
        <w:t>ΔP</w:t>
      </w:r>
      <w:r w:rsidRPr="003A6781">
        <w:t>.</w:t>
      </w:r>
      <w:r w:rsidR="003571D4" w:rsidRPr="003A6781">
        <w:t xml:space="preserve"> </w:t>
      </w:r>
      <w:r w:rsidRPr="003A6781">
        <w:t>Similar reductions in average V</w:t>
      </w:r>
      <w:r w:rsidRPr="003A6781">
        <w:rPr>
          <w:vertAlign w:val="subscript"/>
        </w:rPr>
        <w:t>T</w:t>
      </w:r>
      <w:r w:rsidRPr="003A6781">
        <w:t xml:space="preserve"> across were achieved using strategies</w:t>
      </w:r>
      <w:r w:rsidR="002A6944" w:rsidRPr="003A6781">
        <w:t xml:space="preserve"> 1</w:t>
      </w:r>
      <w:r w:rsidR="00C65EB3" w:rsidRPr="003A6781">
        <w:t xml:space="preserve"> to </w:t>
      </w:r>
      <w:r w:rsidR="002A6944" w:rsidRPr="003A6781">
        <w:t>3</w:t>
      </w:r>
      <w:r w:rsidRPr="003A6781">
        <w:t xml:space="preserve"> (15% (1.3 mL/kg), 12% </w:t>
      </w:r>
      <w:r w:rsidRPr="003A6781">
        <w:lastRenderedPageBreak/>
        <w:t>(1 mL/kg) and 14% (1.2 mL/kg), respectively).</w:t>
      </w:r>
      <w:r w:rsidR="00C85443" w:rsidRPr="003A6781">
        <w:t xml:space="preserve"> </w:t>
      </w:r>
      <w:r w:rsidR="0057476D" w:rsidRPr="003A6781">
        <w:t>RR</w:t>
      </w:r>
      <w:r w:rsidR="00810769" w:rsidRPr="003A6781">
        <w:t xml:space="preserve"> </w:t>
      </w:r>
      <w:r w:rsidR="004D4A64" w:rsidRPr="003A6781">
        <w:t xml:space="preserve">needed to be </w:t>
      </w:r>
      <w:r w:rsidR="00810769" w:rsidRPr="003A6781">
        <w:t>increased by</w:t>
      </w:r>
      <w:r w:rsidR="00C85443" w:rsidRPr="003A6781">
        <w:t xml:space="preserve"> a smaller amount</w:t>
      </w:r>
      <w:r w:rsidR="00810769" w:rsidRPr="003A6781">
        <w:t xml:space="preserve"> </w:t>
      </w:r>
      <w:r w:rsidR="00C85443" w:rsidRPr="003A6781">
        <w:t>(</w:t>
      </w:r>
      <w:r w:rsidR="00810769" w:rsidRPr="003A6781">
        <w:t>15%</w:t>
      </w:r>
      <w:r w:rsidR="00C85443" w:rsidRPr="003A6781">
        <w:t>) for strategy 1</w:t>
      </w:r>
      <w:r w:rsidR="00810769" w:rsidRPr="003A6781">
        <w:t xml:space="preserve">, </w:t>
      </w:r>
      <w:r w:rsidR="00C85443" w:rsidRPr="003A6781">
        <w:t xml:space="preserve">(versus </w:t>
      </w:r>
      <w:r w:rsidR="00810769" w:rsidRPr="003A6781">
        <w:t>33% and 37% o</w:t>
      </w:r>
      <w:r w:rsidR="0057476D" w:rsidRPr="003A6781">
        <w:t>n average</w:t>
      </w:r>
      <w:r w:rsidR="00C85443" w:rsidRPr="003A6781">
        <w:t xml:space="preserve"> for strategies </w:t>
      </w:r>
      <w:r w:rsidR="00810769" w:rsidRPr="003A6781">
        <w:t>2 and 3, respectively</w:t>
      </w:r>
      <w:r w:rsidR="00C85443" w:rsidRPr="003A6781">
        <w:t>)</w:t>
      </w:r>
      <w:r w:rsidR="0057476D" w:rsidRPr="003A6781">
        <w:t>.</w:t>
      </w:r>
      <w:r w:rsidR="007612EC" w:rsidRPr="003A6781">
        <w:t xml:space="preserve"> </w:t>
      </w:r>
      <w:r w:rsidRPr="003A6781">
        <w:t xml:space="preserve">After implementing </w:t>
      </w:r>
      <w:r w:rsidR="00F66627" w:rsidRPr="003A6781">
        <w:t>any of the</w:t>
      </w:r>
      <w:r w:rsidR="00C65EB3" w:rsidRPr="003A6781">
        <w:t>se</w:t>
      </w:r>
      <w:r w:rsidRPr="003A6781">
        <w:t xml:space="preserve"> three strategies, the number of patients being ventilated using V</w:t>
      </w:r>
      <w:r w:rsidRPr="003A6781">
        <w:rPr>
          <w:vertAlign w:val="subscript"/>
        </w:rPr>
        <w:t>T</w:t>
      </w:r>
      <w:r w:rsidRPr="003A6781">
        <w:t xml:space="preserve"> &gt; 10 mL/kg fell to zero. There were also reductions in the number of patients receiving V</w:t>
      </w:r>
      <w:r w:rsidRPr="003A6781">
        <w:rPr>
          <w:vertAlign w:val="subscript"/>
        </w:rPr>
        <w:t>T</w:t>
      </w:r>
      <w:r w:rsidRPr="003A6781">
        <w:t xml:space="preserve"> in the ranges of 8–10 mL/kg (-30 % for all strategies) and 6–8 mL/kg (-18.8% for strategies 1 and 3, -12.5% for strategy 2). </w:t>
      </w:r>
      <w:r w:rsidR="002D3B81" w:rsidRPr="003A6781">
        <w:t xml:space="preserve">Correspondingly, the number of patients receiving </w:t>
      </w:r>
      <w:r w:rsidR="00F66627" w:rsidRPr="003A6781">
        <w:t>V</w:t>
      </w:r>
      <w:r w:rsidR="00F66627" w:rsidRPr="003A6781">
        <w:rPr>
          <w:vertAlign w:val="subscript"/>
        </w:rPr>
        <w:t>T</w:t>
      </w:r>
      <w:r w:rsidR="00F66627" w:rsidRPr="003A6781">
        <w:t xml:space="preserve"> </w:t>
      </w:r>
      <w:r w:rsidR="002D3B81" w:rsidRPr="003A6781">
        <w:t xml:space="preserve">in the range 4–6 mL/kg </w:t>
      </w:r>
      <w:r w:rsidR="00045B01" w:rsidRPr="003A6781">
        <w:t>rose</w:t>
      </w:r>
      <w:r w:rsidR="002D3B81" w:rsidRPr="003A6781">
        <w:t xml:space="preserve"> from 6.7% to 33.3% in strategy 1 and to 30% in strategies 2 and 3, respectively. </w:t>
      </w:r>
      <w:r w:rsidRPr="003A6781">
        <w:t xml:space="preserve">These average reductions were achieved despite the fact that there were 8 patients (4 severe PARDS, 4 </w:t>
      </w:r>
      <w:r w:rsidR="00251A8D" w:rsidRPr="003A6781">
        <w:t xml:space="preserve">moderate </w:t>
      </w:r>
      <w:r w:rsidRPr="003A6781">
        <w:t>PARDS) whose baseline values of P</w:t>
      </w:r>
      <w:r w:rsidRPr="003A6781">
        <w:rPr>
          <w:vertAlign w:val="subscript"/>
        </w:rPr>
        <w:t>a</w:t>
      </w:r>
      <w:r w:rsidRPr="003A6781">
        <w:t>CO</w:t>
      </w:r>
      <w:r w:rsidRPr="003A6781">
        <w:rPr>
          <w:vertAlign w:val="subscript"/>
        </w:rPr>
        <w:t>2</w:t>
      </w:r>
      <w:r w:rsidRPr="003A6781">
        <w:t xml:space="preserve"> and PIP </w:t>
      </w:r>
      <w:r w:rsidR="002A6944" w:rsidRPr="003A6781">
        <w:t>did</w:t>
      </w:r>
      <w:r w:rsidRPr="003A6781">
        <w:t xml:space="preserve"> not allow any of th</w:t>
      </w:r>
      <w:r w:rsidR="002A6944" w:rsidRPr="003A6781">
        <w:t>e</w:t>
      </w:r>
      <w:r w:rsidRPr="003A6781">
        <w:t xml:space="preserve"> strategies to be implemented without violating constraints.</w:t>
      </w:r>
    </w:p>
    <w:p w14:paraId="6E9C9BC6" w14:textId="04C4554B" w:rsidR="00B60A20" w:rsidRPr="003A6781" w:rsidRDefault="00496031" w:rsidP="00110F97">
      <w:pPr>
        <w:spacing w:line="480" w:lineRule="auto"/>
        <w:ind w:firstLine="720"/>
        <w:rPr>
          <w:lang w:bidi="fa-IR"/>
        </w:rPr>
      </w:pPr>
      <w:r w:rsidRPr="003A6781">
        <w:rPr>
          <w:lang w:bidi="fa-IR"/>
        </w:rPr>
        <w:t xml:space="preserve">Figure </w:t>
      </w:r>
      <w:r w:rsidR="002E14E2">
        <w:rPr>
          <w:lang w:bidi="fa-IR"/>
        </w:rPr>
        <w:t>S</w:t>
      </w:r>
      <w:r w:rsidR="00A90593">
        <w:rPr>
          <w:lang w:bidi="fa-IR"/>
        </w:rPr>
        <w:t>4</w:t>
      </w:r>
      <w:r w:rsidRPr="003A6781">
        <w:rPr>
          <w:lang w:bidi="fa-IR"/>
        </w:rPr>
        <w:t xml:space="preserve"> shows significant reductions in dynamic strain for strategies 1 to 3 (-20%, -19% and -19%, respectively) with corresponding increases in static strain (+9%, +17% and +35%, respectively</w:t>
      </w:r>
      <w:r w:rsidR="00F66627" w:rsidRPr="003A6781">
        <w:rPr>
          <w:lang w:bidi="fa-IR"/>
        </w:rPr>
        <w:t xml:space="preserve">; </w:t>
      </w:r>
      <w:r w:rsidR="009C25B3" w:rsidRPr="003A6781">
        <w:rPr>
          <w:lang w:bidi="fa-IR"/>
        </w:rPr>
        <w:t>Figure S</w:t>
      </w:r>
      <w:r w:rsidR="00A90593">
        <w:rPr>
          <w:lang w:bidi="fa-IR"/>
        </w:rPr>
        <w:t>5</w:t>
      </w:r>
      <w:r w:rsidRPr="003A6781">
        <w:rPr>
          <w:lang w:bidi="fa-IR"/>
        </w:rPr>
        <w:t xml:space="preserve">). The rise in static strain indicates larger lung volumes at end-expiration. </w:t>
      </w:r>
      <w:r w:rsidR="00F66627" w:rsidRPr="003A6781">
        <w:rPr>
          <w:lang w:bidi="fa-IR"/>
        </w:rPr>
        <w:t>I</w:t>
      </w:r>
      <w:r w:rsidRPr="003A6781">
        <w:rPr>
          <w:lang w:bidi="fa-IR"/>
        </w:rPr>
        <w:t xml:space="preserve">n strategy 3, the change in DC (shorter exhalation time) explains the higher static strain compared to </w:t>
      </w:r>
      <w:r w:rsidR="00C65EB3" w:rsidRPr="003A6781">
        <w:rPr>
          <w:lang w:bidi="fa-IR"/>
        </w:rPr>
        <w:t>strategies 1 and 2</w:t>
      </w:r>
      <w:r w:rsidRPr="003A6781">
        <w:rPr>
          <w:lang w:bidi="fa-IR"/>
        </w:rPr>
        <w:t xml:space="preserve">. To rule out the possibility that higher static strains are due to breath-stacking, the difference between the inhaled </w:t>
      </w:r>
      <w:r w:rsidRPr="003A6781">
        <w:t>V</w:t>
      </w:r>
      <w:r w:rsidRPr="003A6781">
        <w:rPr>
          <w:vertAlign w:val="subscript"/>
        </w:rPr>
        <w:t>T</w:t>
      </w:r>
      <w:r w:rsidRPr="003A6781">
        <w:t xml:space="preserve"> </w:t>
      </w:r>
      <w:r w:rsidRPr="003A6781">
        <w:rPr>
          <w:lang w:bidi="fa-IR"/>
        </w:rPr>
        <w:t>(</w:t>
      </w:r>
      <m:oMath>
        <m:sSub>
          <m:sSubPr>
            <m:ctrlPr>
              <w:rPr>
                <w:rFonts w:ascii="Cambria Math" w:hAnsi="Cambria Math"/>
                <w:i/>
                <w:lang w:bidi="fa-IR"/>
              </w:rPr>
            </m:ctrlPr>
          </m:sSubPr>
          <m:e>
            <m:r>
              <w:rPr>
                <w:rFonts w:ascii="Cambria Math" w:hAnsi="Cambria Math"/>
                <w:lang w:bidi="fa-IR"/>
              </w:rPr>
              <m:t>V</m:t>
            </m:r>
          </m:e>
          <m:sub>
            <m:sSub>
              <m:sSubPr>
                <m:ctrlPr>
                  <w:rPr>
                    <w:rFonts w:ascii="Cambria Math" w:hAnsi="Cambria Math"/>
                    <w:i/>
                    <w:lang w:bidi="fa-IR"/>
                  </w:rPr>
                </m:ctrlPr>
              </m:sSubPr>
              <m:e>
                <m:r>
                  <w:rPr>
                    <w:rFonts w:ascii="Cambria Math" w:hAnsi="Cambria Math"/>
                    <w:lang w:bidi="fa-IR"/>
                  </w:rPr>
                  <m:t>T</m:t>
                </m:r>
              </m:e>
              <m:sub>
                <m:r>
                  <w:rPr>
                    <w:rFonts w:ascii="Cambria Math" w:hAnsi="Cambria Math"/>
                    <w:lang w:bidi="fa-IR"/>
                  </w:rPr>
                  <m:t>i</m:t>
                </m:r>
              </m:sub>
            </m:sSub>
          </m:sub>
        </m:sSub>
      </m:oMath>
      <w:r w:rsidRPr="003A6781">
        <w:rPr>
          <w:lang w:bidi="fa-IR"/>
        </w:rPr>
        <w:t xml:space="preserve">) and exhaled </w:t>
      </w:r>
      <w:r w:rsidRPr="003A6781">
        <w:t>V</w:t>
      </w:r>
      <w:r w:rsidRPr="003A6781">
        <w:rPr>
          <w:vertAlign w:val="subscript"/>
        </w:rPr>
        <w:t>T</w:t>
      </w:r>
      <w:r w:rsidRPr="003A6781">
        <w:t xml:space="preserve"> </w:t>
      </w:r>
      <w:r w:rsidRPr="003A6781">
        <w:rPr>
          <w:lang w:bidi="fa-IR"/>
        </w:rPr>
        <w:t>(</w:t>
      </w:r>
      <m:oMath>
        <m:sSub>
          <m:sSubPr>
            <m:ctrlPr>
              <w:rPr>
                <w:rFonts w:ascii="Cambria Math" w:hAnsi="Cambria Math"/>
                <w:i/>
                <w:lang w:bidi="fa-IR"/>
              </w:rPr>
            </m:ctrlPr>
          </m:sSubPr>
          <m:e>
            <m:r>
              <w:rPr>
                <w:rFonts w:ascii="Cambria Math" w:hAnsi="Cambria Math"/>
                <w:lang w:bidi="fa-IR"/>
              </w:rPr>
              <m:t>V</m:t>
            </m:r>
          </m:e>
          <m:sub>
            <m:sSub>
              <m:sSubPr>
                <m:ctrlPr>
                  <w:rPr>
                    <w:rFonts w:ascii="Cambria Math" w:hAnsi="Cambria Math"/>
                    <w:i/>
                    <w:lang w:bidi="fa-IR"/>
                  </w:rPr>
                </m:ctrlPr>
              </m:sSubPr>
              <m:e>
                <m:r>
                  <w:rPr>
                    <w:rFonts w:ascii="Cambria Math" w:hAnsi="Cambria Math"/>
                    <w:lang w:bidi="fa-IR"/>
                  </w:rPr>
                  <m:t>T</m:t>
                </m:r>
              </m:e>
              <m:sub>
                <m:r>
                  <w:rPr>
                    <w:rFonts w:ascii="Cambria Math" w:hAnsi="Cambria Math"/>
                    <w:lang w:bidi="fa-IR"/>
                  </w:rPr>
                  <m:t>e</m:t>
                </m:r>
              </m:sub>
            </m:sSub>
          </m:sub>
        </m:sSub>
      </m:oMath>
      <w:r w:rsidRPr="003A6781">
        <w:rPr>
          <w:lang w:bidi="fa-IR"/>
        </w:rPr>
        <w:t>) were examined in all strategies to detect possible incomplete exhalation.</w:t>
      </w:r>
      <w:r w:rsidR="00C85443" w:rsidRPr="003A6781">
        <w:rPr>
          <w:lang w:bidi="fa-IR"/>
        </w:rPr>
        <w:t xml:space="preserve"> The change in end-expiratory lung volume was also monitored over a 3-hour time period. </w:t>
      </w:r>
      <w:r w:rsidR="00C65EB3" w:rsidRPr="003A6781">
        <w:rPr>
          <w:lang w:bidi="fa-IR"/>
        </w:rPr>
        <w:t>B</w:t>
      </w:r>
      <w:r w:rsidR="00C85443" w:rsidRPr="003A6781">
        <w:rPr>
          <w:lang w:bidi="fa-IR"/>
        </w:rPr>
        <w:t xml:space="preserve">oth investigations confirm that the higher static strains are not a </w:t>
      </w:r>
      <w:r w:rsidR="00CE3419" w:rsidRPr="003A6781">
        <w:rPr>
          <w:lang w:bidi="fa-IR"/>
        </w:rPr>
        <w:t>result of breath-stacking (</w:t>
      </w:r>
      <w:r w:rsidR="00EA48E7">
        <w:rPr>
          <w:lang w:bidi="fa-IR"/>
        </w:rPr>
        <w:t>Figure S</w:t>
      </w:r>
      <w:r w:rsidR="00A90593">
        <w:rPr>
          <w:lang w:bidi="fa-IR"/>
        </w:rPr>
        <w:t>6</w:t>
      </w:r>
      <w:r w:rsidR="00CE3419" w:rsidRPr="003A6781">
        <w:rPr>
          <w:lang w:bidi="fa-IR"/>
        </w:rPr>
        <w:t>)</w:t>
      </w:r>
      <w:r w:rsidR="00C85443" w:rsidRPr="003A6781">
        <w:rPr>
          <w:lang w:bidi="fa-IR"/>
        </w:rPr>
        <w:t>.</w:t>
      </w:r>
      <w:r w:rsidR="00187A31" w:rsidRPr="003A6781">
        <w:rPr>
          <w:lang w:bidi="fa-IR"/>
        </w:rPr>
        <w:t xml:space="preserve"> </w:t>
      </w:r>
    </w:p>
    <w:p w14:paraId="0D1B0387" w14:textId="0FF5CF0F" w:rsidR="00C85443" w:rsidRPr="003A6781" w:rsidRDefault="00F66627" w:rsidP="00702D79">
      <w:pPr>
        <w:spacing w:line="480" w:lineRule="auto"/>
        <w:ind w:firstLine="720"/>
      </w:pPr>
      <w:r w:rsidRPr="003A6781">
        <w:t>D</w:t>
      </w:r>
      <w:r w:rsidR="00C85443" w:rsidRPr="003A6781">
        <w:t>ifferences emerged when considering the effect of each strategy on mechanical power. Strategy 1 produced n</w:t>
      </w:r>
      <w:r w:rsidR="009C1AFD" w:rsidRPr="003A6781">
        <w:t>o significant change (+1%</w:t>
      </w:r>
      <w:r w:rsidR="00C05101" w:rsidRPr="003A6781">
        <w:t>;</w:t>
      </w:r>
      <w:r w:rsidR="00314CC6" w:rsidRPr="003A6781">
        <w:t xml:space="preserve"> p</w:t>
      </w:r>
      <w:r w:rsidRPr="003A6781">
        <w:t xml:space="preserve"> </w:t>
      </w:r>
      <w:r w:rsidR="00314CC6" w:rsidRPr="003A6781">
        <w:t>=</w:t>
      </w:r>
      <w:r w:rsidRPr="003A6781">
        <w:t xml:space="preserve"> </w:t>
      </w:r>
      <w:r w:rsidR="00314CC6" w:rsidRPr="003A6781">
        <w:t>0.2</w:t>
      </w:r>
      <w:r w:rsidR="00C05101" w:rsidRPr="003A6781">
        <w:t>, signed-rank test</w:t>
      </w:r>
      <w:r w:rsidR="009C1AFD" w:rsidRPr="003A6781">
        <w:t>) but</w:t>
      </w:r>
      <w:r w:rsidR="00C85443" w:rsidRPr="003A6781">
        <w:t xml:space="preserve"> both strategies 2 and 3 resulted in large increases (+22% and +19%, respec</w:t>
      </w:r>
      <w:r w:rsidR="009C1AFD" w:rsidRPr="003A6781">
        <w:t>tively</w:t>
      </w:r>
      <w:r w:rsidR="00C05101" w:rsidRPr="003A6781">
        <w:t xml:space="preserve">; </w:t>
      </w:r>
      <w:r w:rsidRPr="003A6781">
        <w:t xml:space="preserve">both </w:t>
      </w:r>
      <w:r w:rsidR="00C05101" w:rsidRPr="003A6781">
        <w:t>p</w:t>
      </w:r>
      <w:r w:rsidRPr="003A6781">
        <w:t xml:space="preserve"> </w:t>
      </w:r>
      <w:r w:rsidR="00C05101" w:rsidRPr="003A6781">
        <w:t>&lt;</w:t>
      </w:r>
      <w:r w:rsidRPr="003A6781">
        <w:t xml:space="preserve"> </w:t>
      </w:r>
      <w:r w:rsidR="00C05101" w:rsidRPr="003A6781">
        <w:t>0.05</w:t>
      </w:r>
      <w:r w:rsidR="009C1AFD" w:rsidRPr="003A6781">
        <w:t>).</w:t>
      </w:r>
      <w:r w:rsidR="00702D79">
        <w:t xml:space="preserve">  </w:t>
      </w:r>
      <w:r w:rsidR="00C85443" w:rsidRPr="003A6781">
        <w:t>Amongst the four safety constraints, limits on P</w:t>
      </w:r>
      <w:r w:rsidR="00C85443" w:rsidRPr="003A6781">
        <w:rPr>
          <w:vertAlign w:val="subscript"/>
        </w:rPr>
        <w:t>a</w:t>
      </w:r>
      <w:r w:rsidR="00C85443" w:rsidRPr="003A6781">
        <w:t>CO</w:t>
      </w:r>
      <w:r w:rsidR="00C85443" w:rsidRPr="003A6781">
        <w:rPr>
          <w:vertAlign w:val="subscript"/>
        </w:rPr>
        <w:t>2</w:t>
      </w:r>
      <w:r w:rsidR="00C85443" w:rsidRPr="003A6781">
        <w:t xml:space="preserve"> and RR played the main role in restricting further reduction of V</w:t>
      </w:r>
      <w:r w:rsidR="00C85443" w:rsidRPr="003A6781">
        <w:rPr>
          <w:vertAlign w:val="subscript"/>
        </w:rPr>
        <w:t>T</w:t>
      </w:r>
      <w:r w:rsidR="00C85443" w:rsidRPr="003A6781">
        <w:t>. Limits on P</w:t>
      </w:r>
      <w:r w:rsidR="00C85443" w:rsidRPr="003A6781">
        <w:rPr>
          <w:vertAlign w:val="subscript"/>
        </w:rPr>
        <w:t>a</w:t>
      </w:r>
      <w:r w:rsidR="00C85443" w:rsidRPr="003A6781">
        <w:t>O</w:t>
      </w:r>
      <w:r w:rsidR="00C85443" w:rsidRPr="003A6781">
        <w:rPr>
          <w:vertAlign w:val="subscript"/>
        </w:rPr>
        <w:t>2</w:t>
      </w:r>
      <w:r w:rsidR="00C85443" w:rsidRPr="003A6781">
        <w:t xml:space="preserve"> were never reached. </w:t>
      </w:r>
    </w:p>
    <w:p w14:paraId="08E027A2" w14:textId="641525A0" w:rsidR="00C85443" w:rsidRPr="003A6781" w:rsidRDefault="00C85443" w:rsidP="00110F97">
      <w:pPr>
        <w:spacing w:line="480" w:lineRule="auto"/>
        <w:ind w:firstLine="720"/>
        <w:rPr>
          <w:lang w:bidi="fa-IR"/>
        </w:rPr>
      </w:pPr>
      <w:r w:rsidRPr="003A6781">
        <w:lastRenderedPageBreak/>
        <w:t>When strategy 4 (</w:t>
      </w:r>
      <w:r w:rsidRPr="003A6781">
        <w:rPr>
          <w:bCs/>
        </w:rPr>
        <w:t>adjusting PEEP and V</w:t>
      </w:r>
      <w:r w:rsidRPr="003A6781">
        <w:rPr>
          <w:bCs/>
          <w:vertAlign w:val="subscript"/>
        </w:rPr>
        <w:t>T</w:t>
      </w:r>
      <w:r w:rsidRPr="003A6781">
        <w:rPr>
          <w:bCs/>
        </w:rPr>
        <w:t xml:space="preserve"> </w:t>
      </w:r>
      <w:r w:rsidR="00F66627" w:rsidRPr="003A6781">
        <w:rPr>
          <w:bCs/>
        </w:rPr>
        <w:t>to reduce</w:t>
      </w:r>
      <w:r w:rsidRPr="003A6781">
        <w:rPr>
          <w:bCs/>
        </w:rPr>
        <w:t xml:space="preserve"> </w:t>
      </w:r>
      <w:r w:rsidR="00CE3419" w:rsidRPr="003A6781">
        <w:t>∆P</w:t>
      </w:r>
      <w:r w:rsidRPr="003A6781">
        <w:t>) was applied, the P</w:t>
      </w:r>
      <w:r w:rsidRPr="003A6781">
        <w:rPr>
          <w:vertAlign w:val="subscript"/>
        </w:rPr>
        <w:t>a</w:t>
      </w:r>
      <w:r w:rsidRPr="003A6781">
        <w:t>CO</w:t>
      </w:r>
      <w:r w:rsidRPr="003A6781">
        <w:rPr>
          <w:vertAlign w:val="subscript"/>
        </w:rPr>
        <w:t>2</w:t>
      </w:r>
      <w:r w:rsidRPr="003A6781">
        <w:t xml:space="preserve"> limit was the only </w:t>
      </w:r>
      <w:r w:rsidR="00A95EEC" w:rsidRPr="003A6781">
        <w:t xml:space="preserve">constraint </w:t>
      </w:r>
      <w:r w:rsidR="00231851" w:rsidRPr="003A6781">
        <w:t>precluding</w:t>
      </w:r>
      <w:r w:rsidRPr="003A6781">
        <w:t xml:space="preserve"> further reductions </w:t>
      </w:r>
      <w:r w:rsidR="000B183D" w:rsidRPr="003A6781">
        <w:t xml:space="preserve">due to </w:t>
      </w:r>
      <w:r w:rsidR="00231851" w:rsidRPr="003A6781">
        <w:t xml:space="preserve">the strategy </w:t>
      </w:r>
      <w:r w:rsidR="000B183D" w:rsidRPr="003A6781">
        <w:t>not compensating for</w:t>
      </w:r>
      <w:r w:rsidRPr="003A6781">
        <w:t xml:space="preserve"> </w:t>
      </w:r>
      <w:proofErr w:type="spellStart"/>
      <w:r w:rsidR="00F66627" w:rsidRPr="003A6781">
        <w:t>MinV</w:t>
      </w:r>
      <w:proofErr w:type="spellEnd"/>
      <w:r w:rsidRPr="003A6781">
        <w:t xml:space="preserve">. Maintaining </w:t>
      </w:r>
      <w:proofErr w:type="spellStart"/>
      <w:r w:rsidR="00F66627" w:rsidRPr="003A6781">
        <w:t>MinV</w:t>
      </w:r>
      <w:proofErr w:type="spellEnd"/>
      <w:r w:rsidR="002A6944" w:rsidRPr="003A6781">
        <w:t xml:space="preserve"> is not possible</w:t>
      </w:r>
      <w:r w:rsidRPr="003A6781">
        <w:t xml:space="preserve"> using this strategy, as it requ</w:t>
      </w:r>
      <w:r w:rsidR="00CE3419" w:rsidRPr="003A6781">
        <w:t>ires increasing RR</w:t>
      </w:r>
      <w:r w:rsidRPr="003A6781">
        <w:t xml:space="preserve">, leading to a rise in </w:t>
      </w:r>
      <w:proofErr w:type="spellStart"/>
      <w:r w:rsidRPr="003A6781">
        <w:t>P</w:t>
      </w:r>
      <w:r w:rsidRPr="003A6781">
        <w:rPr>
          <w:vertAlign w:val="subscript"/>
        </w:rPr>
        <w:t>plat</w:t>
      </w:r>
      <w:proofErr w:type="spellEnd"/>
      <w:r w:rsidRPr="003A6781">
        <w:t xml:space="preserve"> which in turn impedes reduction of ∆P. Consequently, this approach was only able to reduce ∆P in the 13 patients with the lowest initial P</w:t>
      </w:r>
      <w:r w:rsidRPr="003A6781">
        <w:rPr>
          <w:vertAlign w:val="subscript"/>
        </w:rPr>
        <w:t>a</w:t>
      </w:r>
      <w:r w:rsidRPr="003A6781">
        <w:t>CO</w:t>
      </w:r>
      <w:r w:rsidRPr="003A6781">
        <w:rPr>
          <w:vertAlign w:val="subscript"/>
        </w:rPr>
        <w:t>2</w:t>
      </w:r>
      <w:r w:rsidRPr="003A6781">
        <w:t xml:space="preserve"> levels. The average reduction in ∆P was -6% for all </w:t>
      </w:r>
      <w:r w:rsidR="00F66627" w:rsidRPr="003A6781">
        <w:t xml:space="preserve">30 </w:t>
      </w:r>
      <w:r w:rsidRPr="003A6781">
        <w:t xml:space="preserve">patients in the </w:t>
      </w:r>
      <w:r w:rsidR="00C65EB3" w:rsidRPr="003A6781">
        <w:t>cohort</w:t>
      </w:r>
      <w:r w:rsidRPr="003A6781">
        <w:t xml:space="preserve"> and -17% for the 13 patients on which this strategy could be applied. The corresponding changes in V</w:t>
      </w:r>
      <w:r w:rsidRPr="003A6781">
        <w:rPr>
          <w:vertAlign w:val="subscript"/>
        </w:rPr>
        <w:t>T</w:t>
      </w:r>
      <w:r w:rsidRPr="003A6781">
        <w:t xml:space="preserve"> and PEEP were -7% and +10% respectively. This compares with changes in ∆P of -4%, +1% and +8% for strategies 1-3, respectively. </w:t>
      </w:r>
      <w:r w:rsidR="00672BEE" w:rsidRPr="003A6781">
        <w:t>S</w:t>
      </w:r>
      <w:r w:rsidRPr="003A6781">
        <w:t>trategy 4 was the only approach that produced a</w:t>
      </w:r>
      <w:r w:rsidR="00D22DB8" w:rsidRPr="003A6781">
        <w:t xml:space="preserve"> significant</w:t>
      </w:r>
      <w:r w:rsidRPr="003A6781">
        <w:t xml:space="preserve"> reduction in mechanical power (-8%, versus +1%, +22% and +19% for strategies 1-3).</w:t>
      </w:r>
      <w:r w:rsidR="00126BEC" w:rsidRPr="003A6781">
        <w:t xml:space="preserve"> </w:t>
      </w:r>
    </w:p>
    <w:p w14:paraId="1ADF980C" w14:textId="77777777" w:rsidR="00F66627" w:rsidRPr="003A6781" w:rsidRDefault="00F66627" w:rsidP="00110F97">
      <w:pPr>
        <w:spacing w:line="480" w:lineRule="auto"/>
        <w:rPr>
          <w:b/>
          <w:bCs/>
        </w:rPr>
      </w:pPr>
    </w:p>
    <w:p w14:paraId="24F00030" w14:textId="43AF1323" w:rsidR="00C85443" w:rsidRPr="003A6781" w:rsidRDefault="00F66627" w:rsidP="00110F97">
      <w:pPr>
        <w:spacing w:line="480" w:lineRule="auto"/>
        <w:rPr>
          <w:b/>
          <w:bCs/>
        </w:rPr>
      </w:pPr>
      <w:r w:rsidRPr="003A6781">
        <w:rPr>
          <w:b/>
          <w:bCs/>
        </w:rPr>
        <w:t>Additional Test Cohorts</w:t>
      </w:r>
    </w:p>
    <w:p w14:paraId="31B8C043" w14:textId="0709DC9A" w:rsidR="00CE3419" w:rsidRPr="003A6781" w:rsidRDefault="00C85443" w:rsidP="00110F97">
      <w:pPr>
        <w:spacing w:line="480" w:lineRule="auto"/>
        <w:ind w:firstLine="720"/>
      </w:pPr>
      <w:r w:rsidRPr="003A6781">
        <w:t>To test the utility and generali</w:t>
      </w:r>
      <w:r w:rsidR="00F66627" w:rsidRPr="003A6781">
        <w:t>s</w:t>
      </w:r>
      <w:r w:rsidRPr="003A6781">
        <w:t>ability of our results, we applied the same 4 strategies to two separate</w:t>
      </w:r>
      <w:r w:rsidR="00496031" w:rsidRPr="003A6781">
        <w:t xml:space="preserve"> test</w:t>
      </w:r>
      <w:r w:rsidRPr="003A6781">
        <w:t xml:space="preserve"> cohorts </w:t>
      </w:r>
      <w:r w:rsidR="00496031" w:rsidRPr="003A6781">
        <w:t xml:space="preserve">of PARDS patients </w:t>
      </w:r>
      <w:r w:rsidRPr="003A6781">
        <w:t>from the CHOP dataset</w:t>
      </w:r>
      <w:r w:rsidR="001411E0" w:rsidRPr="003A6781">
        <w:t>.</w:t>
      </w:r>
      <w:r w:rsidRPr="003A6781">
        <w:t xml:space="preserve"> </w:t>
      </w:r>
      <w:r w:rsidR="003C10ED" w:rsidRPr="003A6781">
        <w:t xml:space="preserve">For both </w:t>
      </w:r>
      <w:r w:rsidR="00496031" w:rsidRPr="003A6781">
        <w:t xml:space="preserve">test </w:t>
      </w:r>
      <w:r w:rsidR="003C10ED" w:rsidRPr="003A6781">
        <w:t>cohorts, t</w:t>
      </w:r>
      <w:r w:rsidR="009C1AFD" w:rsidRPr="003A6781">
        <w:t>he same fidelity in matching</w:t>
      </w:r>
      <w:r w:rsidR="003C10ED" w:rsidRPr="003A6781">
        <w:t xml:space="preserve"> </w:t>
      </w:r>
      <w:r w:rsidR="00EC74F3" w:rsidRPr="003A6781">
        <w:t xml:space="preserve">simulated outputs </w:t>
      </w:r>
      <w:r w:rsidR="009C1AFD" w:rsidRPr="003A6781">
        <w:t>to patient data</w:t>
      </w:r>
      <w:r w:rsidR="003C10ED" w:rsidRPr="003A6781">
        <w:t xml:space="preserve"> was observed as with the initial </w:t>
      </w:r>
      <w:r w:rsidR="00E4296C" w:rsidRPr="003A6781">
        <w:t xml:space="preserve">development </w:t>
      </w:r>
      <w:r w:rsidR="003C10ED" w:rsidRPr="003A6781">
        <w:t xml:space="preserve">cohort. </w:t>
      </w:r>
      <w:r w:rsidR="00CE3419" w:rsidRPr="003A6781">
        <w:t>Two patients in Test Cohort 1 and three patients in Test Cohort 2 had baseline values of P</w:t>
      </w:r>
      <w:r w:rsidR="00CE3419" w:rsidRPr="003A6781">
        <w:rPr>
          <w:vertAlign w:val="subscript"/>
        </w:rPr>
        <w:t>a</w:t>
      </w:r>
      <w:r w:rsidR="00CE3419" w:rsidRPr="003A6781">
        <w:t>CO</w:t>
      </w:r>
      <w:r w:rsidR="00CE3419" w:rsidRPr="003A6781">
        <w:rPr>
          <w:vertAlign w:val="subscript"/>
        </w:rPr>
        <w:t>2</w:t>
      </w:r>
      <w:r w:rsidR="00CE3419" w:rsidRPr="003A6781">
        <w:t xml:space="preserve"> and PIP that would not allow any of the proposed strategies to be implemented.</w:t>
      </w:r>
    </w:p>
    <w:p w14:paraId="2E65286B" w14:textId="7090AFC9" w:rsidR="00C85443" w:rsidRPr="003A6781" w:rsidRDefault="00CE3419" w:rsidP="00110F97">
      <w:pPr>
        <w:spacing w:line="480" w:lineRule="auto"/>
        <w:ind w:firstLine="720"/>
      </w:pPr>
      <w:r w:rsidRPr="003A6781">
        <w:t>S</w:t>
      </w:r>
      <w:r w:rsidR="00C85443" w:rsidRPr="003A6781">
        <w:t xml:space="preserve">imilar trends emerged </w:t>
      </w:r>
      <w:r w:rsidR="003C10ED" w:rsidRPr="003A6781">
        <w:t>in terms of achieving</w:t>
      </w:r>
      <w:r w:rsidR="00C65EB3" w:rsidRPr="003A6781">
        <w:t xml:space="preserve"> more</w:t>
      </w:r>
      <w:r w:rsidR="003C10ED" w:rsidRPr="003A6781">
        <w:t xml:space="preserve"> protective ventilation </w:t>
      </w:r>
      <w:r w:rsidR="00C85443" w:rsidRPr="003A6781">
        <w:t xml:space="preserve">for all 4 strategies </w:t>
      </w:r>
      <w:r w:rsidRPr="003A6781">
        <w:t xml:space="preserve">(Figures </w:t>
      </w:r>
      <w:r w:rsidR="00702D79">
        <w:t>S</w:t>
      </w:r>
      <w:r w:rsidR="00A90593">
        <w:t>7 and S8</w:t>
      </w:r>
      <w:r w:rsidRPr="003A6781">
        <w:t>)</w:t>
      </w:r>
      <w:r w:rsidR="002A6944" w:rsidRPr="003A6781">
        <w:t>. S</w:t>
      </w:r>
      <w:r w:rsidR="00C85443" w:rsidRPr="003A6781">
        <w:t>trategy</w:t>
      </w:r>
      <w:r w:rsidR="002A6944" w:rsidRPr="003A6781">
        <w:t xml:space="preserve"> 1</w:t>
      </w:r>
      <w:r w:rsidR="00C85443" w:rsidRPr="003A6781">
        <w:t xml:space="preserve"> produced the largest </w:t>
      </w:r>
      <w:r w:rsidRPr="003A6781">
        <w:t>reductions in V</w:t>
      </w:r>
      <w:r w:rsidRPr="003A6781">
        <w:rPr>
          <w:vertAlign w:val="subscript"/>
        </w:rPr>
        <w:t>T</w:t>
      </w:r>
      <w:r w:rsidR="00C85443" w:rsidRPr="003A6781">
        <w:t xml:space="preserve"> (-22% in Test Cohort 1, -28% in Test Cohort 2) and dynamic strain (-20% in Test Cohort 1, -27% in Test Cohort 2), with the lowest corresponding increase in static strain (+1% in Test Cohort 1, +3% in Test Cohort 2). Strategy 1 produced a small reduction in mechanical power (-4% in both cohorts) and significant reductions in ∆P (</w:t>
      </w:r>
      <w:r w:rsidR="001411E0" w:rsidRPr="003A6781">
        <w:t>-</w:t>
      </w:r>
      <w:r w:rsidR="00C85443" w:rsidRPr="003A6781">
        <w:t xml:space="preserve">13% and -16%). </w:t>
      </w:r>
      <w:r w:rsidR="00C65EB3" w:rsidRPr="003A6781">
        <w:t>While</w:t>
      </w:r>
      <w:r w:rsidR="00C85443" w:rsidRPr="003A6781">
        <w:t xml:space="preserve"> strategies 2 and 3 achieve</w:t>
      </w:r>
      <w:r w:rsidR="001411E0" w:rsidRPr="003A6781">
        <w:t>d</w:t>
      </w:r>
      <w:r w:rsidR="00C85443" w:rsidRPr="003A6781">
        <w:t xml:space="preserve"> reductions in </w:t>
      </w:r>
      <w:r w:rsidRPr="003A6781">
        <w:rPr>
          <w:bCs/>
        </w:rPr>
        <w:t>V</w:t>
      </w:r>
      <w:r w:rsidRPr="003A6781">
        <w:rPr>
          <w:bCs/>
          <w:vertAlign w:val="subscript"/>
        </w:rPr>
        <w:t>T</w:t>
      </w:r>
      <w:r w:rsidRPr="003A6781">
        <w:t xml:space="preserve">, ∆P, </w:t>
      </w:r>
      <w:r w:rsidR="00C85443" w:rsidRPr="003A6781">
        <w:t>and dynamic strain</w:t>
      </w:r>
      <w:r w:rsidR="00C65EB3" w:rsidRPr="003A6781">
        <w:t>,</w:t>
      </w:r>
      <w:r w:rsidR="00C85443" w:rsidRPr="003A6781">
        <w:t xml:space="preserve"> this came at the cost of higher increases in static </w:t>
      </w:r>
      <w:r w:rsidR="00C85443" w:rsidRPr="003A6781">
        <w:lastRenderedPageBreak/>
        <w:t xml:space="preserve">strain than required by strategy 1. Both strategies 2 and 3 </w:t>
      </w:r>
      <w:r w:rsidR="003C10ED" w:rsidRPr="003A6781">
        <w:t>also produced</w:t>
      </w:r>
      <w:r w:rsidR="00C85443" w:rsidRPr="003A6781">
        <w:t xml:space="preserve"> large increases in power. Finally, strategy 4 produced signi</w:t>
      </w:r>
      <w:r w:rsidRPr="003A6781">
        <w:t xml:space="preserve">ficant decreases in </w:t>
      </w:r>
      <w:r w:rsidRPr="003A6781">
        <w:rPr>
          <w:bCs/>
        </w:rPr>
        <w:t>V</w:t>
      </w:r>
      <w:r w:rsidRPr="003A6781">
        <w:rPr>
          <w:bCs/>
          <w:vertAlign w:val="subscript"/>
        </w:rPr>
        <w:t>T</w:t>
      </w:r>
      <w:r w:rsidR="00C85443" w:rsidRPr="003A6781">
        <w:t xml:space="preserve">, dynamic strain and ∆P in both </w:t>
      </w:r>
      <w:r w:rsidR="00C65EB3" w:rsidRPr="003A6781">
        <w:t xml:space="preserve">test </w:t>
      </w:r>
      <w:r w:rsidR="00C85443" w:rsidRPr="003A6781">
        <w:t>cohorts, and the largest decreases in power (-10% in Test Cohort 1, -23% in Test Cohort 2).</w:t>
      </w:r>
      <w:r w:rsidR="00A95EEC" w:rsidRPr="003A6781">
        <w:t xml:space="preserve"> Over the three cohorts analysed, </w:t>
      </w:r>
      <w:r w:rsidRPr="003A6781">
        <w:t xml:space="preserve">Test Cohort 2 (initial </w:t>
      </w:r>
      <w:r w:rsidRPr="003A6781">
        <w:rPr>
          <w:bCs/>
        </w:rPr>
        <w:t>V</w:t>
      </w:r>
      <w:r w:rsidRPr="003A6781">
        <w:rPr>
          <w:bCs/>
          <w:vertAlign w:val="subscript"/>
        </w:rPr>
        <w:t>T</w:t>
      </w:r>
      <w:r w:rsidR="001411E0" w:rsidRPr="003A6781">
        <w:rPr>
          <w:bCs/>
          <w:vertAlign w:val="subscript"/>
        </w:rPr>
        <w:t xml:space="preserve"> </w:t>
      </w:r>
      <w:r w:rsidRPr="003A6781">
        <w:t xml:space="preserve">&gt; 10 mL/kg) </w:t>
      </w:r>
      <w:r w:rsidR="00A95EEC" w:rsidRPr="003A6781">
        <w:t>showed the greatest potential for improvements in terms of achieving more protective ventilation.</w:t>
      </w:r>
    </w:p>
    <w:p w14:paraId="2B574750" w14:textId="77777777" w:rsidR="00664B07" w:rsidRPr="003A6781" w:rsidRDefault="00664B07" w:rsidP="00110F97">
      <w:pPr>
        <w:spacing w:line="480" w:lineRule="auto"/>
        <w:ind w:firstLine="720"/>
      </w:pPr>
    </w:p>
    <w:p w14:paraId="754D06AC" w14:textId="6B5F80A1" w:rsidR="00F048A8" w:rsidRPr="003A6781" w:rsidRDefault="00CA7E41" w:rsidP="00110F97">
      <w:pPr>
        <w:spacing w:line="480" w:lineRule="auto"/>
        <w:outlineLvl w:val="0"/>
        <w:rPr>
          <w:b/>
          <w:bCs/>
        </w:rPr>
      </w:pPr>
      <w:r>
        <w:rPr>
          <w:b/>
          <w:bCs/>
        </w:rPr>
        <w:t xml:space="preserve">ADDITIONAL </w:t>
      </w:r>
      <w:r w:rsidR="00C56712" w:rsidRPr="003A6781">
        <w:rPr>
          <w:b/>
          <w:bCs/>
        </w:rPr>
        <w:t>DISCUSSION</w:t>
      </w:r>
    </w:p>
    <w:p w14:paraId="2EA73782" w14:textId="3548F7E3" w:rsidR="00672BEE" w:rsidRPr="003A6781" w:rsidRDefault="00672BEE" w:rsidP="00110F97">
      <w:pPr>
        <w:spacing w:line="480" w:lineRule="auto"/>
        <w:ind w:firstLine="720"/>
      </w:pPr>
      <w:r w:rsidRPr="003A6781">
        <w:t xml:space="preserve">We have developed and tested four separate strategies </w:t>
      </w:r>
      <w:r w:rsidR="00D21D4B" w:rsidRPr="003A6781">
        <w:t>for</w:t>
      </w:r>
      <w:r w:rsidR="002A6944" w:rsidRPr="003A6781">
        <w:t xml:space="preserve"> achieving</w:t>
      </w:r>
      <w:r w:rsidRPr="003A6781">
        <w:t xml:space="preserve"> lung protec</w:t>
      </w:r>
      <w:r w:rsidR="002A6944" w:rsidRPr="003A6781">
        <w:t>tive ventilation in PARDS</w:t>
      </w:r>
      <w:r w:rsidRPr="003A6781">
        <w:t xml:space="preserve">. A strategy of maintaining </w:t>
      </w:r>
      <w:proofErr w:type="spellStart"/>
      <w:r w:rsidRPr="003A6781">
        <w:t>M</w:t>
      </w:r>
      <w:r w:rsidR="00566C3B" w:rsidRPr="003A6781">
        <w:t>in</w:t>
      </w:r>
      <w:r w:rsidRPr="003A6781">
        <w:t>V</w:t>
      </w:r>
      <w:proofErr w:type="spellEnd"/>
      <w:r w:rsidRPr="003A6781">
        <w:t xml:space="preserve"> allowed for greatest reduction in V</w:t>
      </w:r>
      <w:r w:rsidRPr="003A6781">
        <w:rPr>
          <w:vertAlign w:val="subscript"/>
        </w:rPr>
        <w:t xml:space="preserve">T </w:t>
      </w:r>
      <w:r w:rsidRPr="003A6781">
        <w:t xml:space="preserve">with small decreases in </w:t>
      </w:r>
      <w:r w:rsidR="002A6944" w:rsidRPr="003A6781">
        <w:t xml:space="preserve">mechanical </w:t>
      </w:r>
      <w:r w:rsidRPr="003A6781">
        <w:t>power.  A strategy of minimizing ΔP resulted in larger reductions in mechanical power, with smaller reductions in V</w:t>
      </w:r>
      <w:r w:rsidRPr="003A6781">
        <w:rPr>
          <w:vertAlign w:val="subscript"/>
        </w:rPr>
        <w:t>T</w:t>
      </w:r>
      <w:r w:rsidRPr="003A6781">
        <w:t xml:space="preserve">.  Conversely, strategies aimed at maintaining constant alveolar ventilation, either by manipulating DC or inspiratory flow, are capable of reducing </w:t>
      </w:r>
      <w:r w:rsidRPr="003A6781">
        <w:rPr>
          <w:bCs/>
        </w:rPr>
        <w:t>V</w:t>
      </w:r>
      <w:r w:rsidRPr="003A6781">
        <w:rPr>
          <w:bCs/>
          <w:vertAlign w:val="subscript"/>
        </w:rPr>
        <w:t>T</w:t>
      </w:r>
      <w:r w:rsidRPr="003A6781">
        <w:rPr>
          <w:bCs/>
        </w:rPr>
        <w:t xml:space="preserve"> and </w:t>
      </w:r>
      <w:r w:rsidRPr="003A6781">
        <w:t xml:space="preserve">ΔP, they </w:t>
      </w:r>
      <w:r w:rsidR="002A6944" w:rsidRPr="003A6781">
        <w:t>come at the expense of increasing</w:t>
      </w:r>
      <w:r w:rsidRPr="003A6781">
        <w:t xml:space="preserve"> power.  </w:t>
      </w:r>
      <w:bookmarkStart w:id="7" w:name="_Hlk531698534"/>
      <w:r w:rsidR="003D4CFD" w:rsidRPr="003A6781">
        <w:t>Although previous studies utilising a uniform low V</w:t>
      </w:r>
      <w:r w:rsidR="003D4CFD" w:rsidRPr="003A6781">
        <w:rPr>
          <w:vertAlign w:val="subscript"/>
        </w:rPr>
        <w:t>T</w:t>
      </w:r>
      <w:r w:rsidR="003D4CFD" w:rsidRPr="003A6781">
        <w:t xml:space="preserve"> showed deleterious effects</w:t>
      </w:r>
      <w:r w:rsidR="00211334" w:rsidRPr="003A6781">
        <w:t xml:space="preserve"> </w:t>
      </w:r>
      <w:r w:rsidR="00FE0B31" w:rsidRPr="003A6781">
        <w:fldChar w:fldCharType="begin"/>
      </w:r>
      <w:r w:rsidR="0019512D">
        <w:instrText xml:space="preserve"> ADDIN EN.CITE &lt;EndNote&gt;&lt;Cite&gt;&lt;Author&gt;Eichacker&lt;/Author&gt;&lt;Year&gt;2002&lt;/Year&gt;&lt;RecNum&gt;1295&lt;/RecNum&gt;&lt;DisplayText&gt;[21]&lt;/DisplayText&gt;&lt;record&gt;&lt;rec-number&gt;1295&lt;/rec-number&gt;&lt;foreign-keys&gt;&lt;key app="EN" db-id="2ta9vs0955f5dyesp52pp9al50w0asrzdt9x" timestamp="1543948622"&gt;1295&lt;/key&gt;&lt;/foreign-keys&gt;&lt;ref-type name="Journal Article"&gt;17&lt;/ref-type&gt;&lt;contributors&gt;&lt;authors&gt;&lt;author&gt;Eichacker, P. Q.&lt;/author&gt;&lt;author&gt;Gerstenberger, E. P.&lt;/author&gt;&lt;author&gt;Banks, S. M.&lt;/author&gt;&lt;author&gt;Cui, X.&lt;/author&gt;&lt;author&gt;Natanson, C.&lt;/author&gt;&lt;/authors&gt;&lt;/contributors&gt;&lt;auth-address&gt;Critical Care Medicine Department, Clinical Center, National Institutes of Health, Bethesda, Maryland 20892, USA. peichacker@nih.gov&lt;/auth-address&gt;&lt;titles&gt;&lt;title&gt;Meta-analysis of acute lung injury and acute respiratory distress syndrome trials testing low tidal volumes&lt;/title&gt;&lt;secondary-title&gt;Am J Respir Crit Care Med&lt;/secondary-title&gt;&lt;/titles&gt;&lt;periodical&gt;&lt;full-title&gt;Am J Respir Crit Care Med&lt;/full-title&gt;&lt;/periodical&gt;&lt;pages&gt;1510-4&lt;/pages&gt;&lt;volume&gt;166&lt;/volume&gt;&lt;number&gt;11&lt;/number&gt;&lt;edition&gt;2002/10/31&lt;/edition&gt;&lt;keywords&gt;&lt;keyword&gt;Acute Disease&lt;/keyword&gt;&lt;keyword&gt;Humans&lt;/keyword&gt;&lt;keyword&gt;Lung Diseases/*physiopathology&lt;/keyword&gt;&lt;keyword&gt;Randomized Controlled Trials as Topic&lt;/keyword&gt;&lt;keyword&gt;Respiratory Distress Syndrome, Adult/*physiopathology&lt;/keyword&gt;&lt;keyword&gt;*Tidal Volume&lt;/keyword&gt;&lt;/keywords&gt;&lt;dates&gt;&lt;year&gt;2002&lt;/year&gt;&lt;pub-dates&gt;&lt;date&gt;Dec 1&lt;/date&gt;&lt;/pub-dates&gt;&lt;/dates&gt;&lt;isbn&gt;1073-449X (Print)&amp;#xD;1073-449X (Linking)&lt;/isbn&gt;&lt;accession-num&gt;12406836&lt;/accession-num&gt;&lt;urls&gt;&lt;related-urls&gt;&lt;url&gt;https://www.ncbi.nlm.nih.gov/pubmed/12406836&lt;/url&gt;&lt;/related-urls&gt;&lt;/urls&gt;&lt;electronic-resource-num&gt;10.1164/rccm.200208-956OC&lt;/electronic-resource-num&gt;&lt;/record&gt;&lt;/Cite&gt;&lt;/EndNote&gt;</w:instrText>
      </w:r>
      <w:r w:rsidR="00FE0B31" w:rsidRPr="003A6781">
        <w:fldChar w:fldCharType="separate"/>
      </w:r>
      <w:r w:rsidR="0019512D">
        <w:rPr>
          <w:noProof/>
        </w:rPr>
        <w:t>[21]</w:t>
      </w:r>
      <w:r w:rsidR="00FE0B31" w:rsidRPr="003A6781">
        <w:fldChar w:fldCharType="end"/>
      </w:r>
      <w:r w:rsidR="003D4CFD" w:rsidRPr="003A6781">
        <w:t>, here V</w:t>
      </w:r>
      <w:r w:rsidR="003D4CFD" w:rsidRPr="003A6781">
        <w:rPr>
          <w:vertAlign w:val="subscript"/>
        </w:rPr>
        <w:t>T</w:t>
      </w:r>
      <w:r w:rsidR="003D4CFD" w:rsidRPr="003A6781">
        <w:t xml:space="preserve"> was progressively reduced in patient</w:t>
      </w:r>
      <w:r w:rsidR="00C02D31" w:rsidRPr="003A6781">
        <w:t>s</w:t>
      </w:r>
      <w:r w:rsidR="003D4CFD" w:rsidRPr="003A6781">
        <w:t xml:space="preserve"> only as long as it did not violate safety constraints on gas exchange. </w:t>
      </w:r>
      <w:bookmarkEnd w:id="7"/>
    </w:p>
    <w:p w14:paraId="165552D5" w14:textId="6C78465D" w:rsidR="00CE3419" w:rsidRPr="00CA7E41" w:rsidRDefault="00E13A81" w:rsidP="00CA7E41">
      <w:pPr>
        <w:spacing w:line="480" w:lineRule="auto"/>
        <w:ind w:firstLine="720"/>
      </w:pPr>
      <w:r w:rsidRPr="003A6781">
        <w:t xml:space="preserve">In 2015, </w:t>
      </w:r>
      <w:r w:rsidR="00401F48" w:rsidRPr="003A6781">
        <w:t>PALICC</w:t>
      </w:r>
      <w:r w:rsidRPr="003A6781">
        <w:t xml:space="preserve"> released the first recommendations specifically </w:t>
      </w:r>
      <w:r w:rsidR="00F043C7" w:rsidRPr="003A6781">
        <w:t>for</w:t>
      </w:r>
      <w:r w:rsidRPr="003A6781">
        <w:t xml:space="preserve"> PARDS</w:t>
      </w:r>
      <w:r w:rsidR="00FE0B31" w:rsidRPr="003A6781">
        <w:t xml:space="preserve"> </w:t>
      </w:r>
      <w:r w:rsidR="00FE0B31" w:rsidRPr="003A6781">
        <w:fldChar w:fldCharType="begin">
          <w:fldData xml:space="preserve">PEVuZE5vdGU+PENpdGU+PEF1dGhvcj5LaGVtYW5pPC9BdXRob3I+PFllYXI+MjAxNTwvWWVhcj48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</w:fldData>
        </w:fldChar>
      </w:r>
      <w:r w:rsidR="003A6781">
        <w:instrText xml:space="preserve"> ADDIN EN.CITE </w:instrText>
      </w:r>
      <w:r w:rsidR="003A6781">
        <w:fldChar w:fldCharType="begin">
          <w:fldData xml:space="preserve">PEVuZE5vdGU+PENpdGU+PEF1dGhvcj5LaGVtYW5pPC9BdXRob3I+PFllYXI+MjAxNTwvWWVhcj48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</w:fldData>
        </w:fldChar>
      </w:r>
      <w:r w:rsidR="003A6781">
        <w:instrText xml:space="preserve"> ADDIN EN.CITE.DATA </w:instrText>
      </w:r>
      <w:r w:rsidR="003A6781">
        <w:fldChar w:fldCharType="end"/>
      </w:r>
      <w:r w:rsidR="00FE0B31" w:rsidRPr="003A6781">
        <w:fldChar w:fldCharType="separate"/>
      </w:r>
      <w:r w:rsidR="003A6781">
        <w:rPr>
          <w:noProof/>
        </w:rPr>
        <w:t>[2]</w:t>
      </w:r>
      <w:r w:rsidR="00FE0B31" w:rsidRPr="003A6781">
        <w:fldChar w:fldCharType="end"/>
      </w:r>
      <w:r w:rsidRPr="003A6781">
        <w:t xml:space="preserve">, and addressed </w:t>
      </w:r>
      <w:r w:rsidR="00F043C7" w:rsidRPr="003A6781">
        <w:t>several</w:t>
      </w:r>
      <w:r w:rsidRPr="003A6781">
        <w:t xml:space="preserve"> issues in patient treatment. Strategies limiting </w:t>
      </w:r>
      <w:r w:rsidR="00FE0437" w:rsidRPr="003A6781">
        <w:rPr>
          <w:bCs/>
        </w:rPr>
        <w:t>V</w:t>
      </w:r>
      <w:r w:rsidR="00FE0437" w:rsidRPr="003A6781">
        <w:rPr>
          <w:bCs/>
          <w:vertAlign w:val="subscript"/>
        </w:rPr>
        <w:t>T</w:t>
      </w:r>
      <w:r w:rsidR="00FE0437" w:rsidRPr="003A6781" w:rsidDel="00FE0437">
        <w:t xml:space="preserve"> </w:t>
      </w:r>
      <w:r w:rsidRPr="003A6781">
        <w:t xml:space="preserve">and plateau pressure </w:t>
      </w:r>
      <w:r w:rsidR="00F043C7" w:rsidRPr="003A6781">
        <w:t>achieved</w:t>
      </w:r>
      <w:r w:rsidRPr="003A6781">
        <w:t xml:space="preserve"> </w:t>
      </w:r>
      <w:r w:rsidR="00D9508B" w:rsidRPr="003A6781">
        <w:t>“</w:t>
      </w:r>
      <w:r w:rsidRPr="003A6781">
        <w:t>weak agreement.</w:t>
      </w:r>
      <w:r w:rsidR="00D9508B" w:rsidRPr="003A6781">
        <w:t>”</w:t>
      </w:r>
      <w:r w:rsidRPr="003A6781">
        <w:t xml:space="preserve"> In addition, a survey on practice pattern</w:t>
      </w:r>
      <w:r w:rsidR="00F043C7" w:rsidRPr="003A6781">
        <w:t>s</w:t>
      </w:r>
      <w:r w:rsidRPr="003A6781">
        <w:t xml:space="preserve"> found that although paediatricians theoretically concurred with adult guidelines to </w:t>
      </w:r>
      <w:r w:rsidR="00F043C7" w:rsidRPr="003A6781">
        <w:t>use</w:t>
      </w:r>
      <w:r w:rsidR="00CE3419" w:rsidRPr="003A6781">
        <w:t xml:space="preserve"> lower </w:t>
      </w:r>
      <w:r w:rsidR="00CE3419" w:rsidRPr="003A6781">
        <w:rPr>
          <w:bCs/>
        </w:rPr>
        <w:t>V</w:t>
      </w:r>
      <w:r w:rsidR="00CE3419" w:rsidRPr="003A6781">
        <w:rPr>
          <w:bCs/>
          <w:vertAlign w:val="subscript"/>
        </w:rPr>
        <w:t>T</w:t>
      </w:r>
      <w:r w:rsidRPr="003A6781">
        <w:t xml:space="preserve"> and pressure</w:t>
      </w:r>
      <w:r w:rsidR="00F043C7" w:rsidRPr="003A6781">
        <w:t>s</w:t>
      </w:r>
      <w:r w:rsidRPr="003A6781">
        <w:t xml:space="preserve">, in actual practice, over 25% of PARDS patients are ventilated with </w:t>
      </w:r>
      <w:r w:rsidR="00F54B57" w:rsidRPr="003A6781">
        <w:rPr>
          <w:bCs/>
        </w:rPr>
        <w:t>V</w:t>
      </w:r>
      <w:r w:rsidR="00F54B57" w:rsidRPr="003A6781">
        <w:rPr>
          <w:bCs/>
          <w:vertAlign w:val="subscript"/>
        </w:rPr>
        <w:t>T</w:t>
      </w:r>
      <w:r w:rsidR="00F54B57" w:rsidRPr="003A6781">
        <w:t xml:space="preserve"> &gt; </w:t>
      </w:r>
      <w:r w:rsidRPr="003A6781">
        <w:t xml:space="preserve">10 mL/kg </w:t>
      </w:r>
      <w:r w:rsidR="00B74056" w:rsidRPr="003A6781">
        <w:fldChar w:fldCharType="begin">
          <w:fldData xml:space="preserve">PEVuZE5vdGU+PENpdGU+PEF1dGhvcj5TYW50c2NoaTwvQXV0aG9yPjxZZWFyPjIwMTM8L1llYXI+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</w:fldData>
        </w:fldChar>
      </w:r>
      <w:r w:rsidR="00CA7E41">
        <w:instrText xml:space="preserve"> ADDIN EN.CITE </w:instrText>
      </w:r>
      <w:r w:rsidR="00CA7E41">
        <w:fldChar w:fldCharType="begin">
          <w:fldData xml:space="preserve">PEVuZE5vdGU+PENpdGU+PEF1dGhvcj5TYW50c2NoaTwvQXV0aG9yPjxZZWFyPjIwMTM8L1llYXI+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</w:fldData>
        </w:fldChar>
      </w:r>
      <w:r w:rsidR="00CA7E41">
        <w:instrText xml:space="preserve"> ADDIN EN.CITE.DATA </w:instrText>
      </w:r>
      <w:r w:rsidR="00CA7E41">
        <w:fldChar w:fldCharType="end"/>
      </w:r>
      <w:r w:rsidR="00B74056" w:rsidRPr="003A6781">
        <w:fldChar w:fldCharType="separate"/>
      </w:r>
      <w:r w:rsidR="00CA7E41">
        <w:rPr>
          <w:noProof/>
        </w:rPr>
        <w:t>[22]</w:t>
      </w:r>
      <w:r w:rsidR="00B74056" w:rsidRPr="003A6781">
        <w:fldChar w:fldCharType="end"/>
      </w:r>
      <w:r w:rsidR="00FE0B31" w:rsidRPr="003A6781">
        <w:t xml:space="preserve">, </w:t>
      </w:r>
      <w:r w:rsidR="00CE3419" w:rsidRPr="003A6781">
        <w:t>and likely higher in obese children when adjusting for ideal body weight</w:t>
      </w:r>
      <w:r w:rsidR="00F043C7" w:rsidRPr="003A6781">
        <w:t xml:space="preserve"> </w:t>
      </w:r>
      <w:r w:rsidR="00F043C7" w:rsidRPr="003A6781">
        <w:fldChar w:fldCharType="begin">
          <w:fldData xml:space="preserve">PEVuZE5vdGU+PENpdGU+PEF1dGhvcj5XYXJkPC9BdXRob3I+PFllYXI+MjAxNjwvWWVhcj48UmVj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</w:fldData>
        </w:fldChar>
      </w:r>
      <w:r w:rsidR="00CA7E41">
        <w:instrText xml:space="preserve"> ADDIN EN.CITE </w:instrText>
      </w:r>
      <w:r w:rsidR="00CA7E41">
        <w:fldChar w:fldCharType="begin">
          <w:fldData xml:space="preserve">PEVuZE5vdGU+PENpdGU+PEF1dGhvcj5XYXJkPC9BdXRob3I+PFllYXI+MjAxNjwvWWVhcj48UmVj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</w:fldData>
        </w:fldChar>
      </w:r>
      <w:r w:rsidR="00CA7E41">
        <w:instrText xml:space="preserve"> ADDIN EN.CITE.DATA </w:instrText>
      </w:r>
      <w:r w:rsidR="00CA7E41">
        <w:fldChar w:fldCharType="end"/>
      </w:r>
      <w:r w:rsidR="00F043C7" w:rsidRPr="003A6781">
        <w:fldChar w:fldCharType="separate"/>
      </w:r>
      <w:r w:rsidR="00CA7E41">
        <w:rPr>
          <w:noProof/>
        </w:rPr>
        <w:t>[23]</w:t>
      </w:r>
      <w:r w:rsidR="00F043C7" w:rsidRPr="003A6781">
        <w:fldChar w:fldCharType="end"/>
      </w:r>
      <w:r w:rsidR="00CE3419" w:rsidRPr="003A6781">
        <w:t>.</w:t>
      </w:r>
      <w:r w:rsidR="00CA7E41">
        <w:t xml:space="preserve">  </w:t>
      </w:r>
      <w:r w:rsidR="009C25B3" w:rsidRPr="003A6781">
        <w:t>Despite this,</w:t>
      </w:r>
      <w:r w:rsidR="00FE0437" w:rsidRPr="003A6781">
        <w:t xml:space="preserve"> mortality </w:t>
      </w:r>
      <w:r w:rsidR="009C25B3" w:rsidRPr="003A6781">
        <w:t>rates in</w:t>
      </w:r>
      <w:r w:rsidR="00FE0437" w:rsidRPr="003A6781">
        <w:t xml:space="preserve"> PARDS </w:t>
      </w:r>
      <w:r w:rsidR="009C25B3" w:rsidRPr="003A6781">
        <w:t xml:space="preserve">have improved </w:t>
      </w:r>
      <w:r w:rsidR="00FE0437" w:rsidRPr="003A6781">
        <w:t>over the last two decades, part of which may be related to adoption of lung-protective ventilation strategies.  Continued resistance to lung-protective ventilation, particularly</w:t>
      </w:r>
      <w:r w:rsidR="00D21D4B" w:rsidRPr="003A6781">
        <w:t xml:space="preserve"> use of</w:t>
      </w:r>
      <w:r w:rsidR="00FE0437" w:rsidRPr="003A6781">
        <w:t xml:space="preserve"> </w:t>
      </w:r>
      <w:r w:rsidR="00FE0437" w:rsidRPr="003A6781">
        <w:rPr>
          <w:bCs/>
        </w:rPr>
        <w:t>V</w:t>
      </w:r>
      <w:r w:rsidR="00FE0437" w:rsidRPr="003A6781">
        <w:rPr>
          <w:bCs/>
          <w:vertAlign w:val="subscript"/>
        </w:rPr>
        <w:t>T</w:t>
      </w:r>
      <w:r w:rsidR="00FE0437" w:rsidRPr="003A6781">
        <w:rPr>
          <w:bCs/>
        </w:rPr>
        <w:t xml:space="preserve"> &gt; 10 </w:t>
      </w:r>
      <w:r w:rsidR="009C25B3" w:rsidRPr="003A6781">
        <w:rPr>
          <w:bCs/>
        </w:rPr>
        <w:t xml:space="preserve">mL/kg, may reflect concerns regarding </w:t>
      </w:r>
      <w:r w:rsidR="009C25B3" w:rsidRPr="003A6781">
        <w:rPr>
          <w:bCs/>
        </w:rPr>
        <w:lastRenderedPageBreak/>
        <w:t>whether</w:t>
      </w:r>
      <w:r w:rsidR="00FE0437" w:rsidRPr="003A6781">
        <w:rPr>
          <w:bCs/>
        </w:rPr>
        <w:t xml:space="preserve"> V</w:t>
      </w:r>
      <w:r w:rsidR="00FE0437" w:rsidRPr="003A6781">
        <w:rPr>
          <w:bCs/>
          <w:vertAlign w:val="subscript"/>
        </w:rPr>
        <w:t>T</w:t>
      </w:r>
      <w:r w:rsidR="004120C5" w:rsidRPr="003A6781">
        <w:rPr>
          <w:bCs/>
        </w:rPr>
        <w:t xml:space="preserve"> and ventilator pressures can</w:t>
      </w:r>
      <w:r w:rsidR="00FE0437" w:rsidRPr="003A6781">
        <w:rPr>
          <w:bCs/>
        </w:rPr>
        <w:t xml:space="preserve"> be safely reduced in this popula</w:t>
      </w:r>
      <w:r w:rsidR="002A6944" w:rsidRPr="003A6781">
        <w:rPr>
          <w:bCs/>
        </w:rPr>
        <w:t>tion.  We have demonstrated here the feasibility of</w:t>
      </w:r>
      <w:r w:rsidR="005B308A" w:rsidRPr="003A6781">
        <w:rPr>
          <w:bCs/>
        </w:rPr>
        <w:t xml:space="preserve"> </w:t>
      </w:r>
      <w:r w:rsidR="002A6944" w:rsidRPr="003A6781">
        <w:rPr>
          <w:bCs/>
        </w:rPr>
        <w:t>adjusting</w:t>
      </w:r>
      <w:r w:rsidR="005B308A" w:rsidRPr="003A6781">
        <w:rPr>
          <w:bCs/>
        </w:rPr>
        <w:t xml:space="preserve"> ventilator settings to mitigate VILI within reasonable safety parameters for gas exchange and RR.  The reductions </w:t>
      </w:r>
      <w:r w:rsidR="002A6944" w:rsidRPr="003A6781">
        <w:rPr>
          <w:bCs/>
        </w:rPr>
        <w:t xml:space="preserve">achieved </w:t>
      </w:r>
      <w:r w:rsidR="005B308A" w:rsidRPr="003A6781">
        <w:rPr>
          <w:bCs/>
        </w:rPr>
        <w:t>are most pronounced in subjects with V</w:t>
      </w:r>
      <w:r w:rsidR="005B308A" w:rsidRPr="003A6781">
        <w:rPr>
          <w:bCs/>
          <w:vertAlign w:val="subscript"/>
        </w:rPr>
        <w:t>T</w:t>
      </w:r>
      <w:r w:rsidR="005B308A" w:rsidRPr="003A6781">
        <w:rPr>
          <w:bCs/>
        </w:rPr>
        <w:t xml:space="preserve"> &gt; 10 mL/kg, and appear to be generalizable throughout the entire age range and severity encountered in PARDS. </w:t>
      </w:r>
      <w:r w:rsidR="00CE3419" w:rsidRPr="003A6781">
        <w:rPr>
          <w:bCs/>
        </w:rPr>
        <w:t>While studies of ΔP and mechanical power limits are in their infancy, preliminary data suggest “thresholds” above which these values are associated with worse outcomes</w:t>
      </w:r>
      <w:r w:rsidR="00D91805" w:rsidRPr="003A6781">
        <w:rPr>
          <w:bCs/>
        </w:rPr>
        <w:t xml:space="preserve"> </w:t>
      </w:r>
      <w:r w:rsidR="00D91805" w:rsidRPr="003A6781">
        <w:rPr>
          <w:bCs/>
        </w:rPr>
        <w:fldChar w:fldCharType="begin">
          <w:fldData xml:space="preserve">PEVuZE5vdGU+PENpdGU+PEF1dGhvcj5TZXJwYSBOZXRvPC9BdXRob3I+PFllYXI+MjAxODwvWWVh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</w:fldData>
        </w:fldChar>
      </w:r>
      <w:r w:rsidR="00CA7E41">
        <w:rPr>
          <w:bCs/>
        </w:rPr>
        <w:instrText xml:space="preserve"> ADDIN EN.CITE </w:instrText>
      </w:r>
      <w:r w:rsidR="00CA7E41">
        <w:rPr>
          <w:bCs/>
        </w:rPr>
        <w:fldChar w:fldCharType="begin">
          <w:fldData xml:space="preserve">PEVuZE5vdGU+PENpdGU+PEF1dGhvcj5TZXJwYSBOZXRvPC9BdXRob3I+PFllYXI+MjAxODwvWWVh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</w:fldData>
        </w:fldChar>
      </w:r>
      <w:r w:rsidR="00CA7E41">
        <w:rPr>
          <w:bCs/>
        </w:rPr>
        <w:instrText xml:space="preserve"> ADDIN EN.CITE.DATA </w:instrText>
      </w:r>
      <w:r w:rsidR="00CA7E41">
        <w:rPr>
          <w:bCs/>
        </w:rPr>
      </w:r>
      <w:r w:rsidR="00CA7E41">
        <w:rPr>
          <w:bCs/>
        </w:rPr>
        <w:fldChar w:fldCharType="end"/>
      </w:r>
      <w:r w:rsidR="00D91805" w:rsidRPr="003A6781">
        <w:rPr>
          <w:bCs/>
        </w:rPr>
      </w:r>
      <w:r w:rsidR="00D91805" w:rsidRPr="003A6781">
        <w:rPr>
          <w:bCs/>
        </w:rPr>
        <w:fldChar w:fldCharType="separate"/>
      </w:r>
      <w:r w:rsidR="00CA7E41">
        <w:rPr>
          <w:bCs/>
          <w:noProof/>
        </w:rPr>
        <w:t>[24, 25]</w:t>
      </w:r>
      <w:r w:rsidR="00D91805" w:rsidRPr="003A6781">
        <w:rPr>
          <w:bCs/>
        </w:rPr>
        <w:fldChar w:fldCharType="end"/>
      </w:r>
      <w:r w:rsidR="00CE3419" w:rsidRPr="003A6781">
        <w:rPr>
          <w:bCs/>
        </w:rPr>
        <w:t xml:space="preserve">.  </w:t>
      </w:r>
      <w:r w:rsidR="002A6944" w:rsidRPr="003A6781">
        <w:rPr>
          <w:bCs/>
        </w:rPr>
        <w:t>Analysis of our dataset shows that</w:t>
      </w:r>
      <w:r w:rsidR="00CE3419" w:rsidRPr="003A6781">
        <w:rPr>
          <w:bCs/>
        </w:rPr>
        <w:t xml:space="preserve"> these thresholds are </w:t>
      </w:r>
      <w:r w:rsidR="002A6944" w:rsidRPr="003A6781">
        <w:rPr>
          <w:bCs/>
        </w:rPr>
        <w:t>currently being</w:t>
      </w:r>
      <w:r w:rsidR="00CE3419" w:rsidRPr="003A6781">
        <w:rPr>
          <w:bCs/>
        </w:rPr>
        <w:t xml:space="preserve"> exceeded in many</w:t>
      </w:r>
      <w:r w:rsidR="002A6944" w:rsidRPr="003A6781">
        <w:rPr>
          <w:bCs/>
        </w:rPr>
        <w:t xml:space="preserve"> subjects</w:t>
      </w:r>
      <w:r w:rsidR="00F54B57" w:rsidRPr="003A6781">
        <w:rPr>
          <w:bCs/>
        </w:rPr>
        <w:t>, particularly in children with V</w:t>
      </w:r>
      <w:r w:rsidR="00F54B57" w:rsidRPr="003A6781">
        <w:rPr>
          <w:bCs/>
          <w:vertAlign w:val="subscript"/>
        </w:rPr>
        <w:t>T</w:t>
      </w:r>
      <w:r w:rsidR="00F54B57" w:rsidRPr="003A6781">
        <w:rPr>
          <w:bCs/>
        </w:rPr>
        <w:t xml:space="preserve"> &gt; 10 mL/kg</w:t>
      </w:r>
      <w:r w:rsidR="002A6944" w:rsidRPr="003A6781">
        <w:rPr>
          <w:bCs/>
        </w:rPr>
        <w:t>.</w:t>
      </w:r>
    </w:p>
    <w:p w14:paraId="0588FE03" w14:textId="1CB437F4" w:rsidR="009C37DC" w:rsidRPr="003A6781" w:rsidRDefault="009C37DC" w:rsidP="00110F97">
      <w:pPr>
        <w:spacing w:line="480" w:lineRule="auto"/>
        <w:ind w:firstLine="720"/>
        <w:rPr>
          <w:lang w:bidi="fa-IR"/>
        </w:rPr>
      </w:pPr>
      <w:r w:rsidRPr="003A6781">
        <w:rPr>
          <w:lang w:bidi="fa-IR"/>
        </w:rPr>
        <w:t>S</w:t>
      </w:r>
      <w:r w:rsidR="00E02B9A" w:rsidRPr="003A6781">
        <w:rPr>
          <w:lang w:bidi="fa-IR"/>
        </w:rPr>
        <w:t xml:space="preserve">tatic </w:t>
      </w:r>
      <w:r w:rsidR="00D91805" w:rsidRPr="003A6781">
        <w:rPr>
          <w:lang w:bidi="fa-IR"/>
        </w:rPr>
        <w:t>s</w:t>
      </w:r>
      <w:r w:rsidR="00E02B9A" w:rsidRPr="003A6781">
        <w:rPr>
          <w:lang w:bidi="fa-IR"/>
        </w:rPr>
        <w:t xml:space="preserve">train represents </w:t>
      </w:r>
      <w:r w:rsidRPr="003A6781">
        <w:rPr>
          <w:lang w:bidi="fa-IR"/>
        </w:rPr>
        <w:t>the initial displacement of the lungs from the</w:t>
      </w:r>
      <w:r w:rsidR="00E02B9A" w:rsidRPr="003A6781">
        <w:rPr>
          <w:lang w:bidi="fa-IR"/>
        </w:rPr>
        <w:t>ir</w:t>
      </w:r>
      <w:r w:rsidRPr="003A6781">
        <w:rPr>
          <w:lang w:bidi="fa-IR"/>
        </w:rPr>
        <w:t xml:space="preserve"> original positio</w:t>
      </w:r>
      <w:r w:rsidR="00E02B9A" w:rsidRPr="003A6781">
        <w:rPr>
          <w:lang w:bidi="fa-IR"/>
        </w:rPr>
        <w:t>n due to PEEP at the start of</w:t>
      </w:r>
      <w:r w:rsidRPr="003A6781">
        <w:rPr>
          <w:lang w:bidi="fa-IR"/>
        </w:rPr>
        <w:t xml:space="preserve"> ventilation and </w:t>
      </w:r>
      <w:r w:rsidR="00E02B9A" w:rsidRPr="003A6781">
        <w:rPr>
          <w:lang w:bidi="fa-IR"/>
        </w:rPr>
        <w:t xml:space="preserve">subsequently </w:t>
      </w:r>
      <w:r w:rsidRPr="003A6781">
        <w:rPr>
          <w:lang w:bidi="fa-IR"/>
        </w:rPr>
        <w:t xml:space="preserve">stays </w:t>
      </w:r>
      <w:r w:rsidR="00E02B9A" w:rsidRPr="003A6781">
        <w:rPr>
          <w:lang w:bidi="fa-IR"/>
        </w:rPr>
        <w:t>constant</w:t>
      </w:r>
      <w:r w:rsidRPr="003A6781">
        <w:rPr>
          <w:lang w:bidi="fa-IR"/>
        </w:rPr>
        <w:t xml:space="preserve"> during ventilation unless PEEP is changed. It has been shown that the lung can tolerate increased static strain, provided that the total lung capacity is not exceeded, and that dynamic strain is likely to be more injurious</w:t>
      </w:r>
      <w:r w:rsidR="00D91805" w:rsidRPr="003A6781">
        <w:t xml:space="preserve"> </w:t>
      </w:r>
      <w:r w:rsidR="00D91805" w:rsidRPr="003A6781">
        <w:fldChar w:fldCharType="begin">
          <w:fldData xml:space="preserve">PEVuZE5vdGU+PENpdGU+PEF1dGhvcj5Qcm90dGk8L0F1dGhvcj48WWVhcj4yMDE0PC9ZZWFyPjxS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=
</w:fldData>
        </w:fldChar>
      </w:r>
      <w:r w:rsidR="0019512D">
        <w:instrText xml:space="preserve"> ADDIN EN.CITE </w:instrText>
      </w:r>
      <w:r w:rsidR="0019512D">
        <w:fldChar w:fldCharType="begin">
          <w:fldData xml:space="preserve">PEVuZE5vdGU+PENpdGU+PEF1dGhvcj5Qcm90dGk8L0F1dGhvcj48WWVhcj4yMDE0PC9ZZWFyPjxS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=
</w:fldData>
        </w:fldChar>
      </w:r>
      <w:r w:rsidR="0019512D">
        <w:instrText xml:space="preserve"> ADDIN EN.CITE.DATA </w:instrText>
      </w:r>
      <w:r w:rsidR="0019512D">
        <w:fldChar w:fldCharType="end"/>
      </w:r>
      <w:r w:rsidR="00D91805" w:rsidRPr="003A6781">
        <w:fldChar w:fldCharType="separate"/>
      </w:r>
      <w:r w:rsidR="0019512D">
        <w:rPr>
          <w:noProof/>
        </w:rPr>
        <w:t>[17, 19]</w:t>
      </w:r>
      <w:r w:rsidR="00D91805" w:rsidRPr="003A6781">
        <w:fldChar w:fldCharType="end"/>
      </w:r>
      <w:r w:rsidRPr="003A6781">
        <w:rPr>
          <w:lang w:bidi="fa-IR"/>
        </w:rPr>
        <w:t>. The change in lung strain is also correlated with the recruited volume of the lung. A recent study showed that lung recruitment causes reduction in dynamic strain while increasing static strain</w:t>
      </w:r>
      <w:r w:rsidR="00D91805" w:rsidRPr="003A6781">
        <w:rPr>
          <w:lang w:bidi="fa-IR"/>
        </w:rPr>
        <w:t xml:space="preserve"> </w:t>
      </w:r>
      <w:r w:rsidR="00D91805" w:rsidRPr="003A6781">
        <w:rPr>
          <w:lang w:bidi="fa-IR"/>
        </w:rPr>
        <w:fldChar w:fldCharType="begin">
          <w:fldData xml:space="preserve">PEVuZE5vdGU+PENpdGU+PEF1dGhvcj5HYXJjaWEtUHJpZXRvPC9BdXRob3I+PFllYXI+MjAxNjwv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</w:fldData>
        </w:fldChar>
      </w:r>
      <w:r w:rsidR="0019512D">
        <w:rPr>
          <w:lang w:bidi="fa-IR"/>
        </w:rPr>
        <w:instrText xml:space="preserve"> ADDIN EN.CITE </w:instrText>
      </w:r>
      <w:r w:rsidR="0019512D">
        <w:rPr>
          <w:lang w:bidi="fa-IR"/>
        </w:rPr>
        <w:fldChar w:fldCharType="begin">
          <w:fldData xml:space="preserve">PEVuZE5vdGU+PENpdGU+PEF1dGhvcj5HYXJjaWEtUHJpZXRvPC9BdXRob3I+PFllYXI+MjAxNjwv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</w:fldData>
        </w:fldChar>
      </w:r>
      <w:r w:rsidR="0019512D">
        <w:rPr>
          <w:lang w:bidi="fa-IR"/>
        </w:rPr>
        <w:instrText xml:space="preserve"> ADDIN EN.CITE.DATA </w:instrText>
      </w:r>
      <w:r w:rsidR="0019512D">
        <w:rPr>
          <w:lang w:bidi="fa-IR"/>
        </w:rPr>
      </w:r>
      <w:r w:rsidR="0019512D">
        <w:rPr>
          <w:lang w:bidi="fa-IR"/>
        </w:rPr>
        <w:fldChar w:fldCharType="end"/>
      </w:r>
      <w:r w:rsidR="00D91805" w:rsidRPr="003A6781">
        <w:rPr>
          <w:lang w:bidi="fa-IR"/>
        </w:rPr>
      </w:r>
      <w:r w:rsidR="00D91805" w:rsidRPr="003A6781">
        <w:rPr>
          <w:lang w:bidi="fa-IR"/>
        </w:rPr>
        <w:fldChar w:fldCharType="separate"/>
      </w:r>
      <w:r w:rsidR="0019512D">
        <w:rPr>
          <w:noProof/>
          <w:lang w:bidi="fa-IR"/>
        </w:rPr>
        <w:t>[19]</w:t>
      </w:r>
      <w:r w:rsidR="00D91805" w:rsidRPr="003A6781">
        <w:rPr>
          <w:lang w:bidi="fa-IR"/>
        </w:rPr>
        <w:fldChar w:fldCharType="end"/>
      </w:r>
      <w:r w:rsidRPr="003A6781">
        <w:rPr>
          <w:lang w:bidi="fa-IR"/>
        </w:rPr>
        <w:t xml:space="preserve">. Hence, both the changes in static and dynamic strain observed </w:t>
      </w:r>
      <w:r w:rsidR="00E02B9A" w:rsidRPr="003A6781">
        <w:rPr>
          <w:lang w:bidi="fa-IR"/>
        </w:rPr>
        <w:t xml:space="preserve">in our results </w:t>
      </w:r>
      <w:r w:rsidRPr="003A6781">
        <w:rPr>
          <w:lang w:bidi="fa-IR"/>
        </w:rPr>
        <w:t>suggest general improvement in lung recruitment as a result of the changes to ventilator settings.</w:t>
      </w:r>
    </w:p>
    <w:p w14:paraId="0B0BA489" w14:textId="00C0569A" w:rsidR="00D9508B" w:rsidRPr="003A6781" w:rsidRDefault="00D9508B" w:rsidP="00D9508B">
      <w:pPr>
        <w:spacing w:line="480" w:lineRule="auto"/>
        <w:ind w:firstLine="720"/>
        <w:rPr>
          <w:lang w:bidi="fa-IR"/>
        </w:rPr>
      </w:pPr>
      <w:r w:rsidRPr="003A6781">
        <w:rPr>
          <w:lang w:bidi="fa-IR"/>
        </w:rPr>
        <w:t xml:space="preserve">Strategy 4 resulted in reduced mechanical power. The original power equation (Eq. 4) by </w:t>
      </w:r>
      <w:proofErr w:type="spellStart"/>
      <w:r w:rsidRPr="003A6781">
        <w:rPr>
          <w:lang w:bidi="fa-IR"/>
        </w:rPr>
        <w:t>Gattinoni</w:t>
      </w:r>
      <w:proofErr w:type="spellEnd"/>
      <w:r w:rsidRPr="003A6781">
        <w:rPr>
          <w:lang w:bidi="fa-IR"/>
        </w:rPr>
        <w:t xml:space="preserve"> et al. </w:t>
      </w:r>
      <w:r w:rsidRPr="003A6781">
        <w:rPr>
          <w:lang w:bidi="fa-IR"/>
        </w:rPr>
        <w:fldChar w:fldCharType="begin">
          <w:fldData xml:space="preserve">PEVuZE5vdGU+PENpdGU+PEF1dGhvcj5HYXR0aW5vbmk8L0F1dGhvcj48WWVhcj4yMDE2PC9ZZWFy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</w:fldData>
        </w:fldChar>
      </w:r>
      <w:r w:rsidR="0019512D">
        <w:rPr>
          <w:lang w:bidi="fa-IR"/>
        </w:rPr>
        <w:instrText xml:space="preserve"> ADDIN EN.CITE </w:instrText>
      </w:r>
      <w:r w:rsidR="0019512D">
        <w:rPr>
          <w:lang w:bidi="fa-IR"/>
        </w:rPr>
        <w:fldChar w:fldCharType="begin">
          <w:fldData xml:space="preserve">PEVuZE5vdGU+PENpdGU+PEF1dGhvcj5HYXR0aW5vbmk8L0F1dGhvcj48WWVhcj4yMDE2PC9ZZWFy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</w:fldData>
        </w:fldChar>
      </w:r>
      <w:r w:rsidR="0019512D">
        <w:rPr>
          <w:lang w:bidi="fa-IR"/>
        </w:rPr>
        <w:instrText xml:space="preserve"> ADDIN EN.CITE.DATA </w:instrText>
      </w:r>
      <w:r w:rsidR="0019512D">
        <w:rPr>
          <w:lang w:bidi="fa-IR"/>
        </w:rPr>
      </w:r>
      <w:r w:rsidR="0019512D">
        <w:rPr>
          <w:lang w:bidi="fa-IR"/>
        </w:rPr>
        <w:fldChar w:fldCharType="end"/>
      </w:r>
      <w:r w:rsidRPr="003A6781">
        <w:rPr>
          <w:lang w:bidi="fa-IR"/>
        </w:rPr>
      </w:r>
      <w:r w:rsidRPr="003A6781">
        <w:rPr>
          <w:lang w:bidi="fa-IR"/>
        </w:rPr>
        <w:fldChar w:fldCharType="separate"/>
      </w:r>
      <w:r w:rsidR="0019512D">
        <w:rPr>
          <w:noProof/>
          <w:lang w:bidi="fa-IR"/>
        </w:rPr>
        <w:t>[20]</w:t>
      </w:r>
      <w:r w:rsidRPr="003A6781">
        <w:rPr>
          <w:lang w:bidi="fa-IR"/>
        </w:rPr>
        <w:fldChar w:fldCharType="end"/>
      </w:r>
      <w:r w:rsidRPr="003A6781">
        <w:rPr>
          <w:lang w:bidi="fa-IR"/>
        </w:rPr>
        <w:t xml:space="preserve"> can be simplified and re-written as the equation below (Section S8 </w:t>
      </w:r>
      <w:r w:rsidRPr="003A6781">
        <w:t xml:space="preserve">in the </w:t>
      </w:r>
      <w:r w:rsidRPr="003A6781">
        <w:rPr>
          <w:lang w:bidi="fa-IR"/>
        </w:rPr>
        <w:t>Supplemental Fi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8488"/>
        <w:gridCol w:w="528"/>
      </w:tblGrid>
      <w:tr w:rsidR="003A6781" w:rsidRPr="003A6781" w14:paraId="11F8C600" w14:textId="77777777" w:rsidTr="00F61994">
        <w:trPr>
          <w:jc w:val="center"/>
        </w:trPr>
        <w:tc>
          <w:tcPr>
            <w:tcW w:w="8488" w:type="dxa"/>
            <w:vAlign w:val="center"/>
          </w:tcPr>
          <w:p w14:paraId="58B3D397" w14:textId="77777777" w:rsidR="00D9508B" w:rsidRPr="003A6781" w:rsidRDefault="000B6E42" w:rsidP="00F61994">
            <w:pPr>
              <w:spacing w:line="48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Power</m:t>
                    </m:r>
                  </m:e>
                  <m:sub>
                    <m:r>
                      <w:rPr>
                        <w:rFonts w:ascii="Cambria Math" w:hAnsi="Cambria Math"/>
                        <w:sz w:val="22"/>
                        <w:szCs w:val="22"/>
                      </w:rPr>
                      <m:t>rs</m:t>
                    </m:r>
                  </m:sub>
                </m:sSub>
                <m:r>
                  <w:rPr>
                    <w:rFonts w:ascii="Cambria Math" w:hAnsi="Cambria Math"/>
                    <w:sz w:val="22"/>
                    <w:szCs w:val="22"/>
                  </w:rPr>
                  <m:t>=RR×</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pea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0.5P</m:t>
                        </m:r>
                      </m:e>
                      <m:sub>
                        <m:r>
                          <w:rPr>
                            <w:rFonts w:ascii="Cambria Math" w:hAnsi="Cambria Math"/>
                            <w:sz w:val="22"/>
                            <w:szCs w:val="22"/>
                          </w:rPr>
                          <m:t>plat</m:t>
                        </m:r>
                      </m:sub>
                    </m:sSub>
                    <m:r>
                      <w:rPr>
                        <w:rFonts w:ascii="Cambria Math" w:hAnsi="Cambria Math"/>
                        <w:sz w:val="22"/>
                        <w:szCs w:val="22"/>
                      </w:rPr>
                      <m:t>+0.5PEEP</m:t>
                    </m:r>
                  </m:e>
                </m:d>
                <m:r>
                  <w:rPr>
                    <w:rFonts w:ascii="Cambria Math" w:hAnsi="Cambria Math"/>
                    <w:sz w:val="22"/>
                    <w:szCs w:val="22"/>
                  </w:rPr>
                  <m:t>=RR×</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m:t>
                    </m:r>
                  </m:sub>
                </m:sSub>
                <m:r>
                  <w:rPr>
                    <w:rFonts w:ascii="Cambria Math"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r>
                      <w:rPr>
                        <w:rFonts w:ascii="Cambria Math" w:eastAsiaTheme="minorEastAsia" w:hAnsi="Cambria Math"/>
                        <w:sz w:val="22"/>
                        <w:szCs w:val="22"/>
                      </w:rPr>
                      <m:t>peak</m:t>
                    </m:r>
                  </m:sub>
                </m:sSub>
                <m:r>
                  <w:rPr>
                    <w:rFonts w:ascii="Cambria Math" w:eastAsiaTheme="minorEastAsia" w:hAnsi="Cambria Math"/>
                    <w:sz w:val="22"/>
                    <w:szCs w:val="22"/>
                  </w:rPr>
                  <m:t>-0.5∆P</m:t>
                </m:r>
                <m:r>
                  <w:rPr>
                    <w:rFonts w:ascii="Cambria Math" w:hAnsi="Cambria Math"/>
                    <w:sz w:val="22"/>
                    <w:szCs w:val="22"/>
                  </w:rPr>
                  <m:t>)</m:t>
                </m:r>
              </m:oMath>
            </m:oMathPara>
          </w:p>
        </w:tc>
        <w:tc>
          <w:tcPr>
            <w:tcW w:w="528" w:type="dxa"/>
            <w:vAlign w:val="center"/>
          </w:tcPr>
          <w:p w14:paraId="05C92E10" w14:textId="77777777" w:rsidR="00D9508B" w:rsidRPr="003A6781" w:rsidRDefault="00D9508B" w:rsidP="00F61994">
            <w:pPr>
              <w:spacing w:line="480" w:lineRule="auto"/>
            </w:pPr>
            <w:r w:rsidRPr="003A6781">
              <w:t>(5)</w:t>
            </w:r>
          </w:p>
        </w:tc>
      </w:tr>
    </w:tbl>
    <w:p w14:paraId="7996035B" w14:textId="7F798093" w:rsidR="00D9508B" w:rsidRPr="003A6781" w:rsidRDefault="00D9508B" w:rsidP="00D9508B">
      <w:pPr>
        <w:spacing w:line="480" w:lineRule="auto"/>
      </w:pPr>
      <w:r w:rsidRPr="003A6781">
        <w:t xml:space="preserve">Considering the above equation, it can be expected that an increment in inspiratory flow (Eq. 3) leads to an increase in power as long as the cause of the change in flow is </w:t>
      </w:r>
      <w:proofErr w:type="spellStart"/>
      <w:r w:rsidR="00D36131" w:rsidRPr="003A6781">
        <w:t>MinV</w:t>
      </w:r>
      <w:proofErr w:type="spellEnd"/>
      <w:r w:rsidRPr="003A6781">
        <w:t xml:space="preserve"> (i.e.</w:t>
      </w:r>
      <w:r w:rsidR="00D36131" w:rsidRPr="003A6781">
        <w:t xml:space="preserve"> </w:t>
      </w:r>
      <m:oMath>
        <m:r>
          <w:rPr>
            <w:rFonts w:ascii="Cambria Math" w:hAnsi="Cambria Math"/>
          </w:rPr>
          <m:t>RR×</m:t>
        </m:r>
        <m:sSub>
          <m:sSubPr>
            <m:ctrlPr>
              <w:rPr>
                <w:rFonts w:ascii="Cambria Math" w:hAnsi="Cambria Math"/>
                <w:i/>
              </w:rPr>
            </m:ctrlPr>
          </m:sSubPr>
          <m:e>
            <m:r>
              <w:rPr>
                <w:rFonts w:ascii="Cambria Math" w:hAnsi="Cambria Math"/>
              </w:rPr>
              <m:t>V</m:t>
            </m:r>
          </m:e>
          <m:sub>
            <m:r>
              <w:rPr>
                <w:rFonts w:ascii="Cambria Math" w:hAnsi="Cambria Math"/>
              </w:rPr>
              <m:t>T</m:t>
            </m:r>
          </m:sub>
        </m:sSub>
      </m:oMath>
      <w:r w:rsidRPr="003A6781">
        <w:t xml:space="preserve">). However, when MinV was kept constant and a smaller DC raised the flow, </w:t>
      </w:r>
      <w:r w:rsidR="00D36131" w:rsidRPr="003A6781">
        <w:t xml:space="preserve">the </w:t>
      </w:r>
      <w:r w:rsidR="00D36131" w:rsidRPr="003A6781">
        <w:lastRenderedPageBreak/>
        <w:t>resultant change in power</w:t>
      </w:r>
      <w:r w:rsidRPr="003A6781">
        <w:t xml:space="preserve"> depends on how </w:t>
      </w:r>
      <w:proofErr w:type="spellStart"/>
      <w:r w:rsidRPr="003A6781">
        <w:t>P</w:t>
      </w:r>
      <w:r w:rsidRPr="003A6781">
        <w:rPr>
          <w:vertAlign w:val="subscript"/>
        </w:rPr>
        <w:t>peak</w:t>
      </w:r>
      <w:proofErr w:type="spellEnd"/>
      <w:r w:rsidRPr="003A6781">
        <w:t xml:space="preserve"> and </w:t>
      </w:r>
      <w:proofErr w:type="spellStart"/>
      <w:r w:rsidRPr="003A6781">
        <w:t>P</w:t>
      </w:r>
      <w:r w:rsidRPr="003A6781">
        <w:rPr>
          <w:vertAlign w:val="subscript"/>
        </w:rPr>
        <w:t>plat</w:t>
      </w:r>
      <w:proofErr w:type="spellEnd"/>
      <w:r w:rsidRPr="003A6781">
        <w:t xml:space="preserve"> respond to the adjustment – i.e. specifically the change of </w:t>
      </w:r>
      <m:oMath>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r>
              <w:rPr>
                <w:rFonts w:ascii="Cambria Math" w:eastAsiaTheme="minorEastAsia" w:hAnsi="Cambria Math"/>
                <w:sz w:val="22"/>
                <w:szCs w:val="22"/>
              </w:rPr>
              <m:t>peak</m:t>
            </m:r>
          </m:sub>
        </m:sSub>
        <m:r>
          <w:rPr>
            <w:rFonts w:ascii="Cambria Math" w:eastAsiaTheme="minorEastAsia" w:hAnsi="Cambria Math"/>
            <w:sz w:val="22"/>
            <w:szCs w:val="22"/>
          </w:rPr>
          <m:t>-0.5∆P</m:t>
        </m:r>
      </m:oMath>
      <w:r w:rsidRPr="003A6781">
        <w:t xml:space="preserve">. As a result, it cannot be concluded that a greater flow would always lead to a rise in the power. Moreover, it should be noted that </w:t>
      </w:r>
      <w:proofErr w:type="spellStart"/>
      <w:r w:rsidRPr="003A6781">
        <w:t>MinV</w:t>
      </w:r>
      <w:proofErr w:type="spellEnd"/>
      <w:r w:rsidRPr="003A6781">
        <w:t xml:space="preserve"> directly impacts the power, not the flow itself. For instance, patients were ventilated with the same flow in strategy</w:t>
      </w:r>
      <w:r w:rsidR="00F043C7" w:rsidRPr="003A6781">
        <w:t xml:space="preserve"> </w:t>
      </w:r>
      <w:r w:rsidRPr="003A6781">
        <w:t>1 and strategy</w:t>
      </w:r>
      <w:r w:rsidR="00F043C7" w:rsidRPr="003A6781">
        <w:t xml:space="preserve"> </w:t>
      </w:r>
      <w:r w:rsidRPr="003A6781">
        <w:t xml:space="preserve">3, while the latter has a larger </w:t>
      </w:r>
      <w:proofErr w:type="spellStart"/>
      <w:r w:rsidRPr="003A6781">
        <w:t>MinV</w:t>
      </w:r>
      <w:proofErr w:type="spellEnd"/>
      <w:r w:rsidR="00F043C7" w:rsidRPr="003A6781">
        <w:t xml:space="preserve">, thus </w:t>
      </w:r>
      <w:r w:rsidRPr="003A6781">
        <w:t>higher power.</w:t>
      </w:r>
    </w:p>
    <w:p w14:paraId="0E454650" w14:textId="5D305AEA" w:rsidR="007A70FF" w:rsidRPr="003A6781" w:rsidRDefault="00925F4F" w:rsidP="00CA7E41">
      <w:pPr>
        <w:spacing w:line="480" w:lineRule="auto"/>
        <w:ind w:firstLine="720"/>
      </w:pPr>
      <w:r w:rsidRPr="003A6781">
        <w:t xml:space="preserve">The study has a number of limitations. </w:t>
      </w:r>
      <w:bookmarkStart w:id="8" w:name="_Hlk531699270"/>
      <w:r w:rsidR="006052F5" w:rsidRPr="003A6781">
        <w:t>Data were derived from a single institution, and while severity of PARDS and outcomes were similar to other cohorts, generalizability remains to be demonstrated.</w:t>
      </w:r>
      <w:bookmarkEnd w:id="8"/>
      <w:r w:rsidR="006052F5" w:rsidRPr="003A6781">
        <w:t xml:space="preserve"> </w:t>
      </w:r>
      <w:r w:rsidRPr="003A6781">
        <w:rPr>
          <w:iCs/>
        </w:rPr>
        <w:t xml:space="preserve">To minimise possible confounding factors, the model </w:t>
      </w:r>
      <w:r w:rsidR="004F4082" w:rsidRPr="003A6781">
        <w:rPr>
          <w:iCs/>
        </w:rPr>
        <w:t>was</w:t>
      </w:r>
      <w:r w:rsidRPr="003A6781">
        <w:rPr>
          <w:iCs/>
        </w:rPr>
        <w:t xml:space="preserve"> configured to represent patients that are fully sedated under mechanical ventilation</w:t>
      </w:r>
      <w:r w:rsidR="004F4082" w:rsidRPr="003A6781">
        <w:rPr>
          <w:iCs/>
        </w:rPr>
        <w:t>;</w:t>
      </w:r>
      <w:r w:rsidRPr="003A6781">
        <w:rPr>
          <w:iCs/>
        </w:rPr>
        <w:t xml:space="preserve"> </w:t>
      </w:r>
      <w:proofErr w:type="gramStart"/>
      <w:r w:rsidRPr="003A6781">
        <w:rPr>
          <w:iCs/>
        </w:rPr>
        <w:t>therefore</w:t>
      </w:r>
      <w:proofErr w:type="gramEnd"/>
      <w:r w:rsidRPr="003A6781">
        <w:rPr>
          <w:iCs/>
        </w:rPr>
        <w:t xml:space="preserve"> autonomic reflex modules in the model were not utilised. </w:t>
      </w:r>
      <w:bookmarkStart w:id="9" w:name="_Hlk531698334"/>
      <w:r w:rsidRPr="003A6781">
        <w:rPr>
          <w:iCs/>
        </w:rPr>
        <w:t>The model also does not include the effect of inflammatory mediators commonly found in PARDS, which are difficult to quantify and isolate in clinical settings. As the model is computational in nature, it does not provide any direct histological or biological evidence of the effects of the proposed ventilation strategies on VILI markers, and therefore further animal and/or human studies should be performed to provide conclusive evidence of their relative effectiveness in achieving more protective ventilation.</w:t>
      </w:r>
      <w:r w:rsidR="003750AB" w:rsidRPr="003A6781">
        <w:rPr>
          <w:iCs/>
        </w:rPr>
        <w:t xml:space="preserve"> </w:t>
      </w:r>
      <w:bookmarkStart w:id="10" w:name="_Hlk531697941"/>
      <w:bookmarkStart w:id="11" w:name="_Hlk531685735"/>
      <w:bookmarkEnd w:id="9"/>
      <w:r w:rsidR="00C02D31" w:rsidRPr="003A6781">
        <w:rPr>
          <w:iCs/>
        </w:rPr>
        <w:t xml:space="preserve">As adolescents may be diagnosed with either Berlin or PALICC criteria </w:t>
      </w:r>
      <w:r w:rsidR="00C02D31" w:rsidRPr="003A6781">
        <w:rPr>
          <w:iCs/>
        </w:rPr>
        <w:fldChar w:fldCharType="begin"/>
      </w:r>
      <w:r w:rsidR="00CA7E41">
        <w:rPr>
          <w:iCs/>
        </w:rPr>
        <w:instrText xml:space="preserve"> ADDIN EN.CITE &lt;EndNote&gt;&lt;Cite&gt;&lt;Author&gt;De Luca&lt;/Author&gt;&lt;Year&gt;2018&lt;/Year&gt;&lt;RecNum&gt;1314&lt;/RecNum&gt;&lt;DisplayText&gt;[26]&lt;/DisplayText&gt;&lt;record&gt;&lt;rec-number&gt;1314&lt;/rec-number&gt;&lt;foreign-keys&gt;&lt;key app="EN" db-id="2ta9vs0955f5dyesp52pp9al50w0asrzdt9x" timestamp="1543952445"&gt;1314&lt;/key&gt;&lt;/foreign-keys&gt;&lt;ref-type name="Journal Article"&gt;17&lt;/ref-type&gt;&lt;contributors&gt;&lt;authors&gt;&lt;author&gt;De Luca, D.&lt;/author&gt;&lt;/authors&gt;&lt;/contributors&gt;&lt;auth-address&gt;APHP, South Paris University Hospitals, Medical Centre &amp;quot;A.Beclere&amp;quot;, Division of Paediatrics and Neonatal Critical Care, Paris 92140 France; Physiopathology and Therapeutic Innovation Unit, South Paris-Saclay University, Paris, France. Electronic address: dm.deluca@icloud.com.&lt;/auth-address&gt;&lt;titles&gt;&lt;title&gt;Personalising care of acute respiratory distress syndrome according to patients&amp;apos; age&lt;/title&gt;&lt;secondary-title&gt;Lancet Respir Med&lt;/secondary-title&gt;&lt;/titles&gt;&lt;periodical&gt;&lt;full-title&gt;Lancet Respir Med&lt;/full-title&gt;&lt;abbr-1&gt;The Lancet. Respiratory medicine&lt;/abbr-1&gt;&lt;/periodical&gt;&lt;edition&gt;2018/10/27&lt;/edition&gt;&lt;dates&gt;&lt;year&gt;2018&lt;/year&gt;&lt;pub-dates&gt;&lt;date&gt;Oct 22&lt;/date&gt;&lt;/pub-dates&gt;&lt;/dates&gt;&lt;isbn&gt;2213-2619 (Electronic)&amp;#xD;2213-2600 (Linking)&lt;/isbn&gt;&lt;accession-num&gt;30361118&lt;/accession-num&gt;&lt;urls&gt;&lt;related-urls&gt;&lt;url&gt;https://www.ncbi.nlm.nih.gov/pubmed/30361118&lt;/url&gt;&lt;/related-urls&gt;&lt;/urls&gt;&lt;electronic-resource-num&gt;10.1016/S2213-2600(18)30429-6&lt;/electronic-resource-num&gt;&lt;/record&gt;&lt;/Cite&gt;&lt;/EndNote&gt;</w:instrText>
      </w:r>
      <w:r w:rsidR="00C02D31" w:rsidRPr="003A6781">
        <w:rPr>
          <w:iCs/>
        </w:rPr>
        <w:fldChar w:fldCharType="separate"/>
      </w:r>
      <w:r w:rsidR="00CA7E41">
        <w:rPr>
          <w:iCs/>
          <w:noProof/>
        </w:rPr>
        <w:t>[26]</w:t>
      </w:r>
      <w:r w:rsidR="00C02D31" w:rsidRPr="003A6781">
        <w:rPr>
          <w:iCs/>
        </w:rPr>
        <w:fldChar w:fldCharType="end"/>
      </w:r>
      <w:r w:rsidR="00C02D31" w:rsidRPr="003A6781">
        <w:rPr>
          <w:iCs/>
        </w:rPr>
        <w:t xml:space="preserve">, it is unclear whether they would be more appropriately managed with our protocol, or an adult version. </w:t>
      </w:r>
      <w:bookmarkEnd w:id="10"/>
      <w:r w:rsidR="00363152" w:rsidRPr="003A6781">
        <w:t>The model was developed to focus on ventilator settings affect</w:t>
      </w:r>
      <w:r w:rsidR="001A7ACC" w:rsidRPr="003A6781">
        <w:t>ing</w:t>
      </w:r>
      <w:r w:rsidR="00363152" w:rsidRPr="003A6781">
        <w:t xml:space="preserve"> VILI, and thus we chose to set constraints on PaCO2, rather than pH, which is often modified by entire non-ventilator interventions, such as volume resuscitation or exogenous bicarbonate</w:t>
      </w:r>
      <w:r w:rsidR="003750AB" w:rsidRPr="003A6781">
        <w:t>.</w:t>
      </w:r>
      <w:bookmarkEnd w:id="11"/>
      <w:r w:rsidR="007A70FF" w:rsidRPr="003A6781">
        <w:rPr>
          <w:b/>
        </w:rPr>
        <w:br w:type="page"/>
      </w:r>
    </w:p>
    <w:p w14:paraId="4EA61349" w14:textId="41DE7542" w:rsidR="00D838F1" w:rsidRPr="003A6781" w:rsidRDefault="007A70FF" w:rsidP="00502A09">
      <w:pPr>
        <w:widowControl w:val="0"/>
        <w:autoSpaceDE w:val="0"/>
        <w:autoSpaceDN w:val="0"/>
        <w:adjustRightInd w:val="0"/>
        <w:spacing w:line="480" w:lineRule="auto"/>
        <w:rPr>
          <w:b/>
        </w:rPr>
      </w:pPr>
      <w:r w:rsidRPr="003A6781">
        <w:rPr>
          <w:b/>
        </w:rPr>
        <w:lastRenderedPageBreak/>
        <w:t>REFERENCES</w:t>
      </w:r>
    </w:p>
    <w:p w14:paraId="6E4346E7" w14:textId="77777777" w:rsidR="00CA7E41" w:rsidRPr="00CA7E41" w:rsidRDefault="00D838F1" w:rsidP="0027433C">
      <w:pPr>
        <w:pStyle w:val="EndNoteBibliography"/>
        <w:spacing w:line="480" w:lineRule="auto"/>
        <w:ind w:left="720" w:hanging="720"/>
      </w:pPr>
      <w:r w:rsidRPr="003A6781">
        <w:fldChar w:fldCharType="begin"/>
      </w:r>
      <w:r w:rsidRPr="003A6781">
        <w:instrText xml:space="preserve"> ADDIN EN.REFLIST </w:instrText>
      </w:r>
      <w:r w:rsidRPr="003A6781">
        <w:fldChar w:fldCharType="separate"/>
      </w:r>
      <w:r w:rsidR="00CA7E41" w:rsidRPr="00CA7E41">
        <w:t>1.</w:t>
      </w:r>
      <w:r w:rsidR="00CA7E41" w:rsidRPr="00CA7E41">
        <w:tab/>
        <w:t>Yehya N, Servaes S, Thomas NJ, (2015) Characterizing degree of lung injury in pediatric acute respiratory distress syndrome. Crit Care Med 43: 937-946</w:t>
      </w:r>
    </w:p>
    <w:p w14:paraId="2B3816EE" w14:textId="77777777" w:rsidR="00CA7E41" w:rsidRPr="00CA7E41" w:rsidRDefault="00CA7E41" w:rsidP="0027433C">
      <w:pPr>
        <w:pStyle w:val="EndNoteBibliography"/>
        <w:spacing w:line="480" w:lineRule="auto"/>
        <w:ind w:left="720" w:hanging="720"/>
      </w:pPr>
      <w:r w:rsidRPr="00CA7E41">
        <w:t>2.</w:t>
      </w:r>
      <w:r w:rsidRPr="00CA7E41">
        <w:tab/>
        <w:t>Khemani RG, Smith LS, Zimmerman JJ, Erickson S, Pediatric Acute Lung Injury Consensus Conference G, (2015) Pediatric acute respiratory distress syndrome: definition, incidence, and epidemiology: proceedings from the Pediatric Acute Lung Injury Consensus Conference. Pediatr Crit Care Med 16: S23-40</w:t>
      </w:r>
    </w:p>
    <w:p w14:paraId="41339A62" w14:textId="77777777" w:rsidR="00CA7E41" w:rsidRPr="00CA7E41" w:rsidRDefault="00CA7E41" w:rsidP="0027433C">
      <w:pPr>
        <w:pStyle w:val="EndNoteBibliography"/>
        <w:spacing w:line="480" w:lineRule="auto"/>
        <w:ind w:left="720" w:hanging="720"/>
      </w:pPr>
      <w:r w:rsidRPr="00CA7E41">
        <w:t>3.</w:t>
      </w:r>
      <w:r w:rsidRPr="00CA7E41">
        <w:tab/>
        <w:t>Das A, Menon PP, Hardman JG, Bates DG, (2013) Optimization of mechanical ventilator settings for pulmonary disease states. IEEE transactions on bio-medical engineering 60: 1599-1607</w:t>
      </w:r>
    </w:p>
    <w:p w14:paraId="3567C752" w14:textId="77777777" w:rsidR="00CA7E41" w:rsidRPr="00CA7E41" w:rsidRDefault="00CA7E41" w:rsidP="0027433C">
      <w:pPr>
        <w:pStyle w:val="EndNoteBibliography"/>
        <w:spacing w:line="480" w:lineRule="auto"/>
        <w:ind w:left="720" w:hanging="720"/>
      </w:pPr>
      <w:r w:rsidRPr="00CA7E41">
        <w:t>4.</w:t>
      </w:r>
      <w:r w:rsidRPr="00CA7E41">
        <w:tab/>
        <w:t>Das A, Cole O, Chikhani M, Wang W, Ali T, Haque M, Bates DG, Hardman JG, (2015) Evaluation of lung recruitment maneuvers in acute respiratory distress syndrome using computer simulation. Crit Care 19: 8</w:t>
      </w:r>
    </w:p>
    <w:p w14:paraId="2D4DC9D3" w14:textId="77777777" w:rsidR="00CA7E41" w:rsidRPr="00CA7E41" w:rsidRDefault="00CA7E41" w:rsidP="0027433C">
      <w:pPr>
        <w:pStyle w:val="EndNoteBibliography"/>
        <w:spacing w:line="480" w:lineRule="auto"/>
        <w:ind w:left="720" w:hanging="720"/>
      </w:pPr>
      <w:r w:rsidRPr="00CA7E41">
        <w:t>5.</w:t>
      </w:r>
      <w:r w:rsidRPr="00CA7E41">
        <w:tab/>
        <w:t>Chikhani M, Das A, Haque M, Wang W, Bates DG, Hardman JG, (2016) High PEEP in acute respiratory distress syndrome: quantitative evaluation between improved arterial oxygenation and decreased oxygen delivery. British journal of anaesthesia 117: 650-658</w:t>
      </w:r>
    </w:p>
    <w:p w14:paraId="375B1F7D" w14:textId="77777777" w:rsidR="00CA7E41" w:rsidRPr="00CA7E41" w:rsidRDefault="00CA7E41" w:rsidP="0027433C">
      <w:pPr>
        <w:pStyle w:val="EndNoteBibliography"/>
        <w:spacing w:line="480" w:lineRule="auto"/>
        <w:ind w:left="720" w:hanging="720"/>
      </w:pPr>
      <w:r w:rsidRPr="00CA7E41">
        <w:t>6.</w:t>
      </w:r>
      <w:r w:rsidRPr="00CA7E41">
        <w:tab/>
        <w:t>Hardman JG, Bedforth NM, Ahmed AB, Mahajan RP, Aitkenhead AR, (1998) A physiology simulator: validation of its respiratory components and its ability to predict the patient's response to changes in mechanical ventilation. British journal of anaesthesia 81: 327-332</w:t>
      </w:r>
    </w:p>
    <w:p w14:paraId="503A5981" w14:textId="77777777" w:rsidR="00CA7E41" w:rsidRPr="00CA7E41" w:rsidRDefault="00CA7E41" w:rsidP="0027433C">
      <w:pPr>
        <w:pStyle w:val="EndNoteBibliography"/>
        <w:spacing w:line="480" w:lineRule="auto"/>
        <w:ind w:left="720" w:hanging="720"/>
      </w:pPr>
      <w:r w:rsidRPr="00CA7E41">
        <w:t>7.</w:t>
      </w:r>
      <w:r w:rsidRPr="00CA7E41">
        <w:tab/>
        <w:t>Bedforth NM, Hardman JG, (1999) Predicting patients' responses to changes in mechanical ventilation: a comparison between physicians and a physiological simulator. Intensive Care Med 25: 839-842</w:t>
      </w:r>
    </w:p>
    <w:p w14:paraId="382E0B20" w14:textId="77777777" w:rsidR="00CA7E41" w:rsidRPr="00CA7E41" w:rsidRDefault="00CA7E41" w:rsidP="0027433C">
      <w:pPr>
        <w:pStyle w:val="EndNoteBibliography"/>
        <w:spacing w:line="480" w:lineRule="auto"/>
        <w:ind w:left="720" w:hanging="720"/>
      </w:pPr>
      <w:r w:rsidRPr="00CA7E41">
        <w:lastRenderedPageBreak/>
        <w:t>8.</w:t>
      </w:r>
      <w:r w:rsidRPr="00CA7E41">
        <w:tab/>
        <w:t>Das A, Gao Z, Menon PP, Hardman JG, Bates DG, (2011) A systems engineering approach to validation of a pulmonary physiology simulator for clinical applications. J R Soc Interface 8: 44-55</w:t>
      </w:r>
    </w:p>
    <w:p w14:paraId="3A304F37" w14:textId="77777777" w:rsidR="00CA7E41" w:rsidRPr="00CA7E41" w:rsidRDefault="00CA7E41" w:rsidP="0027433C">
      <w:pPr>
        <w:pStyle w:val="EndNoteBibliography"/>
        <w:spacing w:line="480" w:lineRule="auto"/>
        <w:ind w:left="720" w:hanging="720"/>
      </w:pPr>
      <w:r w:rsidRPr="00CA7E41">
        <w:t>9.</w:t>
      </w:r>
      <w:r w:rsidRPr="00CA7E41">
        <w:tab/>
        <w:t>Acute Respiratory Distress Syndrome N, Brower RG, Matthay MA, Morris A, Schoenfeld D, Thompson BT, Wheeler A, (2000) Ventilation with lower tidal volumes as compared with traditional tidal volumes for acute lung injury and the acute respiratory distress syndrome. N Engl J Med 342: 1301-1308</w:t>
      </w:r>
    </w:p>
    <w:p w14:paraId="3E7E9816" w14:textId="77777777" w:rsidR="00CA7E41" w:rsidRPr="00CA7E41" w:rsidRDefault="00CA7E41" w:rsidP="0027433C">
      <w:pPr>
        <w:pStyle w:val="EndNoteBibliography"/>
        <w:spacing w:line="480" w:lineRule="auto"/>
        <w:ind w:left="720" w:hanging="720"/>
      </w:pPr>
      <w:r w:rsidRPr="00CA7E41">
        <w:t>10.</w:t>
      </w:r>
      <w:r w:rsidRPr="00CA7E41">
        <w:tab/>
        <w:t>Brower RG, Lanken PN, MacIntyre N, Matthay MA, Morris A, Ancukiewicz M, Schoenfeld D, Thompson BT, National Heart L, Blood Institute ACTN, (2004) Higher versus lower positive end-expiratory pressures in patients with the acute respiratory distress syndrome. N Engl J Med 351: 327-336</w:t>
      </w:r>
    </w:p>
    <w:p w14:paraId="10D228B4" w14:textId="77777777" w:rsidR="00CA7E41" w:rsidRPr="00CA7E41" w:rsidRDefault="00CA7E41" w:rsidP="0027433C">
      <w:pPr>
        <w:pStyle w:val="EndNoteBibliography"/>
        <w:spacing w:line="480" w:lineRule="auto"/>
        <w:ind w:left="720" w:hanging="720"/>
      </w:pPr>
      <w:r w:rsidRPr="00CA7E41">
        <w:t>11.</w:t>
      </w:r>
      <w:r w:rsidRPr="00CA7E41">
        <w:tab/>
        <w:t>Nuckton TJ, Alonso JA, Kallet RH, Daniel BM, Pittet JF, Eisner MD, Matthay MA, (2002) Pulmonary dead-space fraction as a risk factor for death in the acute respiratory distress syndrome. N Engl J Med 346: 1281-1286</w:t>
      </w:r>
    </w:p>
    <w:p w14:paraId="6CD1D119" w14:textId="77777777" w:rsidR="00CA7E41" w:rsidRPr="00CA7E41" w:rsidRDefault="00CA7E41" w:rsidP="0027433C">
      <w:pPr>
        <w:pStyle w:val="EndNoteBibliography"/>
        <w:spacing w:line="480" w:lineRule="auto"/>
        <w:ind w:left="720" w:hanging="720"/>
      </w:pPr>
      <w:r w:rsidRPr="00CA7E41">
        <w:t>12.</w:t>
      </w:r>
      <w:r w:rsidRPr="00CA7E41">
        <w:tab/>
        <w:t>Beitler JR, Thompson BT, Matthay MA, Talmor D, Liu KD, Zhuo H, Hayden D, Spragg RG, Malhotra A, (2015) Estimating dead-space fraction for secondary analyses of acute respiratory distress syndrome clinical trials. Crit Care Med 43: 1026-1035</w:t>
      </w:r>
    </w:p>
    <w:p w14:paraId="32E4C607" w14:textId="77777777" w:rsidR="00CA7E41" w:rsidRPr="00CA7E41" w:rsidRDefault="00CA7E41" w:rsidP="0027433C">
      <w:pPr>
        <w:pStyle w:val="EndNoteBibliography"/>
        <w:spacing w:line="480" w:lineRule="auto"/>
        <w:ind w:left="720" w:hanging="720"/>
      </w:pPr>
      <w:r w:rsidRPr="00CA7E41">
        <w:t>13.</w:t>
      </w:r>
      <w:r w:rsidRPr="00CA7E41">
        <w:tab/>
        <w:t>Yehya N, Bhalla AK, Thomas NJ, Khemani RG, (2016) Alveolar Dead Space Fraction Discriminates Mortality in Pediatric Acute Respiratory Distress Syndrome. Pediatr Crit Care Med 17: 101-109</w:t>
      </w:r>
    </w:p>
    <w:p w14:paraId="32EB2B5C" w14:textId="77777777" w:rsidR="00CA7E41" w:rsidRPr="00CA7E41" w:rsidRDefault="00CA7E41" w:rsidP="0027433C">
      <w:pPr>
        <w:pStyle w:val="EndNoteBibliography"/>
        <w:spacing w:line="480" w:lineRule="auto"/>
        <w:ind w:left="720" w:hanging="720"/>
      </w:pPr>
      <w:r w:rsidRPr="00CA7E41">
        <w:t>14.</w:t>
      </w:r>
      <w:r w:rsidRPr="00CA7E41">
        <w:tab/>
        <w:t>Wang W, Das A, Cole O, Chikhani M, Hardman JG, Bates DG, (2015) Computational simulation indicates that moderately high-frequency ventilation can allow safe reduction of tidal volumes and airway pressures in ARDS patients. Intensive Care Med Exp 3: 33</w:t>
      </w:r>
    </w:p>
    <w:p w14:paraId="178C0F2B" w14:textId="77777777" w:rsidR="00CA7E41" w:rsidRPr="00CA7E41" w:rsidRDefault="00CA7E41" w:rsidP="0027433C">
      <w:pPr>
        <w:pStyle w:val="EndNoteBibliography"/>
        <w:spacing w:line="480" w:lineRule="auto"/>
        <w:ind w:left="720" w:hanging="720"/>
      </w:pPr>
      <w:r w:rsidRPr="00CA7E41">
        <w:lastRenderedPageBreak/>
        <w:t>15.</w:t>
      </w:r>
      <w:r w:rsidRPr="00CA7E41">
        <w:tab/>
        <w:t>Cordioli RL, Park M, Costa EL, Gomes S, Brochard L, Amato MB, Azevedo LC, (2014) Moderately high frequency ventilation with a conventional ventilator allows reduction of tidal volume without increasing mean airway pressure. Intensive Care Med Exp 2: 13</w:t>
      </w:r>
    </w:p>
    <w:p w14:paraId="52762C78" w14:textId="77777777" w:rsidR="00CA7E41" w:rsidRPr="00CA7E41" w:rsidRDefault="00CA7E41" w:rsidP="0027433C">
      <w:pPr>
        <w:pStyle w:val="EndNoteBibliography"/>
        <w:spacing w:line="480" w:lineRule="auto"/>
        <w:ind w:left="720" w:hanging="720"/>
      </w:pPr>
      <w:r w:rsidRPr="00CA7E41">
        <w:t>16.</w:t>
      </w:r>
      <w:r w:rsidRPr="00CA7E41">
        <w:tab/>
        <w:t>Amato MB, Meade MO, Slutsky AS, Brochard L, Costa EL, Schoenfeld DA, Stewart TE, Briel M, Talmor D, Mercat A, Richard JC, Carvalho CR, Brower RG, (2015) Driving pressure and survival in the acute respiratory distress syndrome. N Engl J Med 372: 747-755</w:t>
      </w:r>
    </w:p>
    <w:p w14:paraId="3955B4B2" w14:textId="77777777" w:rsidR="00CA7E41" w:rsidRPr="00CA7E41" w:rsidRDefault="00CA7E41" w:rsidP="0027433C">
      <w:pPr>
        <w:pStyle w:val="EndNoteBibliography"/>
        <w:spacing w:line="480" w:lineRule="auto"/>
        <w:ind w:left="720" w:hanging="720"/>
      </w:pPr>
      <w:r w:rsidRPr="00CA7E41">
        <w:t>17.</w:t>
      </w:r>
      <w:r w:rsidRPr="00CA7E41">
        <w:tab/>
        <w:t>Protti A, Votta E, Gattinoni L, (2014) Which is the most important strain in the pathogenesis of ventilator-induced lung injury: dynamic or static? Curr Opin Crit Care 20: 33-38</w:t>
      </w:r>
    </w:p>
    <w:p w14:paraId="0B036B7A" w14:textId="77777777" w:rsidR="00CA7E41" w:rsidRPr="00CA7E41" w:rsidRDefault="00CA7E41" w:rsidP="0027433C">
      <w:pPr>
        <w:pStyle w:val="EndNoteBibliography"/>
        <w:spacing w:line="480" w:lineRule="auto"/>
        <w:ind w:left="720" w:hanging="720"/>
      </w:pPr>
      <w:r w:rsidRPr="00CA7E41">
        <w:t>18.</w:t>
      </w:r>
      <w:r w:rsidRPr="00CA7E41">
        <w:tab/>
        <w:t>Protti A, Maraffi T, Milesi M, Votta E, Santini A, Pugni P, Andreis DT, Nicosia F, Zannin E, Gatti S, Vaira V, Ferrero S, Gattinoni L, (2016) Role of Strain Rate in the Pathogenesis of Ventilator-Induced Lung Edema. Crit Care Med 44: e838-845</w:t>
      </w:r>
    </w:p>
    <w:p w14:paraId="1712CB75" w14:textId="77777777" w:rsidR="00CA7E41" w:rsidRPr="00CA7E41" w:rsidRDefault="00CA7E41" w:rsidP="0027433C">
      <w:pPr>
        <w:pStyle w:val="EndNoteBibliography"/>
        <w:spacing w:line="480" w:lineRule="auto"/>
        <w:ind w:left="720" w:hanging="720"/>
      </w:pPr>
      <w:r w:rsidRPr="00CA7E41">
        <w:t>19.</w:t>
      </w:r>
      <w:r w:rsidRPr="00CA7E41">
        <w:tab/>
        <w:t>Garcia-Prieto E, Lopez-Aguilar J, Parra-Ruiz D, Amado-Rodriguez L, Lopez-Alonso I, Blazquez-Prieto J, Blanch L, Albaiceta GM, (2016) Impact of Recruitment on Static and Dynamic Lung Strain in Acute Respiratory Distress Syndrome. Anesthesiology 124: 443-452</w:t>
      </w:r>
    </w:p>
    <w:p w14:paraId="163A07F3" w14:textId="77777777" w:rsidR="00CA7E41" w:rsidRPr="00CA7E41" w:rsidRDefault="00CA7E41" w:rsidP="0027433C">
      <w:pPr>
        <w:pStyle w:val="EndNoteBibliography"/>
        <w:spacing w:line="480" w:lineRule="auto"/>
        <w:ind w:left="720" w:hanging="720"/>
      </w:pPr>
      <w:r w:rsidRPr="00CA7E41">
        <w:t>20.</w:t>
      </w:r>
      <w:r w:rsidRPr="00CA7E41">
        <w:tab/>
        <w:t>Gattinoni L, Tonetti T, Cressoni M, Cadringher P, Herrmann P, Moerer O, Protti A, Gotti M, Chiurazzi C, Carlesso E, Chiumello D, Quintel M, (2016) Ventilator-related causes of lung injury: the mechanical power. Intensive Care Med 42: 1567-1575</w:t>
      </w:r>
    </w:p>
    <w:p w14:paraId="3691A54B" w14:textId="77777777" w:rsidR="00CA7E41" w:rsidRPr="00CA7E41" w:rsidRDefault="00CA7E41" w:rsidP="0027433C">
      <w:pPr>
        <w:pStyle w:val="EndNoteBibliography"/>
        <w:spacing w:line="480" w:lineRule="auto"/>
        <w:ind w:left="720" w:hanging="720"/>
      </w:pPr>
      <w:r w:rsidRPr="00CA7E41">
        <w:t>21.</w:t>
      </w:r>
      <w:r w:rsidRPr="00CA7E41">
        <w:tab/>
        <w:t>Eichacker PQ, Gerstenberger EP, Banks SM, Cui X, Natanson C, (2002) Meta-analysis of acute lung injury and acute respiratory distress syndrome trials testing low tidal volumes. Am J Respir Crit Care Med 166: 1510-1514</w:t>
      </w:r>
    </w:p>
    <w:p w14:paraId="53B70277" w14:textId="77777777" w:rsidR="00CA7E41" w:rsidRPr="00CA7E41" w:rsidRDefault="00CA7E41" w:rsidP="0027433C">
      <w:pPr>
        <w:pStyle w:val="EndNoteBibliography"/>
        <w:spacing w:line="480" w:lineRule="auto"/>
        <w:ind w:left="720" w:hanging="720"/>
      </w:pPr>
      <w:r w:rsidRPr="00CA7E41">
        <w:lastRenderedPageBreak/>
        <w:t>22.</w:t>
      </w:r>
      <w:r w:rsidRPr="00CA7E41">
        <w:tab/>
        <w:t>Santschi M, Randolph AG, Rimensberger PC, Jouvet P, Pediatric Acute Lung Injury Mechanical Ventilation I, Pediatric Acute Lung I, Sepsis Investigators N, European Society of P, Neonatal Intensive C, (2013) Mechanical ventilation strategies in children with acute lung injury: a survey on stated practice pattern*. Pediatr Crit Care Med 14: e332-337</w:t>
      </w:r>
    </w:p>
    <w:p w14:paraId="6AF1BC62" w14:textId="77777777" w:rsidR="00CA7E41" w:rsidRPr="00CA7E41" w:rsidRDefault="00CA7E41" w:rsidP="0027433C">
      <w:pPr>
        <w:pStyle w:val="EndNoteBibliography"/>
        <w:spacing w:line="480" w:lineRule="auto"/>
        <w:ind w:left="720" w:hanging="720"/>
      </w:pPr>
      <w:r w:rsidRPr="00CA7E41">
        <w:t>23.</w:t>
      </w:r>
      <w:r w:rsidRPr="00CA7E41">
        <w:tab/>
        <w:t>Ward SL, Quinn CM, Valentine SL, Sapru A, Curley MA, Willson DF, Liu KD, Matthay MA, Flori HR, (2016) Poor Adherence to Lung-Protective Mechanical Ventilation in Pediatric Acute Respiratory Distress Syndrome. Pediatr Crit Care Med 17: 917-923</w:t>
      </w:r>
    </w:p>
    <w:p w14:paraId="332DF899" w14:textId="77777777" w:rsidR="00CA7E41" w:rsidRPr="00CA7E41" w:rsidRDefault="00CA7E41" w:rsidP="0027433C">
      <w:pPr>
        <w:pStyle w:val="EndNoteBibliography"/>
        <w:spacing w:line="480" w:lineRule="auto"/>
        <w:ind w:left="720" w:hanging="720"/>
      </w:pPr>
      <w:r w:rsidRPr="00CA7E41">
        <w:t>24.</w:t>
      </w:r>
      <w:r w:rsidRPr="00CA7E41">
        <w:tab/>
        <w:t>Serpa Neto A, Deliberato RO, Johnson AEW, Bos LD, Amorim P, Pereira SM, Cazati DC, Cordioli RL, Correa TD, Pollard TJ, Schettino GPP, Timenetsky KT, Celi LA, Pelosi P, Gama de Abreu M, Schultz MJ, Investigators PN, (2018) Mechanical power of ventilation is associated with mortality in critically ill patients: an analysis of patients in two observational cohorts. Intensive Care Med 44: 1914-1922</w:t>
      </w:r>
    </w:p>
    <w:p w14:paraId="093711EA" w14:textId="77777777" w:rsidR="00CA7E41" w:rsidRPr="00CA7E41" w:rsidRDefault="00CA7E41" w:rsidP="0027433C">
      <w:pPr>
        <w:pStyle w:val="EndNoteBibliography"/>
        <w:spacing w:line="480" w:lineRule="auto"/>
        <w:ind w:left="720" w:hanging="720"/>
      </w:pPr>
      <w:r w:rsidRPr="00CA7E41">
        <w:t>25.</w:t>
      </w:r>
      <w:r w:rsidRPr="00CA7E41">
        <w:tab/>
        <w:t>Laffey JG, Bellani G, Pham T, Fan E, Madotto F, Bajwa EK, Brochard L, Clarkson K, Esteban A, Gattinoni L, van Haren F, Heunks LM, Kurahashi K, Laake JH, Larsson A, McAuley DF, McNamee L, Nin N, Qiu H, Ranieri M, Rubenfeld GD, Thompson BT, Wrigge H, Slutsky AS, Pesenti A, Investigators LS, the ETG, (2016) Potentially modifiable factors contributing to outcome from acute respiratory distress syndrome: the LUNG SAFE study. Intensive Care Med 42: 1865-1876</w:t>
      </w:r>
    </w:p>
    <w:p w14:paraId="24A01C20" w14:textId="77777777" w:rsidR="00CA7E41" w:rsidRPr="00CA7E41" w:rsidRDefault="00CA7E41" w:rsidP="0027433C">
      <w:pPr>
        <w:pStyle w:val="EndNoteBibliography"/>
        <w:spacing w:line="480" w:lineRule="auto"/>
        <w:ind w:left="720" w:hanging="720"/>
      </w:pPr>
      <w:r w:rsidRPr="00CA7E41">
        <w:t>26.</w:t>
      </w:r>
      <w:r w:rsidRPr="00CA7E41">
        <w:tab/>
        <w:t xml:space="preserve">De Luca D, (2018) Personalising care of acute respiratory distress syndrome according to patients' age. The Lancet Respiratory medicine </w:t>
      </w:r>
    </w:p>
    <w:p w14:paraId="0BFE1D38" w14:textId="20B6EC9E" w:rsidR="00B60A20" w:rsidRPr="003A6781" w:rsidRDefault="00D838F1" w:rsidP="00502A09">
      <w:pPr>
        <w:spacing w:line="480" w:lineRule="auto"/>
      </w:pPr>
      <w:r w:rsidRPr="003A6781">
        <w:fldChar w:fldCharType="end"/>
      </w:r>
    </w:p>
    <w:p w14:paraId="615BD607" w14:textId="539C81A4" w:rsidR="0027433C" w:rsidRDefault="0027433C">
      <w:r>
        <w:br w:type="page"/>
      </w:r>
    </w:p>
    <w:p w14:paraId="3626567B" w14:textId="77777777" w:rsidR="0019512D" w:rsidRDefault="0019512D">
      <w:bookmarkStart w:id="12" w:name="_GoBack"/>
      <w:bookmarkEnd w:id="12"/>
    </w:p>
    <w:p w14:paraId="6B16CAB9" w14:textId="60E4D1E2" w:rsidR="0019512D" w:rsidRDefault="0019512D" w:rsidP="00D838F1">
      <w:r w:rsidRPr="00741A90">
        <w:rPr>
          <w:noProof/>
        </w:rPr>
        <mc:AlternateContent>
          <mc:Choice Requires="wpg">
            <w:drawing>
              <wp:anchor distT="0" distB="0" distL="114300" distR="114300" simplePos="0" relativeHeight="251659264" behindDoc="0" locked="0" layoutInCell="1" allowOverlap="1" wp14:anchorId="205C1460" wp14:editId="078678DA">
                <wp:simplePos x="0" y="0"/>
                <wp:positionH relativeFrom="column">
                  <wp:posOffset>0</wp:posOffset>
                </wp:positionH>
                <wp:positionV relativeFrom="paragraph">
                  <wp:posOffset>176530</wp:posOffset>
                </wp:positionV>
                <wp:extent cx="5688330" cy="4343400"/>
                <wp:effectExtent l="0" t="0" r="1270" b="0"/>
                <wp:wrapTopAndBottom/>
                <wp:docPr id="106" name="Group 106"/>
                <wp:cNvGraphicFramePr/>
                <a:graphic xmlns:a="http://schemas.openxmlformats.org/drawingml/2006/main">
                  <a:graphicData uri="http://schemas.microsoft.com/office/word/2010/wordprocessingGroup">
                    <wpg:wgp>
                      <wpg:cNvGrpSpPr/>
                      <wpg:grpSpPr>
                        <a:xfrm>
                          <a:off x="0" y="0"/>
                          <a:ext cx="5688330" cy="4343400"/>
                          <a:chOff x="0" y="0"/>
                          <a:chExt cx="5688700" cy="4343400"/>
                        </a:xfrm>
                      </wpg:grpSpPr>
                      <pic:pic xmlns:pic="http://schemas.openxmlformats.org/drawingml/2006/picture">
                        <pic:nvPicPr>
                          <pic:cNvPr id="107" name="Picture 3" descr="ModelFlow.tif"/>
                          <pic:cNvPicPr>
                            <a:picLocks noChangeAspect="1"/>
                          </pic:cNvPicPr>
                        </pic:nvPicPr>
                        <pic:blipFill>
                          <a:blip r:embed="rId8" cstate="print">
                            <a:grayscl/>
                          </a:blip>
                          <a:srcRect l="7595" t="3221" r="11410" b="6288"/>
                          <a:stretch>
                            <a:fillRect/>
                          </a:stretch>
                        </pic:blipFill>
                        <pic:spPr>
                          <a:xfrm>
                            <a:off x="2652765" y="200967"/>
                            <a:ext cx="3035935" cy="4137025"/>
                          </a:xfrm>
                          <a:prstGeom prst="rect">
                            <a:avLst/>
                          </a:prstGeom>
                        </pic:spPr>
                      </pic:pic>
                      <pic:pic xmlns:pic="http://schemas.openxmlformats.org/drawingml/2006/picture">
                        <pic:nvPicPr>
                          <pic:cNvPr id="108" name="Picture 2" descr="nps_model.jpg"/>
                          <pic:cNvPicPr>
                            <a:picLocks noChangeAspect="1"/>
                          </pic:cNvPicPr>
                        </pic:nvPicPr>
                        <pic:blipFill>
                          <a:blip r:embed="rId9" cstate="print">
                            <a:grayscl/>
                          </a:blip>
                          <a:srcRect l="1520" t="1333" r="5456" b="6371"/>
                          <a:stretch>
                            <a:fillRect/>
                          </a:stretch>
                        </pic:blipFill>
                        <pic:spPr>
                          <a:xfrm>
                            <a:off x="0" y="0"/>
                            <a:ext cx="2658745" cy="4343400"/>
                          </a:xfrm>
                          <a:prstGeom prst="rect">
                            <a:avLst/>
                          </a:prstGeom>
                          <a:ln>
                            <a:noFill/>
                          </a:ln>
                        </pic:spPr>
                      </pic:pic>
                    </wpg:wgp>
                  </a:graphicData>
                </a:graphic>
              </wp:anchor>
            </w:drawing>
          </mc:Choice>
          <mc:Fallback>
            <w:pict>
              <v:group w14:anchorId="6C42D24D" id="Group 106" o:spid="_x0000_s1026" style="position:absolute;margin-left:0;margin-top:13.9pt;width:447.9pt;height:342pt;z-index:251659264" coordsize="56887,43434" o:gfxdata="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Q/BfgvwrdeBfD1xceGtGmnl0y2eSSSwiZnYxKSSSuSSec1uf8ACCeD/wDoVND/APBdD/8A&#10;E0eBP+SeeGv+wVa/+ilro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P+EE8H/8AQqaH/wCC6H/4mugooA5/&#10;/hBPB/8A0Kmh/wDguh/+Jo/4QTwf/wBCpof/AILof/ia6CigDn/+EE8H/wDQqaH/AOC6H/4mj/hB&#10;PB//AEKmh/8Aguh/+JroKKAOf/4QTwf/ANCpof8A4Lof/iaK6CigDn/An/JPPDX/AGCrX/0UtdBX&#10;P+BP+SeeGv8AsFWv/opa6C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5/wJ/yTzw1/2CrX/wBFLXQVz/gT/knnhr/s&#10;FWv/AKKWug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&#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n/An/ACTzw1/2CrX/ANFLXQVz/gT/AJJ54a/7BVr/AOilro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n/AAJ/yTzw1/2CrX/0UtdBXP8AgT/knnhr/sFWv/opa6C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5/wJ/yTzw1/wBgq1/9FLXQVz/gT/knnhr/ALBVr/6KWug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Of8Cf8&#10;k88Nf9gq1/8ARS10Fc/4E/5J54a/7BVr/wCilro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n/An/ACTzw1/2CrX/&#10;ANFLXQVz/gT/AJJ54a/7BVr/AOilro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n/AAJ/yTzw1/2CrX/0UtdBXP8A&#10;gT/knnhr/sFWv/opa6C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5/wJ/yTzw1/wBgq1/9FLXQVz/gT/knnhr/ALBV&#10;r/6KWug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Of8Cf8k88Nf9gq1/8ARS10Fc/4E/5J54a/7BVr/wCilro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n/An/ACTzw1/2CrX/ANFLXQVz/gT/AJJ54a/7BVr/AOilro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n/AAJ/yTzw1/2CrX/0UtdBXP8AgT/knnhr/sFWv/opa6C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5/wJ/y&#10;Tzw1/wBgq1/9FLXQVz/gT/knnhr/ALBVr/6KWug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Of8Cf8k88Nf9gq1/8A&#10;RS10Fc/4E/5J54a/7BVr/wCilro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ModelFlow.tif" style="position:absolute;left:26527;top:2009;width:30360;height:41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">
                  <v:imagedata r:id="rId10" o:title="ModelFlow" croptop="2111f" cropbottom="4121f" cropleft="4977f" cropright="7478f" grayscale="t"/>
                </v:shape>
                <v:shape id="Picture 2" o:spid="_x0000_s1028" type="#_x0000_t75" alt="nps_model.jpg" style="position:absolute;width:26587;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">
                  <v:imagedata r:id="rId11" o:title="nps_model" croptop="874f" cropbottom="4175f" cropleft="996f" cropright="3576f" grayscale="t"/>
                </v:shape>
                <w10:wrap type="topAndBottom"/>
              </v:group>
            </w:pict>
          </mc:Fallback>
        </mc:AlternateContent>
      </w:r>
    </w:p>
    <w:p w14:paraId="4554AF6E" w14:textId="1761B61D" w:rsidR="0019512D" w:rsidRDefault="0019512D" w:rsidP="00D838F1"/>
    <w:p w14:paraId="4D0883B0" w14:textId="46952030" w:rsidR="0019512D" w:rsidRPr="00741A90" w:rsidRDefault="0019512D" w:rsidP="002E14E2">
      <w:pPr>
        <w:spacing w:line="480" w:lineRule="auto"/>
      </w:pPr>
      <w:r w:rsidRPr="002E14E2">
        <w:rPr>
          <w:b/>
        </w:rPr>
        <w:t>Figure S1</w:t>
      </w:r>
      <w:r w:rsidR="002E14E2" w:rsidRPr="002E14E2">
        <w:rPr>
          <w:b/>
        </w:rPr>
        <w:t>:</w:t>
      </w:r>
      <w:r w:rsidR="002E14E2">
        <w:t xml:space="preserve">  </w:t>
      </w:r>
      <w:r w:rsidRPr="00741A90">
        <w:t>A simplified, diagrammatic representation of the model. The model includes representations of multiple interacting organ systems and incorporates an unprecedented level of physiological detail; including multiple alveolar compartments, multi-compartmental gas-exchange, viscoelastic compliance behaviour, interdependent blood-gas solubility and haemoglobin behaviour and heterogeneous distributions of pulmonary ventilation and perfusion.</w:t>
      </w:r>
    </w:p>
    <w:p w14:paraId="1A943B06" w14:textId="7D1C99C7" w:rsidR="00F61994" w:rsidRDefault="00F61994">
      <w:r>
        <w:br w:type="page"/>
      </w:r>
    </w:p>
    <w:p w14:paraId="7C204734" w14:textId="03782958" w:rsidR="00F61994" w:rsidRPr="00741A90" w:rsidRDefault="00F61994" w:rsidP="00F61994">
      <w:pPr>
        <w:spacing w:line="480" w:lineRule="auto"/>
        <w:jc w:val="both"/>
      </w:pPr>
      <w:r w:rsidRPr="002E14E2">
        <w:rPr>
          <w:b/>
        </w:rPr>
        <w:lastRenderedPageBreak/>
        <w:t>Table S1</w:t>
      </w:r>
      <w:r w:rsidR="002E14E2" w:rsidRPr="002E14E2">
        <w:rPr>
          <w:b/>
        </w:rPr>
        <w:t>:</w:t>
      </w:r>
      <w:r w:rsidRPr="00741A90">
        <w:t xml:space="preserve"> List of the parameters varied by the optimization algorithm in order to calibrate the model to patient data, with their dimensions and allowable range of variation.</w:t>
      </w:r>
    </w:p>
    <w:tbl>
      <w:tblPr>
        <w:tblStyle w:val="ListTable1Light1"/>
        <w:tblW w:w="0" w:type="auto"/>
        <w:jc w:val="center"/>
        <w:tblLook w:val="04A0" w:firstRow="1" w:lastRow="0" w:firstColumn="1" w:lastColumn="0" w:noHBand="0" w:noVBand="1"/>
      </w:tblPr>
      <w:tblGrid>
        <w:gridCol w:w="1556"/>
        <w:gridCol w:w="527"/>
        <w:gridCol w:w="900"/>
      </w:tblGrid>
      <w:tr w:rsidR="00F61994" w:rsidRPr="00741A90" w14:paraId="367B0638" w14:textId="77777777" w:rsidTr="00F619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589351" w14:textId="77777777" w:rsidR="00F61994" w:rsidRPr="00741A90" w:rsidRDefault="00F61994" w:rsidP="00F61994">
            <w:pPr>
              <w:spacing w:line="480" w:lineRule="auto"/>
              <w:jc w:val="center"/>
              <w:rPr>
                <w:sz w:val="20"/>
                <w:szCs w:val="20"/>
              </w:rPr>
            </w:pPr>
            <w:r w:rsidRPr="00741A90">
              <w:rPr>
                <w:sz w:val="20"/>
                <w:szCs w:val="20"/>
              </w:rPr>
              <w:t>Parameter (x)</w:t>
            </w:r>
          </w:p>
        </w:tc>
        <w:tc>
          <w:tcPr>
            <w:tcW w:w="0" w:type="auto"/>
          </w:tcPr>
          <w:p w14:paraId="4A188D53"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41A90">
              <w:rPr>
                <w:sz w:val="20"/>
                <w:szCs w:val="20"/>
              </w:rPr>
              <w:t>size</w:t>
            </w:r>
          </w:p>
        </w:tc>
        <w:tc>
          <w:tcPr>
            <w:tcW w:w="0" w:type="auto"/>
          </w:tcPr>
          <w:p w14:paraId="2AF28F95"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41A90">
              <w:rPr>
                <w:sz w:val="20"/>
                <w:szCs w:val="20"/>
              </w:rPr>
              <w:t>ranges</w:t>
            </w:r>
          </w:p>
        </w:tc>
      </w:tr>
      <w:tr w:rsidR="00F61994" w:rsidRPr="00741A90" w14:paraId="41D1AA6F" w14:textId="77777777" w:rsidTr="00F619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8AA69F0" w14:textId="77777777" w:rsidR="00F61994" w:rsidRPr="00741A90" w:rsidRDefault="00F61994" w:rsidP="00F61994">
            <w:pPr>
              <w:spacing w:line="480" w:lineRule="auto"/>
              <w:jc w:val="center"/>
              <w:rPr>
                <w:sz w:val="20"/>
                <w:szCs w:val="20"/>
              </w:rPr>
            </w:pPr>
            <w:proofErr w:type="spellStart"/>
            <w:r w:rsidRPr="00741A90">
              <w:rPr>
                <w:i/>
                <w:iCs/>
                <w:sz w:val="20"/>
                <w:szCs w:val="20"/>
              </w:rPr>
              <w:t>P</w:t>
            </w:r>
            <w:r w:rsidRPr="00741A90">
              <w:rPr>
                <w:i/>
                <w:iCs/>
                <w:sz w:val="20"/>
                <w:szCs w:val="20"/>
                <w:vertAlign w:val="subscript"/>
              </w:rPr>
              <w:t>ext</w:t>
            </w:r>
            <w:proofErr w:type="spellEnd"/>
          </w:p>
        </w:tc>
        <w:tc>
          <w:tcPr>
            <w:tcW w:w="0" w:type="auto"/>
          </w:tcPr>
          <w:p w14:paraId="2CAEDCA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41A90">
              <w:rPr>
                <w:sz w:val="20"/>
                <w:szCs w:val="20"/>
              </w:rPr>
              <w:t>100</w:t>
            </w:r>
          </w:p>
        </w:tc>
        <w:tc>
          <w:tcPr>
            <w:tcW w:w="0" w:type="auto"/>
          </w:tcPr>
          <w:p w14:paraId="4B52C80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41A90">
              <w:rPr>
                <w:sz w:val="20"/>
                <w:szCs w:val="20"/>
              </w:rPr>
              <w:t>[-50,20]</w:t>
            </w:r>
          </w:p>
        </w:tc>
      </w:tr>
      <w:tr w:rsidR="00F61994" w:rsidRPr="00741A90" w14:paraId="19F74A92" w14:textId="77777777" w:rsidTr="00F6199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3844D00" w14:textId="77777777" w:rsidR="00F61994" w:rsidRPr="00741A90" w:rsidRDefault="00F61994" w:rsidP="00F61994">
            <w:pPr>
              <w:spacing w:line="480" w:lineRule="auto"/>
              <w:jc w:val="center"/>
              <w:rPr>
                <w:sz w:val="20"/>
                <w:szCs w:val="20"/>
              </w:rPr>
            </w:pPr>
            <w:proofErr w:type="spellStart"/>
            <w:r w:rsidRPr="00741A90">
              <w:rPr>
                <w:i/>
                <w:iCs/>
                <w:sz w:val="20"/>
                <w:szCs w:val="20"/>
              </w:rPr>
              <w:t>k</w:t>
            </w:r>
            <w:r w:rsidRPr="00741A90">
              <w:rPr>
                <w:i/>
                <w:iCs/>
                <w:sz w:val="20"/>
                <w:szCs w:val="20"/>
                <w:vertAlign w:val="subscript"/>
              </w:rPr>
              <w:t>stiff</w:t>
            </w:r>
            <w:proofErr w:type="spellEnd"/>
          </w:p>
        </w:tc>
        <w:tc>
          <w:tcPr>
            <w:tcW w:w="0" w:type="auto"/>
          </w:tcPr>
          <w:p w14:paraId="258AC95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41A90">
              <w:rPr>
                <w:sz w:val="20"/>
                <w:szCs w:val="20"/>
              </w:rPr>
              <w:t>100</w:t>
            </w:r>
          </w:p>
        </w:tc>
        <w:tc>
          <w:tcPr>
            <w:tcW w:w="0" w:type="auto"/>
          </w:tcPr>
          <w:p w14:paraId="585A443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41A90">
              <w:rPr>
                <w:sz w:val="20"/>
                <w:szCs w:val="20"/>
              </w:rPr>
              <w:t>[-1,2]</w:t>
            </w:r>
          </w:p>
        </w:tc>
      </w:tr>
      <w:tr w:rsidR="00F61994" w:rsidRPr="00741A90" w14:paraId="7017FB9F" w14:textId="77777777" w:rsidTr="00F619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EF4880C" w14:textId="77777777" w:rsidR="00F61994" w:rsidRPr="00741A90" w:rsidRDefault="00F61994" w:rsidP="00F61994">
            <w:pPr>
              <w:spacing w:line="480" w:lineRule="auto"/>
              <w:jc w:val="center"/>
              <w:rPr>
                <w:sz w:val="20"/>
                <w:szCs w:val="20"/>
              </w:rPr>
            </w:pPr>
            <w:r w:rsidRPr="00741A90">
              <w:rPr>
                <w:i/>
                <w:iCs/>
                <w:sz w:val="20"/>
                <w:szCs w:val="20"/>
              </w:rPr>
              <w:t xml:space="preserve">TOP </w:t>
            </w:r>
            <w:r w:rsidRPr="00741A90">
              <w:rPr>
                <w:sz w:val="20"/>
                <w:szCs w:val="20"/>
              </w:rPr>
              <w:t>(cmH</w:t>
            </w:r>
            <w:r w:rsidRPr="00741A90">
              <w:rPr>
                <w:sz w:val="20"/>
                <w:szCs w:val="20"/>
                <w:vertAlign w:val="subscript"/>
              </w:rPr>
              <w:t>2</w:t>
            </w:r>
            <w:r w:rsidRPr="00741A90">
              <w:rPr>
                <w:sz w:val="20"/>
                <w:szCs w:val="20"/>
              </w:rPr>
              <w:t>O)</w:t>
            </w:r>
          </w:p>
        </w:tc>
        <w:tc>
          <w:tcPr>
            <w:tcW w:w="0" w:type="auto"/>
          </w:tcPr>
          <w:p w14:paraId="4614195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41A90">
              <w:rPr>
                <w:sz w:val="20"/>
                <w:szCs w:val="20"/>
              </w:rPr>
              <w:t>100</w:t>
            </w:r>
          </w:p>
        </w:tc>
        <w:tc>
          <w:tcPr>
            <w:tcW w:w="0" w:type="auto"/>
          </w:tcPr>
          <w:p w14:paraId="0C1DD8E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41A90">
              <w:rPr>
                <w:sz w:val="20"/>
                <w:szCs w:val="20"/>
              </w:rPr>
              <w:t>[0,100]</w:t>
            </w:r>
          </w:p>
        </w:tc>
      </w:tr>
      <w:tr w:rsidR="00F61994" w:rsidRPr="00741A90" w14:paraId="652B1C21" w14:textId="77777777" w:rsidTr="00F6199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31D08CE" w14:textId="77777777" w:rsidR="00F61994" w:rsidRPr="00741A90" w:rsidRDefault="00F61994" w:rsidP="00F61994">
            <w:pPr>
              <w:spacing w:line="480" w:lineRule="auto"/>
              <w:jc w:val="center"/>
              <w:rPr>
                <w:sz w:val="20"/>
                <w:szCs w:val="20"/>
              </w:rPr>
            </w:pPr>
            <w:r w:rsidRPr="00741A90">
              <w:rPr>
                <w:sz w:val="20"/>
                <w:szCs w:val="20"/>
              </w:rPr>
              <w:t>RQ</w:t>
            </w:r>
          </w:p>
        </w:tc>
        <w:tc>
          <w:tcPr>
            <w:tcW w:w="0" w:type="auto"/>
          </w:tcPr>
          <w:p w14:paraId="6BE7C56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41A90">
              <w:rPr>
                <w:sz w:val="20"/>
                <w:szCs w:val="20"/>
              </w:rPr>
              <w:t>1</w:t>
            </w:r>
          </w:p>
        </w:tc>
        <w:tc>
          <w:tcPr>
            <w:tcW w:w="0" w:type="auto"/>
          </w:tcPr>
          <w:p w14:paraId="358C5F27"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41A90">
              <w:rPr>
                <w:sz w:val="20"/>
                <w:szCs w:val="20"/>
              </w:rPr>
              <w:t>[0.7,0.9]</w:t>
            </w:r>
          </w:p>
        </w:tc>
      </w:tr>
      <w:tr w:rsidR="00F61994" w:rsidRPr="00741A90" w14:paraId="539714D3" w14:textId="77777777" w:rsidTr="00F619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E30A56" w14:textId="77777777" w:rsidR="00F61994" w:rsidRPr="00741A90" w:rsidRDefault="00F61994" w:rsidP="00F61994">
            <w:pPr>
              <w:spacing w:line="480" w:lineRule="auto"/>
              <w:jc w:val="center"/>
              <w:rPr>
                <w:sz w:val="20"/>
                <w:szCs w:val="20"/>
              </w:rPr>
            </w:pPr>
            <w:r w:rsidRPr="00741A90">
              <w:rPr>
                <w:sz w:val="20"/>
                <w:szCs w:val="20"/>
              </w:rPr>
              <w:t>Duty Cycle</w:t>
            </w:r>
          </w:p>
        </w:tc>
        <w:tc>
          <w:tcPr>
            <w:tcW w:w="0" w:type="auto"/>
          </w:tcPr>
          <w:p w14:paraId="3E1051B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41A90">
              <w:rPr>
                <w:sz w:val="20"/>
                <w:szCs w:val="20"/>
              </w:rPr>
              <w:t>1</w:t>
            </w:r>
          </w:p>
        </w:tc>
        <w:tc>
          <w:tcPr>
            <w:tcW w:w="0" w:type="auto"/>
          </w:tcPr>
          <w:p w14:paraId="131CD15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41A90">
              <w:rPr>
                <w:sz w:val="20"/>
                <w:szCs w:val="20"/>
              </w:rPr>
              <w:t>[0.3 0.4]</w:t>
            </w:r>
          </w:p>
        </w:tc>
      </w:tr>
      <w:tr w:rsidR="00F61994" w:rsidRPr="00741A90" w14:paraId="1628C5CE" w14:textId="77777777" w:rsidTr="00F6199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606BAEA" w14:textId="77777777" w:rsidR="00F61994" w:rsidRPr="00741A90" w:rsidRDefault="00F61994" w:rsidP="00F61994">
            <w:pPr>
              <w:spacing w:line="480" w:lineRule="auto"/>
              <w:jc w:val="center"/>
              <w:rPr>
                <w:sz w:val="20"/>
                <w:szCs w:val="20"/>
              </w:rPr>
            </w:pPr>
            <w:r w:rsidRPr="00741A90">
              <w:rPr>
                <w:sz w:val="20"/>
                <w:szCs w:val="20"/>
              </w:rPr>
              <w:t>VO</w:t>
            </w:r>
            <w:r w:rsidRPr="00741A90">
              <w:rPr>
                <w:sz w:val="20"/>
                <w:szCs w:val="20"/>
                <w:vertAlign w:val="subscript"/>
              </w:rPr>
              <w:t>2</w:t>
            </w:r>
            <w:r w:rsidRPr="00741A90">
              <w:rPr>
                <w:sz w:val="20"/>
                <w:szCs w:val="20"/>
              </w:rPr>
              <w:t xml:space="preserve"> (mL.min</w:t>
            </w:r>
            <w:r w:rsidRPr="00741A90">
              <w:rPr>
                <w:sz w:val="20"/>
                <w:szCs w:val="20"/>
                <w:vertAlign w:val="superscript"/>
              </w:rPr>
              <w:t>-1</w:t>
            </w:r>
            <w:r w:rsidRPr="00741A90">
              <w:rPr>
                <w:sz w:val="20"/>
                <w:szCs w:val="20"/>
              </w:rPr>
              <w:t>)</w:t>
            </w:r>
          </w:p>
        </w:tc>
        <w:tc>
          <w:tcPr>
            <w:tcW w:w="0" w:type="auto"/>
          </w:tcPr>
          <w:p w14:paraId="2B3DA22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41A90">
              <w:rPr>
                <w:sz w:val="20"/>
                <w:szCs w:val="20"/>
              </w:rPr>
              <w:t>1</w:t>
            </w:r>
          </w:p>
        </w:tc>
        <w:tc>
          <w:tcPr>
            <w:tcW w:w="0" w:type="auto"/>
          </w:tcPr>
          <w:p w14:paraId="7682E21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41A90">
              <w:rPr>
                <w:sz w:val="20"/>
                <w:szCs w:val="20"/>
              </w:rPr>
              <w:t>[40,200]</w:t>
            </w:r>
          </w:p>
        </w:tc>
      </w:tr>
      <w:tr w:rsidR="00F61994" w:rsidRPr="00741A90" w14:paraId="14ABA6A3" w14:textId="77777777" w:rsidTr="00F619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53938E4" w14:textId="77777777" w:rsidR="00F61994" w:rsidRPr="00741A90" w:rsidRDefault="00F61994" w:rsidP="00F61994">
            <w:pPr>
              <w:spacing w:line="480" w:lineRule="auto"/>
              <w:jc w:val="center"/>
              <w:rPr>
                <w:sz w:val="20"/>
                <w:szCs w:val="20"/>
              </w:rPr>
            </w:pPr>
            <w:r w:rsidRPr="00741A90">
              <w:rPr>
                <w:sz w:val="20"/>
                <w:szCs w:val="20"/>
              </w:rPr>
              <w:t>RR</w:t>
            </w:r>
            <w:r w:rsidRPr="00741A90">
              <w:rPr>
                <w:sz w:val="20"/>
                <w:szCs w:val="20"/>
                <w:vertAlign w:val="superscript"/>
              </w:rPr>
              <w:t>*</w:t>
            </w:r>
            <w:r w:rsidRPr="00741A90">
              <w:rPr>
                <w:sz w:val="20"/>
                <w:szCs w:val="20"/>
              </w:rPr>
              <w:t xml:space="preserve"> (b.min</w:t>
            </w:r>
            <w:r w:rsidRPr="00741A90">
              <w:rPr>
                <w:sz w:val="20"/>
                <w:szCs w:val="20"/>
                <w:vertAlign w:val="superscript"/>
              </w:rPr>
              <w:t>-1</w:t>
            </w:r>
            <w:r w:rsidRPr="00741A90">
              <w:rPr>
                <w:sz w:val="20"/>
                <w:szCs w:val="20"/>
              </w:rPr>
              <w:t>)</w:t>
            </w:r>
          </w:p>
        </w:tc>
        <w:tc>
          <w:tcPr>
            <w:tcW w:w="0" w:type="auto"/>
          </w:tcPr>
          <w:p w14:paraId="6F48607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41A90">
              <w:rPr>
                <w:sz w:val="20"/>
                <w:szCs w:val="20"/>
              </w:rPr>
              <w:t>1</w:t>
            </w:r>
          </w:p>
        </w:tc>
        <w:tc>
          <w:tcPr>
            <w:tcW w:w="0" w:type="auto"/>
          </w:tcPr>
          <w:p w14:paraId="46AA773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41A90">
              <w:rPr>
                <w:sz w:val="20"/>
                <w:szCs w:val="20"/>
              </w:rPr>
              <w:t>[20,40]</w:t>
            </w:r>
          </w:p>
        </w:tc>
      </w:tr>
      <w:tr w:rsidR="00F61994" w:rsidRPr="00741A90" w14:paraId="49C92431" w14:textId="77777777" w:rsidTr="00F6199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247D28" w14:textId="77777777" w:rsidR="00F61994" w:rsidRPr="00741A90" w:rsidRDefault="00F61994" w:rsidP="00F61994">
            <w:pPr>
              <w:spacing w:line="480" w:lineRule="auto"/>
              <w:jc w:val="center"/>
              <w:rPr>
                <w:sz w:val="20"/>
                <w:szCs w:val="20"/>
              </w:rPr>
            </w:pPr>
            <w:r w:rsidRPr="00741A90">
              <w:rPr>
                <w:sz w:val="20"/>
                <w:szCs w:val="20"/>
              </w:rPr>
              <w:t>Hb (g.l</w:t>
            </w:r>
            <w:r w:rsidRPr="00741A90">
              <w:rPr>
                <w:sz w:val="20"/>
                <w:szCs w:val="20"/>
                <w:vertAlign w:val="superscript"/>
              </w:rPr>
              <w:t>-1</w:t>
            </w:r>
            <w:r w:rsidRPr="00741A90">
              <w:rPr>
                <w:sz w:val="20"/>
                <w:szCs w:val="20"/>
              </w:rPr>
              <w:t>)</w:t>
            </w:r>
          </w:p>
        </w:tc>
        <w:tc>
          <w:tcPr>
            <w:tcW w:w="0" w:type="auto"/>
          </w:tcPr>
          <w:p w14:paraId="4AE2150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41A90">
              <w:rPr>
                <w:sz w:val="20"/>
                <w:szCs w:val="20"/>
              </w:rPr>
              <w:t>1</w:t>
            </w:r>
          </w:p>
        </w:tc>
        <w:tc>
          <w:tcPr>
            <w:tcW w:w="0" w:type="auto"/>
          </w:tcPr>
          <w:p w14:paraId="5E4CF7B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41A90">
              <w:rPr>
                <w:sz w:val="20"/>
                <w:szCs w:val="20"/>
              </w:rPr>
              <w:t>[90,160]</w:t>
            </w:r>
          </w:p>
        </w:tc>
      </w:tr>
      <w:tr w:rsidR="00F61994" w:rsidRPr="00741A90" w14:paraId="5B673F15" w14:textId="77777777" w:rsidTr="00F619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7E426B" w14:textId="77777777" w:rsidR="00F61994" w:rsidRPr="00741A90" w:rsidRDefault="00F61994" w:rsidP="00F61994">
            <w:pPr>
              <w:spacing w:line="480" w:lineRule="auto"/>
              <w:jc w:val="center"/>
              <w:rPr>
                <w:sz w:val="20"/>
                <w:szCs w:val="20"/>
              </w:rPr>
            </w:pPr>
            <w:proofErr w:type="spellStart"/>
            <w:r w:rsidRPr="00741A90">
              <w:rPr>
                <w:sz w:val="20"/>
                <w:szCs w:val="20"/>
              </w:rPr>
              <w:t>Shunt</w:t>
            </w:r>
            <w:r w:rsidRPr="00741A90">
              <w:rPr>
                <w:sz w:val="20"/>
                <w:szCs w:val="20"/>
                <w:vertAlign w:val="subscript"/>
              </w:rPr>
              <w:t>anat</w:t>
            </w:r>
            <w:proofErr w:type="spellEnd"/>
            <w:r w:rsidRPr="00741A90">
              <w:rPr>
                <w:sz w:val="20"/>
                <w:szCs w:val="20"/>
              </w:rPr>
              <w:t xml:space="preserve"> (%)</w:t>
            </w:r>
          </w:p>
        </w:tc>
        <w:tc>
          <w:tcPr>
            <w:tcW w:w="0" w:type="auto"/>
          </w:tcPr>
          <w:p w14:paraId="3AC6DBD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41A90">
              <w:rPr>
                <w:sz w:val="20"/>
                <w:szCs w:val="20"/>
              </w:rPr>
              <w:t>1</w:t>
            </w:r>
          </w:p>
        </w:tc>
        <w:tc>
          <w:tcPr>
            <w:tcW w:w="0" w:type="auto"/>
          </w:tcPr>
          <w:p w14:paraId="79EB855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41A90">
              <w:rPr>
                <w:sz w:val="20"/>
                <w:szCs w:val="20"/>
              </w:rPr>
              <w:t>[1,2]</w:t>
            </w:r>
          </w:p>
        </w:tc>
      </w:tr>
      <w:tr w:rsidR="00F61994" w:rsidRPr="00741A90" w14:paraId="6D73C45E" w14:textId="77777777" w:rsidTr="00F6199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2EBF8CC" w14:textId="77777777" w:rsidR="00F61994" w:rsidRPr="00741A90" w:rsidRDefault="00F61994" w:rsidP="00F61994">
            <w:pPr>
              <w:spacing w:line="480" w:lineRule="auto"/>
              <w:jc w:val="center"/>
              <w:rPr>
                <w:sz w:val="20"/>
                <w:szCs w:val="20"/>
              </w:rPr>
            </w:pPr>
            <w:proofErr w:type="spellStart"/>
            <w:r w:rsidRPr="00741A90">
              <w:rPr>
                <w:sz w:val="20"/>
                <w:szCs w:val="20"/>
              </w:rPr>
              <w:t>VD</w:t>
            </w:r>
            <w:r w:rsidRPr="00741A90">
              <w:rPr>
                <w:sz w:val="20"/>
                <w:szCs w:val="20"/>
                <w:vertAlign w:val="subscript"/>
              </w:rPr>
              <w:t>anat</w:t>
            </w:r>
            <w:proofErr w:type="spellEnd"/>
            <w:r w:rsidRPr="00741A90">
              <w:rPr>
                <w:sz w:val="20"/>
                <w:szCs w:val="20"/>
              </w:rPr>
              <w:t xml:space="preserve"> (mL)</w:t>
            </w:r>
          </w:p>
        </w:tc>
        <w:tc>
          <w:tcPr>
            <w:tcW w:w="0" w:type="auto"/>
          </w:tcPr>
          <w:p w14:paraId="51B480B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41A90">
              <w:rPr>
                <w:sz w:val="20"/>
                <w:szCs w:val="20"/>
              </w:rPr>
              <w:t>1</w:t>
            </w:r>
          </w:p>
        </w:tc>
        <w:tc>
          <w:tcPr>
            <w:tcW w:w="0" w:type="auto"/>
          </w:tcPr>
          <w:p w14:paraId="14BB388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41A90">
              <w:rPr>
                <w:sz w:val="20"/>
                <w:szCs w:val="20"/>
              </w:rPr>
              <w:t>[20,200]</w:t>
            </w:r>
          </w:p>
        </w:tc>
      </w:tr>
    </w:tbl>
    <w:p w14:paraId="3D135FF4" w14:textId="77777777" w:rsidR="00F61994" w:rsidRPr="00741A90" w:rsidRDefault="00F61994" w:rsidP="002E14E2">
      <w:pPr>
        <w:spacing w:line="480" w:lineRule="auto"/>
      </w:pPr>
      <w:proofErr w:type="spellStart"/>
      <w:r w:rsidRPr="00741A90">
        <w:t>P</w:t>
      </w:r>
      <w:r w:rsidRPr="00741A90">
        <w:rPr>
          <w:vertAlign w:val="subscript"/>
        </w:rPr>
        <w:t>ext</w:t>
      </w:r>
      <w:proofErr w:type="spellEnd"/>
      <w:r w:rsidRPr="00741A90">
        <w:t xml:space="preserve">: the extrinsic pressure acting on compartments; </w:t>
      </w:r>
      <w:proofErr w:type="spellStart"/>
      <w:r w:rsidRPr="00741A90">
        <w:t>k</w:t>
      </w:r>
      <w:r w:rsidRPr="00741A90">
        <w:rPr>
          <w:vertAlign w:val="subscript"/>
        </w:rPr>
        <w:t>stiff</w:t>
      </w:r>
      <w:proofErr w:type="spellEnd"/>
      <w:r w:rsidRPr="00741A90">
        <w:t>: the stiffness of the compartments; TOP: threshold opening pressure of the compartments; RQ: respiratory quotient; VO</w:t>
      </w:r>
      <w:r w:rsidRPr="00741A90">
        <w:rPr>
          <w:vertAlign w:val="subscript"/>
        </w:rPr>
        <w:t>2</w:t>
      </w:r>
      <w:r w:rsidRPr="00741A90">
        <w:t xml:space="preserve">: total oxygen consumption; RR: respiratory rate; Hb: </w:t>
      </w:r>
      <w:proofErr w:type="spellStart"/>
      <w:r w:rsidRPr="00741A90">
        <w:t>hemoglobin</w:t>
      </w:r>
      <w:proofErr w:type="spellEnd"/>
      <w:r w:rsidRPr="00741A90">
        <w:t>; V</w:t>
      </w:r>
      <w:r w:rsidRPr="00741A90">
        <w:rPr>
          <w:vertAlign w:val="subscript"/>
        </w:rPr>
        <w:t>D</w:t>
      </w:r>
      <w:r w:rsidRPr="00741A90">
        <w:t xml:space="preserve">: volume of anatomical dead space; </w:t>
      </w:r>
      <w:proofErr w:type="spellStart"/>
      <w:r w:rsidRPr="00741A90">
        <w:t>Shunt</w:t>
      </w:r>
      <w:r w:rsidRPr="00741A90">
        <w:rPr>
          <w:vertAlign w:val="subscript"/>
        </w:rPr>
        <w:t>anat</w:t>
      </w:r>
      <w:proofErr w:type="spellEnd"/>
      <w:r w:rsidRPr="00741A90">
        <w:t>: anatomical shunt.</w:t>
      </w:r>
    </w:p>
    <w:p w14:paraId="0D412EA1" w14:textId="77777777" w:rsidR="00F61994" w:rsidRPr="00741A90" w:rsidRDefault="00F61994" w:rsidP="00F61994">
      <w:pPr>
        <w:spacing w:line="480" w:lineRule="auto"/>
        <w:jc w:val="both"/>
      </w:pPr>
    </w:p>
    <w:p w14:paraId="4D447009" w14:textId="5B68064F" w:rsidR="00F61994" w:rsidRDefault="00F61994">
      <w:r>
        <w:br w:type="page"/>
      </w:r>
    </w:p>
    <w:p w14:paraId="40C6F4CB" w14:textId="3A8861A3" w:rsidR="0019512D" w:rsidRDefault="003E633B" w:rsidP="00D838F1">
      <w:r>
        <w:rPr>
          <w:noProof/>
        </w:rPr>
        <w:lastRenderedPageBreak/>
        <w:drawing>
          <wp:inline distT="0" distB="0" distL="0" distR="0" wp14:anchorId="1D167A3E" wp14:editId="4E45B550">
            <wp:extent cx="5731510" cy="65424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1_mmHg.eps"/>
                    <pic:cNvPicPr/>
                  </pic:nvPicPr>
                  <pic:blipFill>
                    <a:blip r:embed="rId12"/>
                    <a:stretch>
                      <a:fillRect/>
                    </a:stretch>
                  </pic:blipFill>
                  <pic:spPr>
                    <a:xfrm>
                      <a:off x="0" y="0"/>
                      <a:ext cx="5731510" cy="6542405"/>
                    </a:xfrm>
                    <a:prstGeom prst="rect">
                      <a:avLst/>
                    </a:prstGeom>
                  </pic:spPr>
                </pic:pic>
              </a:graphicData>
            </a:graphic>
          </wp:inline>
        </w:drawing>
      </w:r>
    </w:p>
    <w:p w14:paraId="284A5442" w14:textId="77777777" w:rsidR="003E633B" w:rsidRDefault="003E633B" w:rsidP="00D838F1"/>
    <w:p w14:paraId="5469F5D0" w14:textId="0679431B" w:rsidR="003E633B" w:rsidRPr="003E633B" w:rsidRDefault="003E633B" w:rsidP="002E14E2">
      <w:pPr>
        <w:widowControl w:val="0"/>
        <w:autoSpaceDE w:val="0"/>
        <w:autoSpaceDN w:val="0"/>
        <w:adjustRightInd w:val="0"/>
        <w:spacing w:line="480" w:lineRule="auto"/>
        <w:rPr>
          <w:bCs/>
        </w:rPr>
      </w:pPr>
      <w:r>
        <w:rPr>
          <w:b/>
        </w:rPr>
        <w:t xml:space="preserve">Figure S2: </w:t>
      </w:r>
      <w:r w:rsidRPr="003E633B">
        <w:rPr>
          <w:bCs/>
        </w:rPr>
        <w:t>Development Cohort, a comparison of the outputs of the simulator with the original patient data in panels (a) and (b), expressed as median, interquartile range and actual range. Panels (c) to (f) also plot the data points (on horizontal axis) versus simulator output values (on vertical axis). R is the Spearman's rank correlation coefficient.</w:t>
      </w:r>
    </w:p>
    <w:p w14:paraId="13940F18" w14:textId="3213BBD3" w:rsidR="00F61994" w:rsidRDefault="00F61994" w:rsidP="00F61994">
      <w:pPr>
        <w:widowControl w:val="0"/>
        <w:autoSpaceDE w:val="0"/>
        <w:autoSpaceDN w:val="0"/>
        <w:adjustRightInd w:val="0"/>
        <w:spacing w:line="480" w:lineRule="auto"/>
        <w:jc w:val="both"/>
      </w:pPr>
    </w:p>
    <w:p w14:paraId="3A1958A8" w14:textId="796AF80C" w:rsidR="00F61994" w:rsidRDefault="00F61994">
      <w:r>
        <w:br w:type="page"/>
      </w:r>
    </w:p>
    <w:p w14:paraId="795AA8FC" w14:textId="0C07481E" w:rsidR="00F61994" w:rsidRPr="00741A90" w:rsidRDefault="00F61994" w:rsidP="00F61994">
      <w:pPr>
        <w:widowControl w:val="0"/>
        <w:autoSpaceDE w:val="0"/>
        <w:autoSpaceDN w:val="0"/>
        <w:adjustRightInd w:val="0"/>
        <w:spacing w:line="480" w:lineRule="auto"/>
        <w:jc w:val="both"/>
      </w:pPr>
      <w:r w:rsidRPr="002E14E2">
        <w:rPr>
          <w:b/>
        </w:rPr>
        <w:lastRenderedPageBreak/>
        <w:t>Table S2</w:t>
      </w:r>
      <w:r w:rsidR="002E14E2">
        <w:t>:</w:t>
      </w:r>
      <w:r w:rsidRPr="00741A90">
        <w:t xml:space="preserve"> Patient characteristics and mechanical ventilator settings for each individual patient in the development cohort, and as mean and standard deviations (SD) across the cohort.</w:t>
      </w:r>
    </w:p>
    <w:tbl>
      <w:tblPr>
        <w:tblStyle w:val="ListTable1Light3"/>
        <w:tblW w:w="5000" w:type="pct"/>
        <w:jc w:val="center"/>
        <w:tblLayout w:type="fixed"/>
        <w:tblCellMar>
          <w:left w:w="86" w:type="dxa"/>
          <w:right w:w="86" w:type="dxa"/>
        </w:tblCellMar>
        <w:tblLook w:val="04A0" w:firstRow="1" w:lastRow="0" w:firstColumn="1" w:lastColumn="0" w:noHBand="0" w:noVBand="1"/>
      </w:tblPr>
      <w:tblGrid>
        <w:gridCol w:w="541"/>
        <w:gridCol w:w="448"/>
        <w:gridCol w:w="542"/>
        <w:gridCol w:w="720"/>
        <w:gridCol w:w="448"/>
        <w:gridCol w:w="540"/>
        <w:gridCol w:w="540"/>
        <w:gridCol w:w="634"/>
        <w:gridCol w:w="717"/>
        <w:gridCol w:w="540"/>
        <w:gridCol w:w="455"/>
        <w:gridCol w:w="533"/>
        <w:gridCol w:w="681"/>
        <w:gridCol w:w="644"/>
        <w:gridCol w:w="451"/>
        <w:gridCol w:w="592"/>
      </w:tblGrid>
      <w:tr w:rsidR="00F61994" w:rsidRPr="00741A90" w14:paraId="252045F4" w14:textId="77777777" w:rsidTr="00F61994">
        <w:trPr>
          <w:cnfStyle w:val="100000000000" w:firstRow="1" w:lastRow="0" w:firstColumn="0" w:lastColumn="0" w:oddVBand="0" w:evenVBand="0" w:oddHBand="0" w:evenHBand="0" w:firstRowFirstColumn="0" w:firstRowLastColumn="0" w:lastRowFirstColumn="0" w:lastRowLastColumn="0"/>
          <w:trHeight w:hRule="exact" w:val="202"/>
          <w:jc w:val="center"/>
        </w:trPr>
        <w:tc>
          <w:tcPr>
            <w:cnfStyle w:val="001000000000" w:firstRow="0" w:lastRow="0" w:firstColumn="1" w:lastColumn="0" w:oddVBand="0" w:evenVBand="0" w:oddHBand="0" w:evenHBand="0" w:firstRowFirstColumn="0" w:firstRowLastColumn="0" w:lastRowFirstColumn="0" w:lastRowLastColumn="0"/>
            <w:tcW w:w="300" w:type="pct"/>
            <w:shd w:val="clear" w:color="auto" w:fill="auto"/>
            <w:vAlign w:val="center"/>
          </w:tcPr>
          <w:p w14:paraId="2611CB60" w14:textId="77777777" w:rsidR="00F61994" w:rsidRPr="00741A90" w:rsidRDefault="00F61994" w:rsidP="00F61994">
            <w:pPr>
              <w:spacing w:line="480" w:lineRule="auto"/>
              <w:jc w:val="center"/>
              <w:rPr>
                <w:sz w:val="16"/>
                <w:szCs w:val="16"/>
              </w:rPr>
            </w:pPr>
            <w:r>
              <w:rPr>
                <w:sz w:val="16"/>
                <w:szCs w:val="16"/>
              </w:rPr>
              <w:t>ID</w:t>
            </w:r>
          </w:p>
        </w:tc>
        <w:tc>
          <w:tcPr>
            <w:tcW w:w="249" w:type="pct"/>
            <w:shd w:val="clear" w:color="auto" w:fill="auto"/>
            <w:vAlign w:val="center"/>
          </w:tcPr>
          <w:p w14:paraId="13B3F739"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Age</w:t>
            </w:r>
          </w:p>
        </w:tc>
        <w:tc>
          <w:tcPr>
            <w:tcW w:w="300" w:type="pct"/>
            <w:shd w:val="clear" w:color="auto" w:fill="auto"/>
            <w:vAlign w:val="center"/>
          </w:tcPr>
          <w:p w14:paraId="7A1FF4E9"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proofErr w:type="spellStart"/>
            <w:r>
              <w:rPr>
                <w:sz w:val="16"/>
                <w:szCs w:val="16"/>
              </w:rPr>
              <w:t>Wgt</w:t>
            </w:r>
            <w:proofErr w:type="spellEnd"/>
          </w:p>
        </w:tc>
        <w:tc>
          <w:tcPr>
            <w:tcW w:w="399" w:type="pct"/>
            <w:shd w:val="clear" w:color="auto" w:fill="auto"/>
          </w:tcPr>
          <w:p w14:paraId="3703791E"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PRISM</w:t>
            </w:r>
          </w:p>
        </w:tc>
        <w:tc>
          <w:tcPr>
            <w:tcW w:w="248" w:type="pct"/>
          </w:tcPr>
          <w:p w14:paraId="1B4A5216"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Died</w:t>
            </w:r>
          </w:p>
        </w:tc>
        <w:tc>
          <w:tcPr>
            <w:tcW w:w="299" w:type="pct"/>
            <w:shd w:val="clear" w:color="auto" w:fill="auto"/>
            <w:vAlign w:val="center"/>
          </w:tcPr>
          <w:p w14:paraId="0D3BD5D6"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FiO</w:t>
            </w:r>
            <w:r w:rsidRPr="00741A90">
              <w:rPr>
                <w:sz w:val="16"/>
                <w:szCs w:val="16"/>
                <w:vertAlign w:val="subscript"/>
              </w:rPr>
              <w:t>2</w:t>
            </w:r>
          </w:p>
        </w:tc>
        <w:tc>
          <w:tcPr>
            <w:tcW w:w="299" w:type="pct"/>
            <w:shd w:val="clear" w:color="auto" w:fill="auto"/>
            <w:vAlign w:val="center"/>
          </w:tcPr>
          <w:p w14:paraId="4B871CED"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RR</w:t>
            </w:r>
          </w:p>
        </w:tc>
        <w:tc>
          <w:tcPr>
            <w:tcW w:w="351" w:type="pct"/>
            <w:shd w:val="clear" w:color="auto" w:fill="auto"/>
            <w:vAlign w:val="center"/>
          </w:tcPr>
          <w:p w14:paraId="196D940E"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V</w:t>
            </w:r>
            <w:r w:rsidRPr="00741A90">
              <w:rPr>
                <w:sz w:val="16"/>
                <w:szCs w:val="16"/>
                <w:vertAlign w:val="subscript"/>
              </w:rPr>
              <w:t>T</w:t>
            </w:r>
          </w:p>
        </w:tc>
        <w:tc>
          <w:tcPr>
            <w:tcW w:w="397" w:type="pct"/>
            <w:shd w:val="clear" w:color="auto" w:fill="auto"/>
            <w:vAlign w:val="center"/>
          </w:tcPr>
          <w:p w14:paraId="1BD59C67"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PEEP</w:t>
            </w:r>
          </w:p>
        </w:tc>
        <w:tc>
          <w:tcPr>
            <w:tcW w:w="299" w:type="pct"/>
            <w:shd w:val="clear" w:color="auto" w:fill="auto"/>
            <w:vAlign w:val="center"/>
          </w:tcPr>
          <w:p w14:paraId="6CDDE18C"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PF</w:t>
            </w:r>
          </w:p>
        </w:tc>
        <w:tc>
          <w:tcPr>
            <w:tcW w:w="252" w:type="pct"/>
            <w:tcBorders>
              <w:right w:val="single" w:sz="4" w:space="0" w:color="auto"/>
            </w:tcBorders>
            <w:shd w:val="clear" w:color="auto" w:fill="auto"/>
            <w:vAlign w:val="center"/>
          </w:tcPr>
          <w:p w14:paraId="1722B8AA"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OI</w:t>
            </w:r>
          </w:p>
        </w:tc>
        <w:tc>
          <w:tcPr>
            <w:tcW w:w="295" w:type="pct"/>
            <w:tcBorders>
              <w:left w:val="single" w:sz="4" w:space="0" w:color="auto"/>
            </w:tcBorders>
            <w:shd w:val="clear" w:color="auto" w:fill="auto"/>
            <w:vAlign w:val="center"/>
          </w:tcPr>
          <w:p w14:paraId="2A130E87"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PaO</w:t>
            </w:r>
            <w:r w:rsidRPr="00741A90">
              <w:rPr>
                <w:sz w:val="16"/>
                <w:szCs w:val="16"/>
                <w:vertAlign w:val="subscript"/>
              </w:rPr>
              <w:t>2</w:t>
            </w:r>
          </w:p>
        </w:tc>
        <w:tc>
          <w:tcPr>
            <w:tcW w:w="377" w:type="pct"/>
            <w:shd w:val="clear" w:color="auto" w:fill="auto"/>
            <w:vAlign w:val="center"/>
          </w:tcPr>
          <w:p w14:paraId="3821106F"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P</w:t>
            </w:r>
            <w:r w:rsidRPr="00741A90">
              <w:rPr>
                <w:sz w:val="16"/>
                <w:szCs w:val="16"/>
                <w:vertAlign w:val="subscript"/>
              </w:rPr>
              <w:t>E</w:t>
            </w:r>
            <w:r w:rsidRPr="00741A90">
              <w:rPr>
                <w:sz w:val="16"/>
                <w:szCs w:val="16"/>
              </w:rPr>
              <w:t>’CO</w:t>
            </w:r>
            <w:r w:rsidRPr="00741A90">
              <w:rPr>
                <w:sz w:val="16"/>
                <w:szCs w:val="16"/>
                <w:vertAlign w:val="subscript"/>
              </w:rPr>
              <w:t>2</w:t>
            </w:r>
          </w:p>
        </w:tc>
        <w:tc>
          <w:tcPr>
            <w:tcW w:w="357" w:type="pct"/>
            <w:tcBorders>
              <w:right w:val="single" w:sz="4" w:space="0" w:color="auto"/>
            </w:tcBorders>
            <w:shd w:val="clear" w:color="auto" w:fill="auto"/>
            <w:vAlign w:val="center"/>
          </w:tcPr>
          <w:p w14:paraId="67803F6C"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PaCO</w:t>
            </w:r>
            <w:r w:rsidRPr="00741A90">
              <w:rPr>
                <w:sz w:val="16"/>
                <w:szCs w:val="16"/>
                <w:vertAlign w:val="subscript"/>
              </w:rPr>
              <w:t>2</w:t>
            </w:r>
          </w:p>
        </w:tc>
        <w:tc>
          <w:tcPr>
            <w:tcW w:w="250" w:type="pct"/>
            <w:tcBorders>
              <w:left w:val="single" w:sz="4" w:space="0" w:color="auto"/>
            </w:tcBorders>
            <w:shd w:val="clear" w:color="auto" w:fill="auto"/>
            <w:vAlign w:val="center"/>
          </w:tcPr>
          <w:p w14:paraId="3E0E0EEA"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PIP</w:t>
            </w:r>
          </w:p>
        </w:tc>
        <w:tc>
          <w:tcPr>
            <w:tcW w:w="328" w:type="pct"/>
            <w:shd w:val="clear" w:color="auto" w:fill="auto"/>
            <w:vAlign w:val="center"/>
          </w:tcPr>
          <w:p w14:paraId="3C5F0A70" w14:textId="77777777" w:rsidR="00F61994" w:rsidRPr="00741A90" w:rsidRDefault="00F61994" w:rsidP="00F61994">
            <w:pPr>
              <w:spacing w:line="48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741A90">
              <w:rPr>
                <w:sz w:val="16"/>
                <w:szCs w:val="16"/>
              </w:rPr>
              <w:t>mPaw</w:t>
            </w:r>
          </w:p>
        </w:tc>
      </w:tr>
      <w:tr w:rsidR="00F61994" w:rsidRPr="00741A90" w14:paraId="30C4BD84"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bottom w:val="single" w:sz="4" w:space="0" w:color="auto"/>
            </w:tcBorders>
            <w:shd w:val="clear" w:color="auto" w:fill="auto"/>
            <w:vAlign w:val="center"/>
          </w:tcPr>
          <w:p w14:paraId="62285E41" w14:textId="77777777" w:rsidR="00F61994" w:rsidRPr="00741A90" w:rsidRDefault="00F61994" w:rsidP="00F61994">
            <w:pPr>
              <w:spacing w:line="480" w:lineRule="auto"/>
              <w:jc w:val="center"/>
              <w:rPr>
                <w:sz w:val="16"/>
                <w:szCs w:val="16"/>
              </w:rPr>
            </w:pPr>
          </w:p>
        </w:tc>
        <w:tc>
          <w:tcPr>
            <w:tcW w:w="249" w:type="pct"/>
            <w:tcBorders>
              <w:bottom w:val="single" w:sz="4" w:space="0" w:color="auto"/>
            </w:tcBorders>
            <w:shd w:val="clear" w:color="auto" w:fill="auto"/>
            <w:vAlign w:val="center"/>
          </w:tcPr>
          <w:p w14:paraId="41B4E1C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y</w:t>
            </w:r>
          </w:p>
        </w:tc>
        <w:tc>
          <w:tcPr>
            <w:tcW w:w="300" w:type="pct"/>
            <w:tcBorders>
              <w:bottom w:val="single" w:sz="4" w:space="0" w:color="auto"/>
            </w:tcBorders>
            <w:shd w:val="clear" w:color="auto" w:fill="auto"/>
            <w:vAlign w:val="center"/>
          </w:tcPr>
          <w:p w14:paraId="5346FE1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kg</w:t>
            </w:r>
          </w:p>
        </w:tc>
        <w:tc>
          <w:tcPr>
            <w:tcW w:w="399" w:type="pct"/>
            <w:tcBorders>
              <w:bottom w:val="single" w:sz="4" w:space="0" w:color="auto"/>
            </w:tcBorders>
            <w:shd w:val="clear" w:color="auto" w:fill="auto"/>
          </w:tcPr>
          <w:p w14:paraId="658E8DE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248" w:type="pct"/>
            <w:tcBorders>
              <w:bottom w:val="single" w:sz="4" w:space="0" w:color="auto"/>
            </w:tcBorders>
          </w:tcPr>
          <w:p w14:paraId="28E7813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299" w:type="pct"/>
            <w:tcBorders>
              <w:bottom w:val="single" w:sz="4" w:space="0" w:color="auto"/>
            </w:tcBorders>
            <w:shd w:val="clear" w:color="auto" w:fill="auto"/>
            <w:vAlign w:val="center"/>
          </w:tcPr>
          <w:p w14:paraId="5454AC5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299" w:type="pct"/>
            <w:tcBorders>
              <w:bottom w:val="single" w:sz="4" w:space="0" w:color="auto"/>
            </w:tcBorders>
            <w:shd w:val="clear" w:color="auto" w:fill="auto"/>
            <w:vAlign w:val="center"/>
          </w:tcPr>
          <w:p w14:paraId="4F654B0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bpm</w:t>
            </w:r>
          </w:p>
        </w:tc>
        <w:tc>
          <w:tcPr>
            <w:tcW w:w="351" w:type="pct"/>
            <w:tcBorders>
              <w:bottom w:val="single" w:sz="4" w:space="0" w:color="auto"/>
            </w:tcBorders>
            <w:shd w:val="clear" w:color="auto" w:fill="auto"/>
            <w:vAlign w:val="center"/>
          </w:tcPr>
          <w:p w14:paraId="7BFBD37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mL/kg</w:t>
            </w:r>
          </w:p>
        </w:tc>
        <w:tc>
          <w:tcPr>
            <w:tcW w:w="397" w:type="pct"/>
            <w:tcBorders>
              <w:bottom w:val="single" w:sz="4" w:space="0" w:color="auto"/>
            </w:tcBorders>
            <w:shd w:val="clear" w:color="auto" w:fill="auto"/>
            <w:vAlign w:val="center"/>
          </w:tcPr>
          <w:p w14:paraId="06ED1FA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cmH</w:t>
            </w:r>
            <w:r w:rsidRPr="00741A90">
              <w:rPr>
                <w:sz w:val="16"/>
                <w:szCs w:val="16"/>
                <w:vertAlign w:val="subscript"/>
              </w:rPr>
              <w:t>2</w:t>
            </w:r>
            <w:r w:rsidRPr="00741A90">
              <w:rPr>
                <w:sz w:val="16"/>
                <w:szCs w:val="16"/>
              </w:rPr>
              <w:t>O</w:t>
            </w:r>
          </w:p>
        </w:tc>
        <w:tc>
          <w:tcPr>
            <w:tcW w:w="299" w:type="pct"/>
            <w:tcBorders>
              <w:bottom w:val="single" w:sz="4" w:space="0" w:color="auto"/>
            </w:tcBorders>
            <w:shd w:val="clear" w:color="auto" w:fill="auto"/>
            <w:vAlign w:val="center"/>
          </w:tcPr>
          <w:p w14:paraId="51E3266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252" w:type="pct"/>
            <w:tcBorders>
              <w:bottom w:val="single" w:sz="4" w:space="0" w:color="auto"/>
              <w:right w:val="single" w:sz="4" w:space="0" w:color="auto"/>
            </w:tcBorders>
            <w:shd w:val="clear" w:color="auto" w:fill="auto"/>
            <w:vAlign w:val="center"/>
          </w:tcPr>
          <w:p w14:paraId="1244F8C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029" w:type="pct"/>
            <w:gridSpan w:val="3"/>
            <w:tcBorders>
              <w:left w:val="single" w:sz="4" w:space="0" w:color="auto"/>
              <w:bottom w:val="single" w:sz="4" w:space="0" w:color="auto"/>
              <w:right w:val="single" w:sz="4" w:space="0" w:color="auto"/>
            </w:tcBorders>
            <w:shd w:val="clear" w:color="auto" w:fill="auto"/>
            <w:vAlign w:val="center"/>
          </w:tcPr>
          <w:p w14:paraId="7B08254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mmHg</w:t>
            </w:r>
          </w:p>
        </w:tc>
        <w:tc>
          <w:tcPr>
            <w:tcW w:w="578" w:type="pct"/>
            <w:gridSpan w:val="2"/>
            <w:tcBorders>
              <w:left w:val="single" w:sz="4" w:space="0" w:color="auto"/>
              <w:bottom w:val="single" w:sz="4" w:space="0" w:color="auto"/>
            </w:tcBorders>
            <w:shd w:val="clear" w:color="auto" w:fill="auto"/>
            <w:vAlign w:val="center"/>
          </w:tcPr>
          <w:p w14:paraId="028B303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cmH</w:t>
            </w:r>
            <w:r w:rsidRPr="00741A90">
              <w:rPr>
                <w:sz w:val="16"/>
                <w:szCs w:val="16"/>
                <w:vertAlign w:val="subscript"/>
              </w:rPr>
              <w:t>2</w:t>
            </w:r>
            <w:r w:rsidRPr="00741A90">
              <w:rPr>
                <w:sz w:val="16"/>
                <w:szCs w:val="16"/>
              </w:rPr>
              <w:t>O</w:t>
            </w:r>
          </w:p>
        </w:tc>
      </w:tr>
      <w:tr w:rsidR="00F61994" w:rsidRPr="00741A90" w14:paraId="18CD52F0"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06A73226" w14:textId="77777777" w:rsidR="00F61994" w:rsidRPr="00741A90" w:rsidRDefault="00F61994" w:rsidP="00F61994">
            <w:pPr>
              <w:spacing w:line="480" w:lineRule="auto"/>
              <w:jc w:val="center"/>
              <w:rPr>
                <w:sz w:val="16"/>
                <w:szCs w:val="16"/>
              </w:rPr>
            </w:pPr>
            <w:r w:rsidRPr="00741A90">
              <w:rPr>
                <w:sz w:val="16"/>
                <w:szCs w:val="16"/>
              </w:rPr>
              <w:t># 1</w:t>
            </w:r>
          </w:p>
        </w:tc>
        <w:tc>
          <w:tcPr>
            <w:tcW w:w="249" w:type="pct"/>
            <w:tcBorders>
              <w:top w:val="single" w:sz="4" w:space="0" w:color="auto"/>
              <w:bottom w:val="single" w:sz="4" w:space="0" w:color="auto"/>
            </w:tcBorders>
            <w:shd w:val="clear" w:color="auto" w:fill="auto"/>
            <w:vAlign w:val="center"/>
          </w:tcPr>
          <w:p w14:paraId="573B80F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8</w:t>
            </w:r>
          </w:p>
        </w:tc>
        <w:tc>
          <w:tcPr>
            <w:tcW w:w="300" w:type="pct"/>
            <w:tcBorders>
              <w:top w:val="single" w:sz="4" w:space="0" w:color="auto"/>
              <w:bottom w:val="single" w:sz="4" w:space="0" w:color="auto"/>
            </w:tcBorders>
            <w:shd w:val="clear" w:color="auto" w:fill="auto"/>
            <w:vAlign w:val="center"/>
          </w:tcPr>
          <w:p w14:paraId="20CF878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w:t>
            </w:r>
          </w:p>
        </w:tc>
        <w:tc>
          <w:tcPr>
            <w:tcW w:w="399" w:type="pct"/>
            <w:tcBorders>
              <w:top w:val="single" w:sz="4" w:space="0" w:color="auto"/>
              <w:bottom w:val="single" w:sz="4" w:space="0" w:color="auto"/>
            </w:tcBorders>
            <w:shd w:val="clear" w:color="auto" w:fill="auto"/>
          </w:tcPr>
          <w:p w14:paraId="548F334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w:t>
            </w:r>
          </w:p>
        </w:tc>
        <w:tc>
          <w:tcPr>
            <w:tcW w:w="248" w:type="pct"/>
            <w:tcBorders>
              <w:top w:val="single" w:sz="4" w:space="0" w:color="auto"/>
              <w:bottom w:val="single" w:sz="4" w:space="0" w:color="auto"/>
            </w:tcBorders>
          </w:tcPr>
          <w:p w14:paraId="14AF714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2999910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45</w:t>
            </w:r>
          </w:p>
        </w:tc>
        <w:tc>
          <w:tcPr>
            <w:tcW w:w="299" w:type="pct"/>
            <w:tcBorders>
              <w:top w:val="single" w:sz="4" w:space="0" w:color="auto"/>
              <w:bottom w:val="single" w:sz="4" w:space="0" w:color="auto"/>
            </w:tcBorders>
            <w:shd w:val="clear" w:color="auto" w:fill="auto"/>
            <w:vAlign w:val="center"/>
          </w:tcPr>
          <w:p w14:paraId="035C8F8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8</w:t>
            </w:r>
          </w:p>
        </w:tc>
        <w:tc>
          <w:tcPr>
            <w:tcW w:w="351" w:type="pct"/>
            <w:tcBorders>
              <w:top w:val="single" w:sz="4" w:space="0" w:color="auto"/>
              <w:bottom w:val="single" w:sz="4" w:space="0" w:color="auto"/>
            </w:tcBorders>
            <w:shd w:val="clear" w:color="auto" w:fill="auto"/>
            <w:vAlign w:val="center"/>
          </w:tcPr>
          <w:p w14:paraId="10FB28C7"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7</w:t>
            </w:r>
          </w:p>
        </w:tc>
        <w:tc>
          <w:tcPr>
            <w:tcW w:w="397" w:type="pct"/>
            <w:tcBorders>
              <w:top w:val="single" w:sz="4" w:space="0" w:color="auto"/>
              <w:bottom w:val="single" w:sz="4" w:space="0" w:color="auto"/>
            </w:tcBorders>
            <w:shd w:val="clear" w:color="auto" w:fill="auto"/>
            <w:vAlign w:val="center"/>
          </w:tcPr>
          <w:p w14:paraId="0E58220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w:t>
            </w:r>
          </w:p>
        </w:tc>
        <w:tc>
          <w:tcPr>
            <w:tcW w:w="299" w:type="pct"/>
            <w:tcBorders>
              <w:top w:val="single" w:sz="4" w:space="0" w:color="auto"/>
              <w:bottom w:val="single" w:sz="4" w:space="0" w:color="auto"/>
            </w:tcBorders>
            <w:shd w:val="clear" w:color="auto" w:fill="auto"/>
            <w:vAlign w:val="center"/>
          </w:tcPr>
          <w:p w14:paraId="661D2D5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37</w:t>
            </w:r>
          </w:p>
        </w:tc>
        <w:tc>
          <w:tcPr>
            <w:tcW w:w="252" w:type="pct"/>
            <w:tcBorders>
              <w:top w:val="single" w:sz="4" w:space="0" w:color="auto"/>
              <w:bottom w:val="single" w:sz="4" w:space="0" w:color="auto"/>
            </w:tcBorders>
            <w:shd w:val="clear" w:color="auto" w:fill="auto"/>
            <w:vAlign w:val="center"/>
          </w:tcPr>
          <w:p w14:paraId="08607C0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w:t>
            </w:r>
          </w:p>
        </w:tc>
        <w:tc>
          <w:tcPr>
            <w:tcW w:w="295" w:type="pct"/>
            <w:tcBorders>
              <w:top w:val="single" w:sz="4" w:space="0" w:color="auto"/>
              <w:bottom w:val="single" w:sz="4" w:space="0" w:color="auto"/>
            </w:tcBorders>
            <w:shd w:val="clear" w:color="auto" w:fill="auto"/>
            <w:vAlign w:val="center"/>
          </w:tcPr>
          <w:p w14:paraId="7882FF3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2</w:t>
            </w:r>
          </w:p>
        </w:tc>
        <w:tc>
          <w:tcPr>
            <w:tcW w:w="377" w:type="pct"/>
            <w:tcBorders>
              <w:top w:val="single" w:sz="4" w:space="0" w:color="auto"/>
              <w:bottom w:val="single" w:sz="4" w:space="0" w:color="auto"/>
            </w:tcBorders>
            <w:shd w:val="clear" w:color="auto" w:fill="auto"/>
            <w:vAlign w:val="center"/>
          </w:tcPr>
          <w:p w14:paraId="5484F52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9</w:t>
            </w:r>
          </w:p>
        </w:tc>
        <w:tc>
          <w:tcPr>
            <w:tcW w:w="357" w:type="pct"/>
            <w:tcBorders>
              <w:top w:val="single" w:sz="4" w:space="0" w:color="auto"/>
              <w:bottom w:val="single" w:sz="4" w:space="0" w:color="auto"/>
            </w:tcBorders>
            <w:shd w:val="clear" w:color="auto" w:fill="auto"/>
            <w:vAlign w:val="center"/>
          </w:tcPr>
          <w:p w14:paraId="0BBDF13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6</w:t>
            </w:r>
          </w:p>
        </w:tc>
        <w:tc>
          <w:tcPr>
            <w:tcW w:w="250" w:type="pct"/>
            <w:tcBorders>
              <w:top w:val="single" w:sz="4" w:space="0" w:color="auto"/>
              <w:bottom w:val="single" w:sz="4" w:space="0" w:color="auto"/>
            </w:tcBorders>
            <w:shd w:val="clear" w:color="auto" w:fill="auto"/>
            <w:vAlign w:val="center"/>
          </w:tcPr>
          <w:p w14:paraId="10DAFA1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0</w:t>
            </w:r>
          </w:p>
        </w:tc>
        <w:tc>
          <w:tcPr>
            <w:tcW w:w="328" w:type="pct"/>
            <w:tcBorders>
              <w:top w:val="single" w:sz="4" w:space="0" w:color="auto"/>
              <w:bottom w:val="single" w:sz="4" w:space="0" w:color="auto"/>
            </w:tcBorders>
            <w:shd w:val="clear" w:color="auto" w:fill="auto"/>
            <w:vAlign w:val="center"/>
          </w:tcPr>
          <w:p w14:paraId="3BB7E4B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1</w:t>
            </w:r>
          </w:p>
        </w:tc>
      </w:tr>
      <w:tr w:rsidR="00F61994" w:rsidRPr="00741A90" w14:paraId="6F333605"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17F3859A" w14:textId="77777777" w:rsidR="00F61994" w:rsidRPr="00741A90" w:rsidRDefault="00F61994" w:rsidP="00F61994">
            <w:pPr>
              <w:spacing w:line="480" w:lineRule="auto"/>
              <w:jc w:val="center"/>
              <w:rPr>
                <w:sz w:val="16"/>
                <w:szCs w:val="16"/>
              </w:rPr>
            </w:pPr>
            <w:r w:rsidRPr="00741A90">
              <w:rPr>
                <w:sz w:val="16"/>
                <w:szCs w:val="16"/>
              </w:rPr>
              <w:t># 2</w:t>
            </w:r>
          </w:p>
        </w:tc>
        <w:tc>
          <w:tcPr>
            <w:tcW w:w="249" w:type="pct"/>
            <w:tcBorders>
              <w:top w:val="single" w:sz="4" w:space="0" w:color="auto"/>
              <w:bottom w:val="single" w:sz="4" w:space="0" w:color="auto"/>
            </w:tcBorders>
            <w:shd w:val="clear" w:color="auto" w:fill="auto"/>
            <w:vAlign w:val="center"/>
          </w:tcPr>
          <w:p w14:paraId="7459123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8</w:t>
            </w:r>
          </w:p>
        </w:tc>
        <w:tc>
          <w:tcPr>
            <w:tcW w:w="300" w:type="pct"/>
            <w:tcBorders>
              <w:top w:val="single" w:sz="4" w:space="0" w:color="auto"/>
              <w:bottom w:val="single" w:sz="4" w:space="0" w:color="auto"/>
            </w:tcBorders>
            <w:shd w:val="clear" w:color="auto" w:fill="auto"/>
            <w:vAlign w:val="center"/>
          </w:tcPr>
          <w:p w14:paraId="181C23A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4</w:t>
            </w:r>
          </w:p>
        </w:tc>
        <w:tc>
          <w:tcPr>
            <w:tcW w:w="399" w:type="pct"/>
            <w:tcBorders>
              <w:top w:val="single" w:sz="4" w:space="0" w:color="auto"/>
              <w:bottom w:val="single" w:sz="4" w:space="0" w:color="auto"/>
            </w:tcBorders>
            <w:shd w:val="clear" w:color="auto" w:fill="auto"/>
          </w:tcPr>
          <w:p w14:paraId="0A9020D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w:t>
            </w:r>
          </w:p>
        </w:tc>
        <w:tc>
          <w:tcPr>
            <w:tcW w:w="248" w:type="pct"/>
            <w:tcBorders>
              <w:top w:val="single" w:sz="4" w:space="0" w:color="auto"/>
              <w:bottom w:val="single" w:sz="4" w:space="0" w:color="auto"/>
            </w:tcBorders>
          </w:tcPr>
          <w:p w14:paraId="5647F4C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2185492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5</w:t>
            </w:r>
          </w:p>
        </w:tc>
        <w:tc>
          <w:tcPr>
            <w:tcW w:w="299" w:type="pct"/>
            <w:tcBorders>
              <w:top w:val="single" w:sz="4" w:space="0" w:color="auto"/>
              <w:bottom w:val="single" w:sz="4" w:space="0" w:color="auto"/>
            </w:tcBorders>
            <w:shd w:val="clear" w:color="auto" w:fill="auto"/>
            <w:vAlign w:val="center"/>
          </w:tcPr>
          <w:p w14:paraId="11537FF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0</w:t>
            </w:r>
          </w:p>
        </w:tc>
        <w:tc>
          <w:tcPr>
            <w:tcW w:w="351" w:type="pct"/>
            <w:tcBorders>
              <w:top w:val="single" w:sz="4" w:space="0" w:color="auto"/>
              <w:bottom w:val="single" w:sz="4" w:space="0" w:color="auto"/>
            </w:tcBorders>
            <w:shd w:val="clear" w:color="auto" w:fill="auto"/>
            <w:vAlign w:val="center"/>
          </w:tcPr>
          <w:p w14:paraId="4B60B55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3</w:t>
            </w:r>
          </w:p>
        </w:tc>
        <w:tc>
          <w:tcPr>
            <w:tcW w:w="397" w:type="pct"/>
            <w:tcBorders>
              <w:top w:val="single" w:sz="4" w:space="0" w:color="auto"/>
              <w:bottom w:val="single" w:sz="4" w:space="0" w:color="auto"/>
            </w:tcBorders>
            <w:shd w:val="clear" w:color="auto" w:fill="auto"/>
            <w:vAlign w:val="center"/>
          </w:tcPr>
          <w:p w14:paraId="5819B48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4</w:t>
            </w:r>
          </w:p>
        </w:tc>
        <w:tc>
          <w:tcPr>
            <w:tcW w:w="299" w:type="pct"/>
            <w:tcBorders>
              <w:top w:val="single" w:sz="4" w:space="0" w:color="auto"/>
              <w:bottom w:val="single" w:sz="4" w:space="0" w:color="auto"/>
            </w:tcBorders>
            <w:shd w:val="clear" w:color="auto" w:fill="auto"/>
            <w:vAlign w:val="center"/>
          </w:tcPr>
          <w:p w14:paraId="6D307F4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52</w:t>
            </w:r>
          </w:p>
        </w:tc>
        <w:tc>
          <w:tcPr>
            <w:tcW w:w="252" w:type="pct"/>
            <w:tcBorders>
              <w:top w:val="single" w:sz="4" w:space="0" w:color="auto"/>
              <w:bottom w:val="single" w:sz="4" w:space="0" w:color="auto"/>
            </w:tcBorders>
            <w:shd w:val="clear" w:color="auto" w:fill="auto"/>
            <w:vAlign w:val="center"/>
          </w:tcPr>
          <w:p w14:paraId="788FC2D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4.5</w:t>
            </w:r>
          </w:p>
        </w:tc>
        <w:tc>
          <w:tcPr>
            <w:tcW w:w="295" w:type="pct"/>
            <w:tcBorders>
              <w:top w:val="single" w:sz="4" w:space="0" w:color="auto"/>
              <w:bottom w:val="single" w:sz="4" w:space="0" w:color="auto"/>
            </w:tcBorders>
            <w:shd w:val="clear" w:color="auto" w:fill="auto"/>
            <w:vAlign w:val="center"/>
          </w:tcPr>
          <w:p w14:paraId="3E33DD6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6</w:t>
            </w:r>
          </w:p>
        </w:tc>
        <w:tc>
          <w:tcPr>
            <w:tcW w:w="377" w:type="pct"/>
            <w:tcBorders>
              <w:top w:val="single" w:sz="4" w:space="0" w:color="auto"/>
              <w:bottom w:val="single" w:sz="4" w:space="0" w:color="auto"/>
            </w:tcBorders>
            <w:shd w:val="clear" w:color="auto" w:fill="auto"/>
            <w:vAlign w:val="center"/>
          </w:tcPr>
          <w:p w14:paraId="66C24E2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4</w:t>
            </w:r>
          </w:p>
        </w:tc>
        <w:tc>
          <w:tcPr>
            <w:tcW w:w="357" w:type="pct"/>
            <w:tcBorders>
              <w:top w:val="single" w:sz="4" w:space="0" w:color="auto"/>
              <w:bottom w:val="single" w:sz="4" w:space="0" w:color="auto"/>
            </w:tcBorders>
            <w:shd w:val="clear" w:color="auto" w:fill="auto"/>
            <w:vAlign w:val="center"/>
          </w:tcPr>
          <w:p w14:paraId="473DFB4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2</w:t>
            </w:r>
          </w:p>
        </w:tc>
        <w:tc>
          <w:tcPr>
            <w:tcW w:w="250" w:type="pct"/>
            <w:tcBorders>
              <w:top w:val="single" w:sz="4" w:space="0" w:color="auto"/>
              <w:bottom w:val="single" w:sz="4" w:space="0" w:color="auto"/>
            </w:tcBorders>
            <w:shd w:val="clear" w:color="auto" w:fill="auto"/>
            <w:vAlign w:val="center"/>
          </w:tcPr>
          <w:p w14:paraId="2FDE827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4</w:t>
            </w:r>
          </w:p>
        </w:tc>
        <w:tc>
          <w:tcPr>
            <w:tcW w:w="328" w:type="pct"/>
            <w:tcBorders>
              <w:top w:val="single" w:sz="4" w:space="0" w:color="auto"/>
              <w:bottom w:val="single" w:sz="4" w:space="0" w:color="auto"/>
            </w:tcBorders>
            <w:shd w:val="clear" w:color="auto" w:fill="auto"/>
            <w:vAlign w:val="center"/>
          </w:tcPr>
          <w:p w14:paraId="0640636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2</w:t>
            </w:r>
          </w:p>
        </w:tc>
      </w:tr>
      <w:tr w:rsidR="00F61994" w:rsidRPr="00741A90" w14:paraId="1504AB76"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1AAC4D76" w14:textId="77777777" w:rsidR="00F61994" w:rsidRPr="00741A90" w:rsidRDefault="00F61994" w:rsidP="00F61994">
            <w:pPr>
              <w:spacing w:line="480" w:lineRule="auto"/>
              <w:jc w:val="center"/>
              <w:rPr>
                <w:sz w:val="16"/>
                <w:szCs w:val="16"/>
              </w:rPr>
            </w:pPr>
            <w:r w:rsidRPr="00741A90">
              <w:rPr>
                <w:sz w:val="16"/>
                <w:szCs w:val="16"/>
              </w:rPr>
              <w:t># 3</w:t>
            </w:r>
          </w:p>
        </w:tc>
        <w:tc>
          <w:tcPr>
            <w:tcW w:w="249" w:type="pct"/>
            <w:tcBorders>
              <w:top w:val="single" w:sz="4" w:space="0" w:color="auto"/>
              <w:bottom w:val="single" w:sz="4" w:space="0" w:color="auto"/>
            </w:tcBorders>
            <w:shd w:val="clear" w:color="auto" w:fill="auto"/>
            <w:vAlign w:val="center"/>
          </w:tcPr>
          <w:p w14:paraId="5F24743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8</w:t>
            </w:r>
          </w:p>
        </w:tc>
        <w:tc>
          <w:tcPr>
            <w:tcW w:w="300" w:type="pct"/>
            <w:tcBorders>
              <w:top w:val="single" w:sz="4" w:space="0" w:color="auto"/>
              <w:bottom w:val="single" w:sz="4" w:space="0" w:color="auto"/>
            </w:tcBorders>
            <w:shd w:val="clear" w:color="auto" w:fill="auto"/>
            <w:vAlign w:val="center"/>
          </w:tcPr>
          <w:p w14:paraId="148B65B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4.5</w:t>
            </w:r>
          </w:p>
        </w:tc>
        <w:tc>
          <w:tcPr>
            <w:tcW w:w="399" w:type="pct"/>
            <w:tcBorders>
              <w:top w:val="single" w:sz="4" w:space="0" w:color="auto"/>
              <w:bottom w:val="single" w:sz="4" w:space="0" w:color="auto"/>
            </w:tcBorders>
            <w:shd w:val="clear" w:color="auto" w:fill="auto"/>
          </w:tcPr>
          <w:p w14:paraId="42C990A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248" w:type="pct"/>
            <w:tcBorders>
              <w:top w:val="single" w:sz="4" w:space="0" w:color="auto"/>
              <w:bottom w:val="single" w:sz="4" w:space="0" w:color="auto"/>
            </w:tcBorders>
          </w:tcPr>
          <w:p w14:paraId="49BFC7A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5D5A980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6</w:t>
            </w:r>
          </w:p>
        </w:tc>
        <w:tc>
          <w:tcPr>
            <w:tcW w:w="299" w:type="pct"/>
            <w:tcBorders>
              <w:top w:val="single" w:sz="4" w:space="0" w:color="auto"/>
              <w:bottom w:val="single" w:sz="4" w:space="0" w:color="auto"/>
            </w:tcBorders>
            <w:shd w:val="clear" w:color="auto" w:fill="auto"/>
            <w:vAlign w:val="center"/>
          </w:tcPr>
          <w:p w14:paraId="7787EA6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5</w:t>
            </w:r>
          </w:p>
        </w:tc>
        <w:tc>
          <w:tcPr>
            <w:tcW w:w="351" w:type="pct"/>
            <w:tcBorders>
              <w:top w:val="single" w:sz="4" w:space="0" w:color="auto"/>
              <w:bottom w:val="single" w:sz="4" w:space="0" w:color="auto"/>
            </w:tcBorders>
            <w:shd w:val="clear" w:color="auto" w:fill="auto"/>
            <w:vAlign w:val="center"/>
          </w:tcPr>
          <w:p w14:paraId="3438A71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8</w:t>
            </w:r>
          </w:p>
        </w:tc>
        <w:tc>
          <w:tcPr>
            <w:tcW w:w="397" w:type="pct"/>
            <w:tcBorders>
              <w:top w:val="single" w:sz="4" w:space="0" w:color="auto"/>
              <w:bottom w:val="single" w:sz="4" w:space="0" w:color="auto"/>
            </w:tcBorders>
            <w:shd w:val="clear" w:color="auto" w:fill="auto"/>
            <w:vAlign w:val="center"/>
          </w:tcPr>
          <w:p w14:paraId="7C70162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0</w:t>
            </w:r>
          </w:p>
        </w:tc>
        <w:tc>
          <w:tcPr>
            <w:tcW w:w="299" w:type="pct"/>
            <w:tcBorders>
              <w:top w:val="single" w:sz="4" w:space="0" w:color="auto"/>
              <w:bottom w:val="single" w:sz="4" w:space="0" w:color="auto"/>
            </w:tcBorders>
            <w:shd w:val="clear" w:color="auto" w:fill="auto"/>
            <w:vAlign w:val="center"/>
          </w:tcPr>
          <w:p w14:paraId="730F5B8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97</w:t>
            </w:r>
          </w:p>
        </w:tc>
        <w:tc>
          <w:tcPr>
            <w:tcW w:w="252" w:type="pct"/>
            <w:tcBorders>
              <w:top w:val="single" w:sz="4" w:space="0" w:color="auto"/>
              <w:bottom w:val="single" w:sz="4" w:space="0" w:color="auto"/>
            </w:tcBorders>
            <w:shd w:val="clear" w:color="auto" w:fill="auto"/>
            <w:vAlign w:val="center"/>
          </w:tcPr>
          <w:p w14:paraId="2F36C65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5</w:t>
            </w:r>
          </w:p>
        </w:tc>
        <w:tc>
          <w:tcPr>
            <w:tcW w:w="295" w:type="pct"/>
            <w:tcBorders>
              <w:top w:val="single" w:sz="4" w:space="0" w:color="auto"/>
              <w:bottom w:val="single" w:sz="4" w:space="0" w:color="auto"/>
            </w:tcBorders>
            <w:shd w:val="clear" w:color="auto" w:fill="auto"/>
            <w:vAlign w:val="center"/>
          </w:tcPr>
          <w:p w14:paraId="6365083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8</w:t>
            </w:r>
          </w:p>
        </w:tc>
        <w:tc>
          <w:tcPr>
            <w:tcW w:w="377" w:type="pct"/>
            <w:tcBorders>
              <w:top w:val="single" w:sz="4" w:space="0" w:color="auto"/>
              <w:bottom w:val="single" w:sz="4" w:space="0" w:color="auto"/>
            </w:tcBorders>
            <w:shd w:val="clear" w:color="auto" w:fill="auto"/>
            <w:vAlign w:val="center"/>
          </w:tcPr>
          <w:p w14:paraId="35FA3BA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2</w:t>
            </w:r>
          </w:p>
        </w:tc>
        <w:tc>
          <w:tcPr>
            <w:tcW w:w="357" w:type="pct"/>
            <w:tcBorders>
              <w:top w:val="single" w:sz="4" w:space="0" w:color="auto"/>
              <w:bottom w:val="single" w:sz="4" w:space="0" w:color="auto"/>
            </w:tcBorders>
            <w:shd w:val="clear" w:color="auto" w:fill="auto"/>
            <w:vAlign w:val="center"/>
          </w:tcPr>
          <w:p w14:paraId="5BCEEBD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0</w:t>
            </w:r>
          </w:p>
        </w:tc>
        <w:tc>
          <w:tcPr>
            <w:tcW w:w="250" w:type="pct"/>
            <w:tcBorders>
              <w:top w:val="single" w:sz="4" w:space="0" w:color="auto"/>
              <w:bottom w:val="single" w:sz="4" w:space="0" w:color="auto"/>
            </w:tcBorders>
            <w:shd w:val="clear" w:color="auto" w:fill="auto"/>
            <w:vAlign w:val="center"/>
          </w:tcPr>
          <w:p w14:paraId="2C3AEBE7"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5</w:t>
            </w:r>
          </w:p>
        </w:tc>
        <w:tc>
          <w:tcPr>
            <w:tcW w:w="328" w:type="pct"/>
            <w:tcBorders>
              <w:top w:val="single" w:sz="4" w:space="0" w:color="auto"/>
              <w:bottom w:val="single" w:sz="4" w:space="0" w:color="auto"/>
            </w:tcBorders>
            <w:shd w:val="clear" w:color="auto" w:fill="auto"/>
            <w:vAlign w:val="center"/>
          </w:tcPr>
          <w:p w14:paraId="6B78D15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w:t>
            </w:r>
          </w:p>
        </w:tc>
      </w:tr>
      <w:tr w:rsidR="00F61994" w:rsidRPr="00741A90" w14:paraId="75F2FBC0"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6F329D37" w14:textId="77777777" w:rsidR="00F61994" w:rsidRPr="00741A90" w:rsidRDefault="00F61994" w:rsidP="00F61994">
            <w:pPr>
              <w:spacing w:line="480" w:lineRule="auto"/>
              <w:jc w:val="center"/>
              <w:rPr>
                <w:sz w:val="16"/>
                <w:szCs w:val="16"/>
              </w:rPr>
            </w:pPr>
            <w:r w:rsidRPr="00741A90">
              <w:rPr>
                <w:sz w:val="16"/>
                <w:szCs w:val="16"/>
              </w:rPr>
              <w:t># 4</w:t>
            </w:r>
          </w:p>
        </w:tc>
        <w:tc>
          <w:tcPr>
            <w:tcW w:w="249" w:type="pct"/>
            <w:tcBorders>
              <w:top w:val="single" w:sz="4" w:space="0" w:color="auto"/>
              <w:bottom w:val="single" w:sz="4" w:space="0" w:color="auto"/>
            </w:tcBorders>
            <w:shd w:val="clear" w:color="auto" w:fill="auto"/>
            <w:vAlign w:val="center"/>
          </w:tcPr>
          <w:p w14:paraId="03C62E8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8</w:t>
            </w:r>
          </w:p>
        </w:tc>
        <w:tc>
          <w:tcPr>
            <w:tcW w:w="300" w:type="pct"/>
            <w:tcBorders>
              <w:top w:val="single" w:sz="4" w:space="0" w:color="auto"/>
              <w:bottom w:val="single" w:sz="4" w:space="0" w:color="auto"/>
            </w:tcBorders>
            <w:shd w:val="clear" w:color="auto" w:fill="auto"/>
            <w:vAlign w:val="center"/>
          </w:tcPr>
          <w:p w14:paraId="64F3F27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7</w:t>
            </w:r>
          </w:p>
        </w:tc>
        <w:tc>
          <w:tcPr>
            <w:tcW w:w="399" w:type="pct"/>
            <w:tcBorders>
              <w:top w:val="single" w:sz="4" w:space="0" w:color="auto"/>
              <w:bottom w:val="single" w:sz="4" w:space="0" w:color="auto"/>
            </w:tcBorders>
            <w:shd w:val="clear" w:color="auto" w:fill="auto"/>
          </w:tcPr>
          <w:p w14:paraId="7DA8CD7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8</w:t>
            </w:r>
          </w:p>
        </w:tc>
        <w:tc>
          <w:tcPr>
            <w:tcW w:w="248" w:type="pct"/>
            <w:tcBorders>
              <w:top w:val="single" w:sz="4" w:space="0" w:color="auto"/>
              <w:bottom w:val="single" w:sz="4" w:space="0" w:color="auto"/>
            </w:tcBorders>
          </w:tcPr>
          <w:p w14:paraId="4FE0189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631C2D2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5</w:t>
            </w:r>
          </w:p>
        </w:tc>
        <w:tc>
          <w:tcPr>
            <w:tcW w:w="299" w:type="pct"/>
            <w:tcBorders>
              <w:top w:val="single" w:sz="4" w:space="0" w:color="auto"/>
              <w:bottom w:val="single" w:sz="4" w:space="0" w:color="auto"/>
            </w:tcBorders>
            <w:shd w:val="clear" w:color="auto" w:fill="auto"/>
            <w:vAlign w:val="center"/>
          </w:tcPr>
          <w:p w14:paraId="4AFCF1E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0</w:t>
            </w:r>
          </w:p>
        </w:tc>
        <w:tc>
          <w:tcPr>
            <w:tcW w:w="351" w:type="pct"/>
            <w:tcBorders>
              <w:top w:val="single" w:sz="4" w:space="0" w:color="auto"/>
              <w:bottom w:val="single" w:sz="4" w:space="0" w:color="auto"/>
            </w:tcBorders>
            <w:shd w:val="clear" w:color="auto" w:fill="auto"/>
            <w:vAlign w:val="center"/>
          </w:tcPr>
          <w:p w14:paraId="64D928B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5</w:t>
            </w:r>
          </w:p>
        </w:tc>
        <w:tc>
          <w:tcPr>
            <w:tcW w:w="397" w:type="pct"/>
            <w:tcBorders>
              <w:top w:val="single" w:sz="4" w:space="0" w:color="auto"/>
              <w:bottom w:val="single" w:sz="4" w:space="0" w:color="auto"/>
            </w:tcBorders>
            <w:shd w:val="clear" w:color="auto" w:fill="auto"/>
            <w:vAlign w:val="center"/>
          </w:tcPr>
          <w:p w14:paraId="79FC1A1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0</w:t>
            </w:r>
          </w:p>
        </w:tc>
        <w:tc>
          <w:tcPr>
            <w:tcW w:w="299" w:type="pct"/>
            <w:tcBorders>
              <w:top w:val="single" w:sz="4" w:space="0" w:color="auto"/>
              <w:bottom w:val="single" w:sz="4" w:space="0" w:color="auto"/>
            </w:tcBorders>
            <w:shd w:val="clear" w:color="auto" w:fill="auto"/>
            <w:vAlign w:val="center"/>
          </w:tcPr>
          <w:p w14:paraId="57810EB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36</w:t>
            </w:r>
          </w:p>
        </w:tc>
        <w:tc>
          <w:tcPr>
            <w:tcW w:w="252" w:type="pct"/>
            <w:tcBorders>
              <w:top w:val="single" w:sz="4" w:space="0" w:color="auto"/>
              <w:bottom w:val="single" w:sz="4" w:space="0" w:color="auto"/>
            </w:tcBorders>
            <w:shd w:val="clear" w:color="auto" w:fill="auto"/>
            <w:vAlign w:val="center"/>
          </w:tcPr>
          <w:p w14:paraId="0D1E44C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9</w:t>
            </w:r>
          </w:p>
        </w:tc>
        <w:tc>
          <w:tcPr>
            <w:tcW w:w="295" w:type="pct"/>
            <w:tcBorders>
              <w:top w:val="single" w:sz="4" w:space="0" w:color="auto"/>
              <w:bottom w:val="single" w:sz="4" w:space="0" w:color="auto"/>
            </w:tcBorders>
            <w:shd w:val="clear" w:color="auto" w:fill="auto"/>
            <w:vAlign w:val="center"/>
          </w:tcPr>
          <w:p w14:paraId="5D41F01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18</w:t>
            </w:r>
          </w:p>
        </w:tc>
        <w:tc>
          <w:tcPr>
            <w:tcW w:w="377" w:type="pct"/>
            <w:tcBorders>
              <w:top w:val="single" w:sz="4" w:space="0" w:color="auto"/>
              <w:bottom w:val="single" w:sz="4" w:space="0" w:color="auto"/>
            </w:tcBorders>
            <w:shd w:val="clear" w:color="auto" w:fill="auto"/>
            <w:vAlign w:val="center"/>
          </w:tcPr>
          <w:p w14:paraId="45A3B19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7</w:t>
            </w:r>
          </w:p>
        </w:tc>
        <w:tc>
          <w:tcPr>
            <w:tcW w:w="357" w:type="pct"/>
            <w:tcBorders>
              <w:top w:val="single" w:sz="4" w:space="0" w:color="auto"/>
              <w:bottom w:val="single" w:sz="4" w:space="0" w:color="auto"/>
            </w:tcBorders>
            <w:shd w:val="clear" w:color="auto" w:fill="auto"/>
            <w:vAlign w:val="center"/>
          </w:tcPr>
          <w:p w14:paraId="33E0B98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3</w:t>
            </w:r>
          </w:p>
        </w:tc>
        <w:tc>
          <w:tcPr>
            <w:tcW w:w="250" w:type="pct"/>
            <w:tcBorders>
              <w:top w:val="single" w:sz="4" w:space="0" w:color="auto"/>
              <w:bottom w:val="single" w:sz="4" w:space="0" w:color="auto"/>
            </w:tcBorders>
            <w:shd w:val="clear" w:color="auto" w:fill="auto"/>
            <w:vAlign w:val="center"/>
          </w:tcPr>
          <w:p w14:paraId="4F3A81C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6</w:t>
            </w:r>
          </w:p>
        </w:tc>
        <w:tc>
          <w:tcPr>
            <w:tcW w:w="328" w:type="pct"/>
            <w:tcBorders>
              <w:top w:val="single" w:sz="4" w:space="0" w:color="auto"/>
              <w:bottom w:val="single" w:sz="4" w:space="0" w:color="auto"/>
            </w:tcBorders>
            <w:shd w:val="clear" w:color="auto" w:fill="auto"/>
            <w:vAlign w:val="center"/>
          </w:tcPr>
          <w:p w14:paraId="1291944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4</w:t>
            </w:r>
          </w:p>
        </w:tc>
      </w:tr>
      <w:tr w:rsidR="00F61994" w:rsidRPr="00741A90" w14:paraId="119ADF88"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05B0F448" w14:textId="77777777" w:rsidR="00F61994" w:rsidRPr="00741A90" w:rsidRDefault="00F61994" w:rsidP="00F61994">
            <w:pPr>
              <w:spacing w:line="480" w:lineRule="auto"/>
              <w:jc w:val="center"/>
              <w:rPr>
                <w:sz w:val="16"/>
                <w:szCs w:val="16"/>
              </w:rPr>
            </w:pPr>
            <w:r w:rsidRPr="00741A90">
              <w:rPr>
                <w:sz w:val="16"/>
                <w:szCs w:val="16"/>
              </w:rPr>
              <w:t># 5</w:t>
            </w:r>
          </w:p>
        </w:tc>
        <w:tc>
          <w:tcPr>
            <w:tcW w:w="249" w:type="pct"/>
            <w:tcBorders>
              <w:top w:val="single" w:sz="4" w:space="0" w:color="auto"/>
              <w:bottom w:val="single" w:sz="4" w:space="0" w:color="auto"/>
            </w:tcBorders>
            <w:shd w:val="clear" w:color="auto" w:fill="auto"/>
            <w:vAlign w:val="center"/>
          </w:tcPr>
          <w:p w14:paraId="709827A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8</w:t>
            </w:r>
          </w:p>
        </w:tc>
        <w:tc>
          <w:tcPr>
            <w:tcW w:w="300" w:type="pct"/>
            <w:tcBorders>
              <w:top w:val="single" w:sz="4" w:space="0" w:color="auto"/>
              <w:bottom w:val="single" w:sz="4" w:space="0" w:color="auto"/>
            </w:tcBorders>
            <w:shd w:val="clear" w:color="auto" w:fill="auto"/>
            <w:vAlign w:val="center"/>
          </w:tcPr>
          <w:p w14:paraId="18350B2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0</w:t>
            </w:r>
          </w:p>
        </w:tc>
        <w:tc>
          <w:tcPr>
            <w:tcW w:w="399" w:type="pct"/>
            <w:tcBorders>
              <w:top w:val="single" w:sz="4" w:space="0" w:color="auto"/>
              <w:bottom w:val="single" w:sz="4" w:space="0" w:color="auto"/>
            </w:tcBorders>
            <w:shd w:val="clear" w:color="auto" w:fill="auto"/>
          </w:tcPr>
          <w:p w14:paraId="45FAA67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p>
        </w:tc>
        <w:tc>
          <w:tcPr>
            <w:tcW w:w="248" w:type="pct"/>
            <w:tcBorders>
              <w:top w:val="single" w:sz="4" w:space="0" w:color="auto"/>
              <w:bottom w:val="single" w:sz="4" w:space="0" w:color="auto"/>
            </w:tcBorders>
          </w:tcPr>
          <w:p w14:paraId="3BD143B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6620134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21</w:t>
            </w:r>
          </w:p>
        </w:tc>
        <w:tc>
          <w:tcPr>
            <w:tcW w:w="299" w:type="pct"/>
            <w:tcBorders>
              <w:top w:val="single" w:sz="4" w:space="0" w:color="auto"/>
              <w:bottom w:val="single" w:sz="4" w:space="0" w:color="auto"/>
            </w:tcBorders>
            <w:shd w:val="clear" w:color="auto" w:fill="auto"/>
            <w:vAlign w:val="center"/>
          </w:tcPr>
          <w:p w14:paraId="778F98E6"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6</w:t>
            </w:r>
          </w:p>
        </w:tc>
        <w:tc>
          <w:tcPr>
            <w:tcW w:w="351" w:type="pct"/>
            <w:tcBorders>
              <w:top w:val="single" w:sz="4" w:space="0" w:color="auto"/>
              <w:bottom w:val="single" w:sz="4" w:space="0" w:color="auto"/>
            </w:tcBorders>
            <w:shd w:val="clear" w:color="auto" w:fill="auto"/>
            <w:vAlign w:val="center"/>
          </w:tcPr>
          <w:p w14:paraId="5AE9AC2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w:t>
            </w:r>
          </w:p>
        </w:tc>
        <w:tc>
          <w:tcPr>
            <w:tcW w:w="397" w:type="pct"/>
            <w:tcBorders>
              <w:top w:val="single" w:sz="4" w:space="0" w:color="auto"/>
              <w:bottom w:val="single" w:sz="4" w:space="0" w:color="auto"/>
            </w:tcBorders>
            <w:shd w:val="clear" w:color="auto" w:fill="auto"/>
            <w:vAlign w:val="center"/>
          </w:tcPr>
          <w:p w14:paraId="517E7D6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0</w:t>
            </w:r>
          </w:p>
        </w:tc>
        <w:tc>
          <w:tcPr>
            <w:tcW w:w="299" w:type="pct"/>
            <w:tcBorders>
              <w:top w:val="single" w:sz="4" w:space="0" w:color="auto"/>
              <w:bottom w:val="single" w:sz="4" w:space="0" w:color="auto"/>
            </w:tcBorders>
            <w:shd w:val="clear" w:color="auto" w:fill="auto"/>
            <w:vAlign w:val="center"/>
          </w:tcPr>
          <w:p w14:paraId="7C9ECB4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95</w:t>
            </w:r>
          </w:p>
        </w:tc>
        <w:tc>
          <w:tcPr>
            <w:tcW w:w="252" w:type="pct"/>
            <w:tcBorders>
              <w:top w:val="single" w:sz="4" w:space="0" w:color="auto"/>
              <w:bottom w:val="single" w:sz="4" w:space="0" w:color="auto"/>
            </w:tcBorders>
            <w:shd w:val="clear" w:color="auto" w:fill="auto"/>
            <w:vAlign w:val="center"/>
          </w:tcPr>
          <w:p w14:paraId="72EA9A8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1</w:t>
            </w:r>
          </w:p>
        </w:tc>
        <w:tc>
          <w:tcPr>
            <w:tcW w:w="295" w:type="pct"/>
            <w:tcBorders>
              <w:top w:val="single" w:sz="4" w:space="0" w:color="auto"/>
              <w:bottom w:val="single" w:sz="4" w:space="0" w:color="auto"/>
            </w:tcBorders>
            <w:shd w:val="clear" w:color="auto" w:fill="auto"/>
            <w:vAlign w:val="center"/>
          </w:tcPr>
          <w:p w14:paraId="2D37C8A6"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2</w:t>
            </w:r>
          </w:p>
        </w:tc>
        <w:tc>
          <w:tcPr>
            <w:tcW w:w="377" w:type="pct"/>
            <w:tcBorders>
              <w:top w:val="single" w:sz="4" w:space="0" w:color="auto"/>
              <w:bottom w:val="single" w:sz="4" w:space="0" w:color="auto"/>
            </w:tcBorders>
            <w:shd w:val="clear" w:color="auto" w:fill="auto"/>
            <w:vAlign w:val="center"/>
          </w:tcPr>
          <w:p w14:paraId="50194F6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2</w:t>
            </w:r>
          </w:p>
        </w:tc>
        <w:tc>
          <w:tcPr>
            <w:tcW w:w="357" w:type="pct"/>
            <w:tcBorders>
              <w:top w:val="single" w:sz="4" w:space="0" w:color="auto"/>
              <w:bottom w:val="single" w:sz="4" w:space="0" w:color="auto"/>
            </w:tcBorders>
            <w:shd w:val="clear" w:color="auto" w:fill="auto"/>
            <w:vAlign w:val="center"/>
          </w:tcPr>
          <w:p w14:paraId="7608577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2</w:t>
            </w:r>
          </w:p>
        </w:tc>
        <w:tc>
          <w:tcPr>
            <w:tcW w:w="250" w:type="pct"/>
            <w:tcBorders>
              <w:top w:val="single" w:sz="4" w:space="0" w:color="auto"/>
              <w:bottom w:val="single" w:sz="4" w:space="0" w:color="auto"/>
            </w:tcBorders>
            <w:shd w:val="clear" w:color="auto" w:fill="auto"/>
            <w:vAlign w:val="center"/>
          </w:tcPr>
          <w:p w14:paraId="390F844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6</w:t>
            </w:r>
          </w:p>
        </w:tc>
        <w:tc>
          <w:tcPr>
            <w:tcW w:w="328" w:type="pct"/>
            <w:tcBorders>
              <w:top w:val="single" w:sz="4" w:space="0" w:color="auto"/>
              <w:bottom w:val="single" w:sz="4" w:space="0" w:color="auto"/>
            </w:tcBorders>
            <w:shd w:val="clear" w:color="auto" w:fill="auto"/>
            <w:vAlign w:val="center"/>
          </w:tcPr>
          <w:p w14:paraId="2351BBB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w:t>
            </w:r>
          </w:p>
        </w:tc>
      </w:tr>
      <w:tr w:rsidR="00F61994" w:rsidRPr="00741A90" w14:paraId="6FF76789"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7D7E1089" w14:textId="77777777" w:rsidR="00F61994" w:rsidRPr="00741A90" w:rsidRDefault="00F61994" w:rsidP="00F61994">
            <w:pPr>
              <w:spacing w:line="480" w:lineRule="auto"/>
              <w:jc w:val="center"/>
              <w:rPr>
                <w:sz w:val="16"/>
                <w:szCs w:val="16"/>
              </w:rPr>
            </w:pPr>
            <w:r w:rsidRPr="00741A90">
              <w:rPr>
                <w:sz w:val="16"/>
                <w:szCs w:val="16"/>
              </w:rPr>
              <w:t># 6</w:t>
            </w:r>
          </w:p>
        </w:tc>
        <w:tc>
          <w:tcPr>
            <w:tcW w:w="249" w:type="pct"/>
            <w:tcBorders>
              <w:top w:val="single" w:sz="4" w:space="0" w:color="auto"/>
              <w:bottom w:val="single" w:sz="4" w:space="0" w:color="auto"/>
            </w:tcBorders>
            <w:shd w:val="clear" w:color="auto" w:fill="auto"/>
            <w:vAlign w:val="center"/>
          </w:tcPr>
          <w:p w14:paraId="684D577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w:t>
            </w:r>
          </w:p>
        </w:tc>
        <w:tc>
          <w:tcPr>
            <w:tcW w:w="300" w:type="pct"/>
            <w:tcBorders>
              <w:top w:val="single" w:sz="4" w:space="0" w:color="auto"/>
              <w:bottom w:val="single" w:sz="4" w:space="0" w:color="auto"/>
            </w:tcBorders>
            <w:shd w:val="clear" w:color="auto" w:fill="auto"/>
            <w:vAlign w:val="center"/>
          </w:tcPr>
          <w:p w14:paraId="7A209E0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9.5</w:t>
            </w:r>
          </w:p>
        </w:tc>
        <w:tc>
          <w:tcPr>
            <w:tcW w:w="399" w:type="pct"/>
            <w:tcBorders>
              <w:top w:val="single" w:sz="4" w:space="0" w:color="auto"/>
              <w:bottom w:val="single" w:sz="4" w:space="0" w:color="auto"/>
            </w:tcBorders>
            <w:shd w:val="clear" w:color="auto" w:fill="auto"/>
          </w:tcPr>
          <w:p w14:paraId="505B8F2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w:t>
            </w:r>
          </w:p>
        </w:tc>
        <w:tc>
          <w:tcPr>
            <w:tcW w:w="248" w:type="pct"/>
            <w:tcBorders>
              <w:top w:val="single" w:sz="4" w:space="0" w:color="auto"/>
              <w:bottom w:val="single" w:sz="4" w:space="0" w:color="auto"/>
            </w:tcBorders>
          </w:tcPr>
          <w:p w14:paraId="638F4A3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0B1E2C2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w:t>
            </w:r>
          </w:p>
        </w:tc>
        <w:tc>
          <w:tcPr>
            <w:tcW w:w="299" w:type="pct"/>
            <w:tcBorders>
              <w:top w:val="single" w:sz="4" w:space="0" w:color="auto"/>
              <w:bottom w:val="single" w:sz="4" w:space="0" w:color="auto"/>
            </w:tcBorders>
            <w:shd w:val="clear" w:color="auto" w:fill="auto"/>
            <w:vAlign w:val="center"/>
          </w:tcPr>
          <w:p w14:paraId="1F9041F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0</w:t>
            </w:r>
          </w:p>
        </w:tc>
        <w:tc>
          <w:tcPr>
            <w:tcW w:w="351" w:type="pct"/>
            <w:tcBorders>
              <w:top w:val="single" w:sz="4" w:space="0" w:color="auto"/>
              <w:bottom w:val="single" w:sz="4" w:space="0" w:color="auto"/>
            </w:tcBorders>
            <w:shd w:val="clear" w:color="auto" w:fill="auto"/>
            <w:vAlign w:val="center"/>
          </w:tcPr>
          <w:p w14:paraId="7C3F4EE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9</w:t>
            </w:r>
          </w:p>
        </w:tc>
        <w:tc>
          <w:tcPr>
            <w:tcW w:w="397" w:type="pct"/>
            <w:tcBorders>
              <w:top w:val="single" w:sz="4" w:space="0" w:color="auto"/>
              <w:bottom w:val="single" w:sz="4" w:space="0" w:color="auto"/>
            </w:tcBorders>
            <w:shd w:val="clear" w:color="auto" w:fill="auto"/>
            <w:vAlign w:val="center"/>
          </w:tcPr>
          <w:p w14:paraId="23C2301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w:t>
            </w:r>
          </w:p>
        </w:tc>
        <w:tc>
          <w:tcPr>
            <w:tcW w:w="299" w:type="pct"/>
            <w:tcBorders>
              <w:top w:val="single" w:sz="4" w:space="0" w:color="auto"/>
              <w:bottom w:val="single" w:sz="4" w:space="0" w:color="auto"/>
            </w:tcBorders>
            <w:shd w:val="clear" w:color="auto" w:fill="auto"/>
            <w:vAlign w:val="center"/>
          </w:tcPr>
          <w:p w14:paraId="6BBC6D5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8</w:t>
            </w:r>
          </w:p>
        </w:tc>
        <w:tc>
          <w:tcPr>
            <w:tcW w:w="252" w:type="pct"/>
            <w:tcBorders>
              <w:top w:val="single" w:sz="4" w:space="0" w:color="auto"/>
              <w:bottom w:val="single" w:sz="4" w:space="0" w:color="auto"/>
            </w:tcBorders>
            <w:shd w:val="clear" w:color="auto" w:fill="auto"/>
            <w:vAlign w:val="center"/>
          </w:tcPr>
          <w:p w14:paraId="36BAEA1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6.7</w:t>
            </w:r>
          </w:p>
        </w:tc>
        <w:tc>
          <w:tcPr>
            <w:tcW w:w="295" w:type="pct"/>
            <w:tcBorders>
              <w:top w:val="single" w:sz="4" w:space="0" w:color="auto"/>
              <w:bottom w:val="single" w:sz="4" w:space="0" w:color="auto"/>
            </w:tcBorders>
            <w:shd w:val="clear" w:color="auto" w:fill="auto"/>
            <w:vAlign w:val="center"/>
          </w:tcPr>
          <w:p w14:paraId="3BB40FC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8</w:t>
            </w:r>
          </w:p>
        </w:tc>
        <w:tc>
          <w:tcPr>
            <w:tcW w:w="377" w:type="pct"/>
            <w:tcBorders>
              <w:top w:val="single" w:sz="4" w:space="0" w:color="auto"/>
              <w:bottom w:val="single" w:sz="4" w:space="0" w:color="auto"/>
            </w:tcBorders>
            <w:shd w:val="clear" w:color="auto" w:fill="auto"/>
            <w:vAlign w:val="center"/>
          </w:tcPr>
          <w:p w14:paraId="05CF57A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2</w:t>
            </w:r>
          </w:p>
        </w:tc>
        <w:tc>
          <w:tcPr>
            <w:tcW w:w="357" w:type="pct"/>
            <w:tcBorders>
              <w:top w:val="single" w:sz="4" w:space="0" w:color="auto"/>
              <w:bottom w:val="single" w:sz="4" w:space="0" w:color="auto"/>
            </w:tcBorders>
            <w:shd w:val="clear" w:color="auto" w:fill="auto"/>
            <w:vAlign w:val="center"/>
          </w:tcPr>
          <w:p w14:paraId="7E62B19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5</w:t>
            </w:r>
          </w:p>
        </w:tc>
        <w:tc>
          <w:tcPr>
            <w:tcW w:w="250" w:type="pct"/>
            <w:tcBorders>
              <w:top w:val="single" w:sz="4" w:space="0" w:color="auto"/>
              <w:bottom w:val="single" w:sz="4" w:space="0" w:color="auto"/>
            </w:tcBorders>
            <w:shd w:val="clear" w:color="auto" w:fill="auto"/>
            <w:vAlign w:val="center"/>
          </w:tcPr>
          <w:p w14:paraId="2B445E8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2</w:t>
            </w:r>
          </w:p>
        </w:tc>
        <w:tc>
          <w:tcPr>
            <w:tcW w:w="328" w:type="pct"/>
            <w:tcBorders>
              <w:top w:val="single" w:sz="4" w:space="0" w:color="auto"/>
              <w:bottom w:val="single" w:sz="4" w:space="0" w:color="auto"/>
            </w:tcBorders>
            <w:shd w:val="clear" w:color="auto" w:fill="auto"/>
            <w:vAlign w:val="center"/>
          </w:tcPr>
          <w:p w14:paraId="78EB250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3</w:t>
            </w:r>
          </w:p>
        </w:tc>
      </w:tr>
      <w:tr w:rsidR="00F61994" w:rsidRPr="00741A90" w14:paraId="65DBD620"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014BDA66" w14:textId="77777777" w:rsidR="00F61994" w:rsidRPr="00741A90" w:rsidRDefault="00F61994" w:rsidP="00F61994">
            <w:pPr>
              <w:spacing w:line="480" w:lineRule="auto"/>
              <w:jc w:val="center"/>
              <w:rPr>
                <w:sz w:val="16"/>
                <w:szCs w:val="16"/>
              </w:rPr>
            </w:pPr>
            <w:r w:rsidRPr="00741A90">
              <w:rPr>
                <w:sz w:val="16"/>
                <w:szCs w:val="16"/>
              </w:rPr>
              <w:t># 7</w:t>
            </w:r>
          </w:p>
        </w:tc>
        <w:tc>
          <w:tcPr>
            <w:tcW w:w="249" w:type="pct"/>
            <w:tcBorders>
              <w:top w:val="single" w:sz="4" w:space="0" w:color="auto"/>
              <w:bottom w:val="single" w:sz="4" w:space="0" w:color="auto"/>
            </w:tcBorders>
            <w:shd w:val="clear" w:color="auto" w:fill="auto"/>
            <w:vAlign w:val="center"/>
          </w:tcPr>
          <w:p w14:paraId="5606369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w:t>
            </w:r>
          </w:p>
        </w:tc>
        <w:tc>
          <w:tcPr>
            <w:tcW w:w="300" w:type="pct"/>
            <w:tcBorders>
              <w:top w:val="single" w:sz="4" w:space="0" w:color="auto"/>
              <w:bottom w:val="single" w:sz="4" w:space="0" w:color="auto"/>
            </w:tcBorders>
            <w:shd w:val="clear" w:color="auto" w:fill="auto"/>
            <w:vAlign w:val="center"/>
          </w:tcPr>
          <w:p w14:paraId="476A5B1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w:t>
            </w:r>
          </w:p>
        </w:tc>
        <w:tc>
          <w:tcPr>
            <w:tcW w:w="399" w:type="pct"/>
            <w:tcBorders>
              <w:top w:val="single" w:sz="4" w:space="0" w:color="auto"/>
              <w:bottom w:val="single" w:sz="4" w:space="0" w:color="auto"/>
            </w:tcBorders>
            <w:shd w:val="clear" w:color="auto" w:fill="auto"/>
          </w:tcPr>
          <w:p w14:paraId="5636354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w:t>
            </w:r>
          </w:p>
        </w:tc>
        <w:tc>
          <w:tcPr>
            <w:tcW w:w="248" w:type="pct"/>
            <w:tcBorders>
              <w:top w:val="single" w:sz="4" w:space="0" w:color="auto"/>
              <w:bottom w:val="single" w:sz="4" w:space="0" w:color="auto"/>
            </w:tcBorders>
          </w:tcPr>
          <w:p w14:paraId="78A8065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610928D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5</w:t>
            </w:r>
          </w:p>
        </w:tc>
        <w:tc>
          <w:tcPr>
            <w:tcW w:w="299" w:type="pct"/>
            <w:tcBorders>
              <w:top w:val="single" w:sz="4" w:space="0" w:color="auto"/>
              <w:bottom w:val="single" w:sz="4" w:space="0" w:color="auto"/>
            </w:tcBorders>
            <w:shd w:val="clear" w:color="auto" w:fill="auto"/>
            <w:vAlign w:val="center"/>
          </w:tcPr>
          <w:p w14:paraId="377111D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0</w:t>
            </w:r>
          </w:p>
        </w:tc>
        <w:tc>
          <w:tcPr>
            <w:tcW w:w="351" w:type="pct"/>
            <w:tcBorders>
              <w:top w:val="single" w:sz="4" w:space="0" w:color="auto"/>
              <w:bottom w:val="single" w:sz="4" w:space="0" w:color="auto"/>
            </w:tcBorders>
            <w:shd w:val="clear" w:color="auto" w:fill="auto"/>
            <w:vAlign w:val="center"/>
          </w:tcPr>
          <w:p w14:paraId="07C5DBA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7</w:t>
            </w:r>
          </w:p>
        </w:tc>
        <w:tc>
          <w:tcPr>
            <w:tcW w:w="397" w:type="pct"/>
            <w:tcBorders>
              <w:top w:val="single" w:sz="4" w:space="0" w:color="auto"/>
              <w:bottom w:val="single" w:sz="4" w:space="0" w:color="auto"/>
            </w:tcBorders>
            <w:shd w:val="clear" w:color="auto" w:fill="auto"/>
            <w:vAlign w:val="center"/>
          </w:tcPr>
          <w:p w14:paraId="4C88E6F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w:t>
            </w:r>
          </w:p>
        </w:tc>
        <w:tc>
          <w:tcPr>
            <w:tcW w:w="299" w:type="pct"/>
            <w:tcBorders>
              <w:top w:val="single" w:sz="4" w:space="0" w:color="auto"/>
              <w:bottom w:val="single" w:sz="4" w:space="0" w:color="auto"/>
            </w:tcBorders>
            <w:shd w:val="clear" w:color="auto" w:fill="auto"/>
            <w:vAlign w:val="center"/>
          </w:tcPr>
          <w:p w14:paraId="3B1091C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18</w:t>
            </w:r>
          </w:p>
        </w:tc>
        <w:tc>
          <w:tcPr>
            <w:tcW w:w="252" w:type="pct"/>
            <w:tcBorders>
              <w:top w:val="single" w:sz="4" w:space="0" w:color="auto"/>
              <w:bottom w:val="single" w:sz="4" w:space="0" w:color="auto"/>
            </w:tcBorders>
            <w:shd w:val="clear" w:color="auto" w:fill="auto"/>
            <w:vAlign w:val="center"/>
          </w:tcPr>
          <w:p w14:paraId="05B469A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8</w:t>
            </w:r>
          </w:p>
        </w:tc>
        <w:tc>
          <w:tcPr>
            <w:tcW w:w="295" w:type="pct"/>
            <w:tcBorders>
              <w:top w:val="single" w:sz="4" w:space="0" w:color="auto"/>
              <w:bottom w:val="single" w:sz="4" w:space="0" w:color="auto"/>
            </w:tcBorders>
            <w:shd w:val="clear" w:color="auto" w:fill="auto"/>
            <w:vAlign w:val="center"/>
          </w:tcPr>
          <w:p w14:paraId="75465C5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9</w:t>
            </w:r>
          </w:p>
        </w:tc>
        <w:tc>
          <w:tcPr>
            <w:tcW w:w="377" w:type="pct"/>
            <w:tcBorders>
              <w:top w:val="single" w:sz="4" w:space="0" w:color="auto"/>
              <w:bottom w:val="single" w:sz="4" w:space="0" w:color="auto"/>
            </w:tcBorders>
            <w:shd w:val="clear" w:color="auto" w:fill="auto"/>
            <w:vAlign w:val="center"/>
          </w:tcPr>
          <w:p w14:paraId="2751A80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7</w:t>
            </w:r>
          </w:p>
        </w:tc>
        <w:tc>
          <w:tcPr>
            <w:tcW w:w="357" w:type="pct"/>
            <w:tcBorders>
              <w:top w:val="single" w:sz="4" w:space="0" w:color="auto"/>
              <w:bottom w:val="single" w:sz="4" w:space="0" w:color="auto"/>
            </w:tcBorders>
            <w:shd w:val="clear" w:color="auto" w:fill="auto"/>
            <w:vAlign w:val="center"/>
          </w:tcPr>
          <w:p w14:paraId="02A7414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0</w:t>
            </w:r>
          </w:p>
        </w:tc>
        <w:tc>
          <w:tcPr>
            <w:tcW w:w="250" w:type="pct"/>
            <w:tcBorders>
              <w:top w:val="single" w:sz="4" w:space="0" w:color="auto"/>
              <w:bottom w:val="single" w:sz="4" w:space="0" w:color="auto"/>
            </w:tcBorders>
            <w:shd w:val="clear" w:color="auto" w:fill="auto"/>
            <w:vAlign w:val="center"/>
          </w:tcPr>
          <w:p w14:paraId="6580E20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0</w:t>
            </w:r>
          </w:p>
        </w:tc>
        <w:tc>
          <w:tcPr>
            <w:tcW w:w="328" w:type="pct"/>
            <w:tcBorders>
              <w:top w:val="single" w:sz="4" w:space="0" w:color="auto"/>
              <w:bottom w:val="single" w:sz="4" w:space="0" w:color="auto"/>
            </w:tcBorders>
            <w:shd w:val="clear" w:color="auto" w:fill="auto"/>
            <w:vAlign w:val="center"/>
          </w:tcPr>
          <w:p w14:paraId="1C6B926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w:t>
            </w:r>
          </w:p>
        </w:tc>
      </w:tr>
      <w:tr w:rsidR="00F61994" w:rsidRPr="00741A90" w14:paraId="53C7360A"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3DB274A0" w14:textId="77777777" w:rsidR="00F61994" w:rsidRPr="00741A90" w:rsidRDefault="00F61994" w:rsidP="00F61994">
            <w:pPr>
              <w:spacing w:line="480" w:lineRule="auto"/>
              <w:jc w:val="center"/>
              <w:rPr>
                <w:sz w:val="16"/>
                <w:szCs w:val="16"/>
              </w:rPr>
            </w:pPr>
            <w:r w:rsidRPr="00741A90">
              <w:rPr>
                <w:sz w:val="16"/>
                <w:szCs w:val="16"/>
              </w:rPr>
              <w:t># 8</w:t>
            </w:r>
          </w:p>
        </w:tc>
        <w:tc>
          <w:tcPr>
            <w:tcW w:w="249" w:type="pct"/>
            <w:tcBorders>
              <w:top w:val="single" w:sz="4" w:space="0" w:color="auto"/>
              <w:bottom w:val="single" w:sz="4" w:space="0" w:color="auto"/>
            </w:tcBorders>
            <w:shd w:val="clear" w:color="auto" w:fill="auto"/>
            <w:vAlign w:val="center"/>
          </w:tcPr>
          <w:p w14:paraId="0230E04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w:t>
            </w:r>
          </w:p>
        </w:tc>
        <w:tc>
          <w:tcPr>
            <w:tcW w:w="300" w:type="pct"/>
            <w:tcBorders>
              <w:top w:val="single" w:sz="4" w:space="0" w:color="auto"/>
              <w:bottom w:val="single" w:sz="4" w:space="0" w:color="auto"/>
            </w:tcBorders>
            <w:shd w:val="clear" w:color="auto" w:fill="auto"/>
            <w:vAlign w:val="center"/>
          </w:tcPr>
          <w:p w14:paraId="2819394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3.6</w:t>
            </w:r>
          </w:p>
        </w:tc>
        <w:tc>
          <w:tcPr>
            <w:tcW w:w="399" w:type="pct"/>
            <w:tcBorders>
              <w:top w:val="single" w:sz="4" w:space="0" w:color="auto"/>
              <w:bottom w:val="single" w:sz="4" w:space="0" w:color="auto"/>
            </w:tcBorders>
            <w:shd w:val="clear" w:color="auto" w:fill="auto"/>
          </w:tcPr>
          <w:p w14:paraId="6AB6E35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w:t>
            </w:r>
          </w:p>
        </w:tc>
        <w:tc>
          <w:tcPr>
            <w:tcW w:w="248" w:type="pct"/>
            <w:tcBorders>
              <w:top w:val="single" w:sz="4" w:space="0" w:color="auto"/>
              <w:bottom w:val="single" w:sz="4" w:space="0" w:color="auto"/>
            </w:tcBorders>
          </w:tcPr>
          <w:p w14:paraId="053D225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155BC00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5</w:t>
            </w:r>
          </w:p>
        </w:tc>
        <w:tc>
          <w:tcPr>
            <w:tcW w:w="299" w:type="pct"/>
            <w:tcBorders>
              <w:top w:val="single" w:sz="4" w:space="0" w:color="auto"/>
              <w:bottom w:val="single" w:sz="4" w:space="0" w:color="auto"/>
            </w:tcBorders>
            <w:shd w:val="clear" w:color="auto" w:fill="auto"/>
            <w:vAlign w:val="center"/>
          </w:tcPr>
          <w:p w14:paraId="7BE34EA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6</w:t>
            </w:r>
          </w:p>
        </w:tc>
        <w:tc>
          <w:tcPr>
            <w:tcW w:w="351" w:type="pct"/>
            <w:tcBorders>
              <w:top w:val="single" w:sz="4" w:space="0" w:color="auto"/>
              <w:bottom w:val="single" w:sz="4" w:space="0" w:color="auto"/>
            </w:tcBorders>
            <w:shd w:val="clear" w:color="auto" w:fill="auto"/>
            <w:vAlign w:val="center"/>
          </w:tcPr>
          <w:p w14:paraId="5A4DECC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4</w:t>
            </w:r>
          </w:p>
        </w:tc>
        <w:tc>
          <w:tcPr>
            <w:tcW w:w="397" w:type="pct"/>
            <w:tcBorders>
              <w:top w:val="single" w:sz="4" w:space="0" w:color="auto"/>
              <w:bottom w:val="single" w:sz="4" w:space="0" w:color="auto"/>
            </w:tcBorders>
            <w:shd w:val="clear" w:color="auto" w:fill="auto"/>
            <w:vAlign w:val="center"/>
          </w:tcPr>
          <w:p w14:paraId="7A82903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0</w:t>
            </w:r>
          </w:p>
        </w:tc>
        <w:tc>
          <w:tcPr>
            <w:tcW w:w="299" w:type="pct"/>
            <w:tcBorders>
              <w:top w:val="single" w:sz="4" w:space="0" w:color="auto"/>
              <w:bottom w:val="single" w:sz="4" w:space="0" w:color="auto"/>
            </w:tcBorders>
            <w:shd w:val="clear" w:color="auto" w:fill="auto"/>
            <w:vAlign w:val="center"/>
          </w:tcPr>
          <w:p w14:paraId="7DE4B2E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78</w:t>
            </w:r>
          </w:p>
        </w:tc>
        <w:tc>
          <w:tcPr>
            <w:tcW w:w="252" w:type="pct"/>
            <w:tcBorders>
              <w:top w:val="single" w:sz="4" w:space="0" w:color="auto"/>
              <w:bottom w:val="single" w:sz="4" w:space="0" w:color="auto"/>
            </w:tcBorders>
            <w:shd w:val="clear" w:color="auto" w:fill="auto"/>
            <w:vAlign w:val="center"/>
          </w:tcPr>
          <w:p w14:paraId="49B1199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3</w:t>
            </w:r>
          </w:p>
        </w:tc>
        <w:tc>
          <w:tcPr>
            <w:tcW w:w="295" w:type="pct"/>
            <w:tcBorders>
              <w:top w:val="single" w:sz="4" w:space="0" w:color="auto"/>
              <w:bottom w:val="single" w:sz="4" w:space="0" w:color="auto"/>
            </w:tcBorders>
            <w:shd w:val="clear" w:color="auto" w:fill="auto"/>
            <w:vAlign w:val="center"/>
          </w:tcPr>
          <w:p w14:paraId="2A30B56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9</w:t>
            </w:r>
          </w:p>
        </w:tc>
        <w:tc>
          <w:tcPr>
            <w:tcW w:w="377" w:type="pct"/>
            <w:tcBorders>
              <w:top w:val="single" w:sz="4" w:space="0" w:color="auto"/>
              <w:bottom w:val="single" w:sz="4" w:space="0" w:color="auto"/>
            </w:tcBorders>
            <w:shd w:val="clear" w:color="auto" w:fill="auto"/>
            <w:vAlign w:val="center"/>
          </w:tcPr>
          <w:p w14:paraId="29AC766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3</w:t>
            </w:r>
          </w:p>
        </w:tc>
        <w:tc>
          <w:tcPr>
            <w:tcW w:w="357" w:type="pct"/>
            <w:tcBorders>
              <w:top w:val="single" w:sz="4" w:space="0" w:color="auto"/>
              <w:bottom w:val="single" w:sz="4" w:space="0" w:color="auto"/>
            </w:tcBorders>
            <w:shd w:val="clear" w:color="auto" w:fill="auto"/>
            <w:vAlign w:val="center"/>
          </w:tcPr>
          <w:p w14:paraId="58463D0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9</w:t>
            </w:r>
          </w:p>
        </w:tc>
        <w:tc>
          <w:tcPr>
            <w:tcW w:w="250" w:type="pct"/>
            <w:tcBorders>
              <w:top w:val="single" w:sz="4" w:space="0" w:color="auto"/>
              <w:bottom w:val="single" w:sz="4" w:space="0" w:color="auto"/>
            </w:tcBorders>
            <w:shd w:val="clear" w:color="auto" w:fill="auto"/>
            <w:vAlign w:val="center"/>
          </w:tcPr>
          <w:p w14:paraId="19A034E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1</w:t>
            </w:r>
          </w:p>
        </w:tc>
        <w:tc>
          <w:tcPr>
            <w:tcW w:w="328" w:type="pct"/>
            <w:tcBorders>
              <w:top w:val="single" w:sz="4" w:space="0" w:color="auto"/>
              <w:bottom w:val="single" w:sz="4" w:space="0" w:color="auto"/>
            </w:tcBorders>
            <w:shd w:val="clear" w:color="auto" w:fill="auto"/>
            <w:vAlign w:val="center"/>
          </w:tcPr>
          <w:p w14:paraId="321B137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3</w:t>
            </w:r>
          </w:p>
        </w:tc>
      </w:tr>
      <w:tr w:rsidR="00F61994" w:rsidRPr="00741A90" w14:paraId="2484AF8C"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1C710E1A" w14:textId="77777777" w:rsidR="00F61994" w:rsidRPr="00741A90" w:rsidRDefault="00F61994" w:rsidP="00F61994">
            <w:pPr>
              <w:spacing w:line="480" w:lineRule="auto"/>
              <w:jc w:val="center"/>
              <w:rPr>
                <w:sz w:val="16"/>
                <w:szCs w:val="16"/>
              </w:rPr>
            </w:pPr>
            <w:r w:rsidRPr="00741A90">
              <w:rPr>
                <w:sz w:val="16"/>
                <w:szCs w:val="16"/>
              </w:rPr>
              <w:t># 9</w:t>
            </w:r>
          </w:p>
        </w:tc>
        <w:tc>
          <w:tcPr>
            <w:tcW w:w="249" w:type="pct"/>
            <w:tcBorders>
              <w:top w:val="single" w:sz="4" w:space="0" w:color="auto"/>
              <w:bottom w:val="single" w:sz="4" w:space="0" w:color="auto"/>
            </w:tcBorders>
            <w:shd w:val="clear" w:color="auto" w:fill="auto"/>
            <w:vAlign w:val="center"/>
          </w:tcPr>
          <w:p w14:paraId="3836C79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w:t>
            </w:r>
          </w:p>
        </w:tc>
        <w:tc>
          <w:tcPr>
            <w:tcW w:w="300" w:type="pct"/>
            <w:tcBorders>
              <w:top w:val="single" w:sz="4" w:space="0" w:color="auto"/>
              <w:bottom w:val="single" w:sz="4" w:space="0" w:color="auto"/>
            </w:tcBorders>
            <w:shd w:val="clear" w:color="auto" w:fill="auto"/>
            <w:vAlign w:val="center"/>
          </w:tcPr>
          <w:p w14:paraId="28931AD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w:t>
            </w:r>
          </w:p>
        </w:tc>
        <w:tc>
          <w:tcPr>
            <w:tcW w:w="399" w:type="pct"/>
            <w:tcBorders>
              <w:top w:val="single" w:sz="4" w:space="0" w:color="auto"/>
              <w:bottom w:val="single" w:sz="4" w:space="0" w:color="auto"/>
            </w:tcBorders>
            <w:shd w:val="clear" w:color="auto" w:fill="auto"/>
          </w:tcPr>
          <w:p w14:paraId="2E7A363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w:t>
            </w:r>
          </w:p>
        </w:tc>
        <w:tc>
          <w:tcPr>
            <w:tcW w:w="248" w:type="pct"/>
            <w:tcBorders>
              <w:top w:val="single" w:sz="4" w:space="0" w:color="auto"/>
              <w:bottom w:val="single" w:sz="4" w:space="0" w:color="auto"/>
            </w:tcBorders>
          </w:tcPr>
          <w:p w14:paraId="217E18E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7D8ED9C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3</w:t>
            </w:r>
          </w:p>
        </w:tc>
        <w:tc>
          <w:tcPr>
            <w:tcW w:w="299" w:type="pct"/>
            <w:tcBorders>
              <w:top w:val="single" w:sz="4" w:space="0" w:color="auto"/>
              <w:bottom w:val="single" w:sz="4" w:space="0" w:color="auto"/>
            </w:tcBorders>
            <w:shd w:val="clear" w:color="auto" w:fill="auto"/>
            <w:vAlign w:val="center"/>
          </w:tcPr>
          <w:p w14:paraId="6C4531B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4</w:t>
            </w:r>
          </w:p>
        </w:tc>
        <w:tc>
          <w:tcPr>
            <w:tcW w:w="351" w:type="pct"/>
            <w:tcBorders>
              <w:top w:val="single" w:sz="4" w:space="0" w:color="auto"/>
              <w:bottom w:val="single" w:sz="4" w:space="0" w:color="auto"/>
            </w:tcBorders>
            <w:shd w:val="clear" w:color="auto" w:fill="auto"/>
            <w:vAlign w:val="center"/>
          </w:tcPr>
          <w:p w14:paraId="3590D02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3</w:t>
            </w:r>
          </w:p>
        </w:tc>
        <w:tc>
          <w:tcPr>
            <w:tcW w:w="397" w:type="pct"/>
            <w:tcBorders>
              <w:top w:val="single" w:sz="4" w:space="0" w:color="auto"/>
              <w:bottom w:val="single" w:sz="4" w:space="0" w:color="auto"/>
            </w:tcBorders>
            <w:shd w:val="clear" w:color="auto" w:fill="auto"/>
            <w:vAlign w:val="center"/>
          </w:tcPr>
          <w:p w14:paraId="0F8F766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0</w:t>
            </w:r>
          </w:p>
        </w:tc>
        <w:tc>
          <w:tcPr>
            <w:tcW w:w="299" w:type="pct"/>
            <w:tcBorders>
              <w:top w:val="single" w:sz="4" w:space="0" w:color="auto"/>
              <w:bottom w:val="single" w:sz="4" w:space="0" w:color="auto"/>
            </w:tcBorders>
            <w:shd w:val="clear" w:color="auto" w:fill="auto"/>
            <w:vAlign w:val="center"/>
          </w:tcPr>
          <w:p w14:paraId="0DBE841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66</w:t>
            </w:r>
          </w:p>
        </w:tc>
        <w:tc>
          <w:tcPr>
            <w:tcW w:w="252" w:type="pct"/>
            <w:tcBorders>
              <w:top w:val="single" w:sz="4" w:space="0" w:color="auto"/>
              <w:bottom w:val="single" w:sz="4" w:space="0" w:color="auto"/>
            </w:tcBorders>
            <w:shd w:val="clear" w:color="auto" w:fill="auto"/>
            <w:vAlign w:val="center"/>
          </w:tcPr>
          <w:p w14:paraId="60DE606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4</w:t>
            </w:r>
          </w:p>
        </w:tc>
        <w:tc>
          <w:tcPr>
            <w:tcW w:w="295" w:type="pct"/>
            <w:tcBorders>
              <w:top w:val="single" w:sz="4" w:space="0" w:color="auto"/>
              <w:bottom w:val="single" w:sz="4" w:space="0" w:color="auto"/>
            </w:tcBorders>
            <w:shd w:val="clear" w:color="auto" w:fill="auto"/>
            <w:vAlign w:val="center"/>
          </w:tcPr>
          <w:p w14:paraId="4E25983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0</w:t>
            </w:r>
          </w:p>
        </w:tc>
        <w:tc>
          <w:tcPr>
            <w:tcW w:w="377" w:type="pct"/>
            <w:tcBorders>
              <w:top w:val="single" w:sz="4" w:space="0" w:color="auto"/>
              <w:bottom w:val="single" w:sz="4" w:space="0" w:color="auto"/>
            </w:tcBorders>
            <w:shd w:val="clear" w:color="auto" w:fill="auto"/>
            <w:vAlign w:val="center"/>
          </w:tcPr>
          <w:p w14:paraId="134DBB1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0</w:t>
            </w:r>
          </w:p>
        </w:tc>
        <w:tc>
          <w:tcPr>
            <w:tcW w:w="357" w:type="pct"/>
            <w:tcBorders>
              <w:top w:val="single" w:sz="4" w:space="0" w:color="auto"/>
              <w:bottom w:val="single" w:sz="4" w:space="0" w:color="auto"/>
            </w:tcBorders>
            <w:shd w:val="clear" w:color="auto" w:fill="auto"/>
            <w:vAlign w:val="center"/>
          </w:tcPr>
          <w:p w14:paraId="281043C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6</w:t>
            </w:r>
          </w:p>
        </w:tc>
        <w:tc>
          <w:tcPr>
            <w:tcW w:w="250" w:type="pct"/>
            <w:tcBorders>
              <w:top w:val="single" w:sz="4" w:space="0" w:color="auto"/>
              <w:bottom w:val="single" w:sz="4" w:space="0" w:color="auto"/>
            </w:tcBorders>
            <w:shd w:val="clear" w:color="auto" w:fill="auto"/>
            <w:vAlign w:val="center"/>
          </w:tcPr>
          <w:p w14:paraId="1304963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8</w:t>
            </w:r>
          </w:p>
        </w:tc>
        <w:tc>
          <w:tcPr>
            <w:tcW w:w="328" w:type="pct"/>
            <w:tcBorders>
              <w:top w:val="single" w:sz="4" w:space="0" w:color="auto"/>
              <w:bottom w:val="single" w:sz="4" w:space="0" w:color="auto"/>
            </w:tcBorders>
            <w:shd w:val="clear" w:color="auto" w:fill="auto"/>
            <w:vAlign w:val="center"/>
          </w:tcPr>
          <w:p w14:paraId="32027D1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7</w:t>
            </w:r>
          </w:p>
        </w:tc>
      </w:tr>
      <w:tr w:rsidR="00F61994" w:rsidRPr="00741A90" w14:paraId="32D5EB80"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114F5472" w14:textId="77777777" w:rsidR="00F61994" w:rsidRPr="00741A90" w:rsidRDefault="00F61994" w:rsidP="00F61994">
            <w:pPr>
              <w:spacing w:line="480" w:lineRule="auto"/>
              <w:jc w:val="center"/>
              <w:rPr>
                <w:sz w:val="16"/>
                <w:szCs w:val="16"/>
              </w:rPr>
            </w:pPr>
            <w:r w:rsidRPr="00741A90">
              <w:rPr>
                <w:sz w:val="16"/>
                <w:szCs w:val="16"/>
              </w:rPr>
              <w:t># 10</w:t>
            </w:r>
          </w:p>
        </w:tc>
        <w:tc>
          <w:tcPr>
            <w:tcW w:w="249" w:type="pct"/>
            <w:tcBorders>
              <w:top w:val="single" w:sz="4" w:space="0" w:color="auto"/>
              <w:bottom w:val="single" w:sz="4" w:space="0" w:color="auto"/>
            </w:tcBorders>
            <w:shd w:val="clear" w:color="auto" w:fill="auto"/>
            <w:vAlign w:val="center"/>
          </w:tcPr>
          <w:p w14:paraId="2B6750F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w:t>
            </w:r>
          </w:p>
        </w:tc>
        <w:tc>
          <w:tcPr>
            <w:tcW w:w="300" w:type="pct"/>
            <w:tcBorders>
              <w:top w:val="single" w:sz="4" w:space="0" w:color="auto"/>
              <w:bottom w:val="single" w:sz="4" w:space="0" w:color="auto"/>
            </w:tcBorders>
            <w:shd w:val="clear" w:color="auto" w:fill="auto"/>
            <w:vAlign w:val="center"/>
          </w:tcPr>
          <w:p w14:paraId="3598D18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3</w:t>
            </w:r>
          </w:p>
        </w:tc>
        <w:tc>
          <w:tcPr>
            <w:tcW w:w="399" w:type="pct"/>
            <w:tcBorders>
              <w:top w:val="single" w:sz="4" w:space="0" w:color="auto"/>
              <w:bottom w:val="single" w:sz="4" w:space="0" w:color="auto"/>
            </w:tcBorders>
            <w:shd w:val="clear" w:color="auto" w:fill="auto"/>
          </w:tcPr>
          <w:p w14:paraId="42AA95F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6</w:t>
            </w:r>
          </w:p>
        </w:tc>
        <w:tc>
          <w:tcPr>
            <w:tcW w:w="248" w:type="pct"/>
            <w:tcBorders>
              <w:top w:val="single" w:sz="4" w:space="0" w:color="auto"/>
              <w:bottom w:val="single" w:sz="4" w:space="0" w:color="auto"/>
            </w:tcBorders>
          </w:tcPr>
          <w:p w14:paraId="2548C70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74073EC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4</w:t>
            </w:r>
          </w:p>
        </w:tc>
        <w:tc>
          <w:tcPr>
            <w:tcW w:w="299" w:type="pct"/>
            <w:tcBorders>
              <w:top w:val="single" w:sz="4" w:space="0" w:color="auto"/>
              <w:bottom w:val="single" w:sz="4" w:space="0" w:color="auto"/>
            </w:tcBorders>
            <w:shd w:val="clear" w:color="auto" w:fill="auto"/>
            <w:vAlign w:val="center"/>
          </w:tcPr>
          <w:p w14:paraId="54FFB10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8</w:t>
            </w:r>
          </w:p>
        </w:tc>
        <w:tc>
          <w:tcPr>
            <w:tcW w:w="351" w:type="pct"/>
            <w:tcBorders>
              <w:top w:val="single" w:sz="4" w:space="0" w:color="auto"/>
              <w:bottom w:val="single" w:sz="4" w:space="0" w:color="auto"/>
            </w:tcBorders>
            <w:shd w:val="clear" w:color="auto" w:fill="auto"/>
            <w:vAlign w:val="center"/>
          </w:tcPr>
          <w:p w14:paraId="703752D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8</w:t>
            </w:r>
          </w:p>
        </w:tc>
        <w:tc>
          <w:tcPr>
            <w:tcW w:w="397" w:type="pct"/>
            <w:tcBorders>
              <w:top w:val="single" w:sz="4" w:space="0" w:color="auto"/>
              <w:bottom w:val="single" w:sz="4" w:space="0" w:color="auto"/>
            </w:tcBorders>
            <w:shd w:val="clear" w:color="auto" w:fill="auto"/>
            <w:vAlign w:val="center"/>
          </w:tcPr>
          <w:p w14:paraId="157251F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2</w:t>
            </w:r>
          </w:p>
        </w:tc>
        <w:tc>
          <w:tcPr>
            <w:tcW w:w="299" w:type="pct"/>
            <w:tcBorders>
              <w:top w:val="single" w:sz="4" w:space="0" w:color="auto"/>
              <w:bottom w:val="single" w:sz="4" w:space="0" w:color="auto"/>
            </w:tcBorders>
            <w:shd w:val="clear" w:color="auto" w:fill="auto"/>
            <w:vAlign w:val="center"/>
          </w:tcPr>
          <w:p w14:paraId="5DBEF90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30</w:t>
            </w:r>
          </w:p>
        </w:tc>
        <w:tc>
          <w:tcPr>
            <w:tcW w:w="252" w:type="pct"/>
            <w:tcBorders>
              <w:top w:val="single" w:sz="4" w:space="0" w:color="auto"/>
              <w:bottom w:val="single" w:sz="4" w:space="0" w:color="auto"/>
            </w:tcBorders>
            <w:shd w:val="clear" w:color="auto" w:fill="auto"/>
            <w:vAlign w:val="center"/>
          </w:tcPr>
          <w:p w14:paraId="0265216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w:t>
            </w:r>
          </w:p>
        </w:tc>
        <w:tc>
          <w:tcPr>
            <w:tcW w:w="295" w:type="pct"/>
            <w:tcBorders>
              <w:top w:val="single" w:sz="4" w:space="0" w:color="auto"/>
              <w:bottom w:val="single" w:sz="4" w:space="0" w:color="auto"/>
            </w:tcBorders>
            <w:shd w:val="clear" w:color="auto" w:fill="auto"/>
            <w:vAlign w:val="center"/>
          </w:tcPr>
          <w:p w14:paraId="7CBFDA7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92</w:t>
            </w:r>
          </w:p>
        </w:tc>
        <w:tc>
          <w:tcPr>
            <w:tcW w:w="377" w:type="pct"/>
            <w:tcBorders>
              <w:top w:val="single" w:sz="4" w:space="0" w:color="auto"/>
              <w:bottom w:val="single" w:sz="4" w:space="0" w:color="auto"/>
            </w:tcBorders>
            <w:shd w:val="clear" w:color="auto" w:fill="auto"/>
            <w:vAlign w:val="center"/>
          </w:tcPr>
          <w:p w14:paraId="672CE3D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9</w:t>
            </w:r>
          </w:p>
        </w:tc>
        <w:tc>
          <w:tcPr>
            <w:tcW w:w="357" w:type="pct"/>
            <w:tcBorders>
              <w:top w:val="single" w:sz="4" w:space="0" w:color="auto"/>
              <w:bottom w:val="single" w:sz="4" w:space="0" w:color="auto"/>
            </w:tcBorders>
            <w:shd w:val="clear" w:color="auto" w:fill="auto"/>
            <w:vAlign w:val="center"/>
          </w:tcPr>
          <w:p w14:paraId="402DB38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0</w:t>
            </w:r>
          </w:p>
        </w:tc>
        <w:tc>
          <w:tcPr>
            <w:tcW w:w="250" w:type="pct"/>
            <w:tcBorders>
              <w:top w:val="single" w:sz="4" w:space="0" w:color="auto"/>
              <w:bottom w:val="single" w:sz="4" w:space="0" w:color="auto"/>
            </w:tcBorders>
            <w:shd w:val="clear" w:color="auto" w:fill="auto"/>
            <w:vAlign w:val="center"/>
          </w:tcPr>
          <w:p w14:paraId="344C342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5</w:t>
            </w:r>
          </w:p>
        </w:tc>
        <w:tc>
          <w:tcPr>
            <w:tcW w:w="328" w:type="pct"/>
            <w:tcBorders>
              <w:top w:val="single" w:sz="4" w:space="0" w:color="auto"/>
              <w:bottom w:val="single" w:sz="4" w:space="0" w:color="auto"/>
            </w:tcBorders>
            <w:shd w:val="clear" w:color="auto" w:fill="auto"/>
            <w:vAlign w:val="center"/>
          </w:tcPr>
          <w:p w14:paraId="6A78AEC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6</w:t>
            </w:r>
          </w:p>
        </w:tc>
      </w:tr>
      <w:tr w:rsidR="00F61994" w:rsidRPr="00741A90" w14:paraId="7FD8762F"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53B853DB" w14:textId="77777777" w:rsidR="00F61994" w:rsidRPr="00741A90" w:rsidRDefault="00F61994" w:rsidP="00F61994">
            <w:pPr>
              <w:spacing w:line="480" w:lineRule="auto"/>
              <w:jc w:val="center"/>
              <w:rPr>
                <w:sz w:val="16"/>
                <w:szCs w:val="16"/>
              </w:rPr>
            </w:pPr>
            <w:r w:rsidRPr="00741A90">
              <w:rPr>
                <w:sz w:val="16"/>
                <w:szCs w:val="16"/>
              </w:rPr>
              <w:t># 11</w:t>
            </w:r>
          </w:p>
        </w:tc>
        <w:tc>
          <w:tcPr>
            <w:tcW w:w="249" w:type="pct"/>
            <w:tcBorders>
              <w:top w:val="single" w:sz="4" w:space="0" w:color="auto"/>
              <w:bottom w:val="single" w:sz="4" w:space="0" w:color="auto"/>
            </w:tcBorders>
            <w:shd w:val="clear" w:color="auto" w:fill="auto"/>
            <w:vAlign w:val="center"/>
          </w:tcPr>
          <w:p w14:paraId="6175E7E6"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3</w:t>
            </w:r>
          </w:p>
        </w:tc>
        <w:tc>
          <w:tcPr>
            <w:tcW w:w="300" w:type="pct"/>
            <w:tcBorders>
              <w:top w:val="single" w:sz="4" w:space="0" w:color="auto"/>
              <w:bottom w:val="single" w:sz="4" w:space="0" w:color="auto"/>
            </w:tcBorders>
            <w:shd w:val="clear" w:color="auto" w:fill="auto"/>
            <w:vAlign w:val="center"/>
          </w:tcPr>
          <w:p w14:paraId="034E5F9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w:t>
            </w:r>
          </w:p>
        </w:tc>
        <w:tc>
          <w:tcPr>
            <w:tcW w:w="399" w:type="pct"/>
            <w:tcBorders>
              <w:top w:val="single" w:sz="4" w:space="0" w:color="auto"/>
              <w:bottom w:val="single" w:sz="4" w:space="0" w:color="auto"/>
            </w:tcBorders>
            <w:shd w:val="clear" w:color="auto" w:fill="auto"/>
          </w:tcPr>
          <w:p w14:paraId="70B6C39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w:t>
            </w:r>
          </w:p>
        </w:tc>
        <w:tc>
          <w:tcPr>
            <w:tcW w:w="248" w:type="pct"/>
            <w:tcBorders>
              <w:top w:val="single" w:sz="4" w:space="0" w:color="auto"/>
              <w:bottom w:val="single" w:sz="4" w:space="0" w:color="auto"/>
            </w:tcBorders>
          </w:tcPr>
          <w:p w14:paraId="2E79F1C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Y</w:t>
            </w:r>
          </w:p>
        </w:tc>
        <w:tc>
          <w:tcPr>
            <w:tcW w:w="299" w:type="pct"/>
            <w:tcBorders>
              <w:top w:val="single" w:sz="4" w:space="0" w:color="auto"/>
              <w:bottom w:val="single" w:sz="4" w:space="0" w:color="auto"/>
            </w:tcBorders>
            <w:shd w:val="clear" w:color="auto" w:fill="auto"/>
            <w:vAlign w:val="center"/>
          </w:tcPr>
          <w:p w14:paraId="173DA7E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5</w:t>
            </w:r>
          </w:p>
        </w:tc>
        <w:tc>
          <w:tcPr>
            <w:tcW w:w="299" w:type="pct"/>
            <w:tcBorders>
              <w:top w:val="single" w:sz="4" w:space="0" w:color="auto"/>
              <w:bottom w:val="single" w:sz="4" w:space="0" w:color="auto"/>
            </w:tcBorders>
            <w:shd w:val="clear" w:color="auto" w:fill="auto"/>
            <w:vAlign w:val="center"/>
          </w:tcPr>
          <w:p w14:paraId="335E1FE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5</w:t>
            </w:r>
          </w:p>
        </w:tc>
        <w:tc>
          <w:tcPr>
            <w:tcW w:w="351" w:type="pct"/>
            <w:tcBorders>
              <w:top w:val="single" w:sz="4" w:space="0" w:color="auto"/>
              <w:bottom w:val="single" w:sz="4" w:space="0" w:color="auto"/>
            </w:tcBorders>
            <w:shd w:val="clear" w:color="auto" w:fill="auto"/>
            <w:vAlign w:val="center"/>
          </w:tcPr>
          <w:p w14:paraId="3CF9DCF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5</w:t>
            </w:r>
          </w:p>
        </w:tc>
        <w:tc>
          <w:tcPr>
            <w:tcW w:w="397" w:type="pct"/>
            <w:tcBorders>
              <w:top w:val="single" w:sz="4" w:space="0" w:color="auto"/>
              <w:bottom w:val="single" w:sz="4" w:space="0" w:color="auto"/>
            </w:tcBorders>
            <w:shd w:val="clear" w:color="auto" w:fill="auto"/>
            <w:vAlign w:val="center"/>
          </w:tcPr>
          <w:p w14:paraId="589EF4F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w:t>
            </w:r>
          </w:p>
        </w:tc>
        <w:tc>
          <w:tcPr>
            <w:tcW w:w="299" w:type="pct"/>
            <w:tcBorders>
              <w:top w:val="single" w:sz="4" w:space="0" w:color="auto"/>
              <w:bottom w:val="single" w:sz="4" w:space="0" w:color="auto"/>
            </w:tcBorders>
            <w:shd w:val="clear" w:color="auto" w:fill="auto"/>
            <w:vAlign w:val="center"/>
          </w:tcPr>
          <w:p w14:paraId="65280CD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78</w:t>
            </w:r>
          </w:p>
        </w:tc>
        <w:tc>
          <w:tcPr>
            <w:tcW w:w="252" w:type="pct"/>
            <w:tcBorders>
              <w:top w:val="single" w:sz="4" w:space="0" w:color="auto"/>
              <w:bottom w:val="single" w:sz="4" w:space="0" w:color="auto"/>
            </w:tcBorders>
            <w:shd w:val="clear" w:color="auto" w:fill="auto"/>
            <w:vAlign w:val="center"/>
          </w:tcPr>
          <w:p w14:paraId="4C81193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3</w:t>
            </w:r>
          </w:p>
        </w:tc>
        <w:tc>
          <w:tcPr>
            <w:tcW w:w="295" w:type="pct"/>
            <w:tcBorders>
              <w:top w:val="single" w:sz="4" w:space="0" w:color="auto"/>
              <w:bottom w:val="single" w:sz="4" w:space="0" w:color="auto"/>
            </w:tcBorders>
            <w:shd w:val="clear" w:color="auto" w:fill="auto"/>
            <w:vAlign w:val="center"/>
          </w:tcPr>
          <w:p w14:paraId="0FB0A0D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9</w:t>
            </w:r>
          </w:p>
        </w:tc>
        <w:tc>
          <w:tcPr>
            <w:tcW w:w="377" w:type="pct"/>
            <w:tcBorders>
              <w:top w:val="single" w:sz="4" w:space="0" w:color="auto"/>
              <w:bottom w:val="single" w:sz="4" w:space="0" w:color="auto"/>
            </w:tcBorders>
            <w:shd w:val="clear" w:color="auto" w:fill="auto"/>
            <w:vAlign w:val="center"/>
          </w:tcPr>
          <w:p w14:paraId="0617B78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3</w:t>
            </w:r>
          </w:p>
        </w:tc>
        <w:tc>
          <w:tcPr>
            <w:tcW w:w="357" w:type="pct"/>
            <w:tcBorders>
              <w:top w:val="single" w:sz="4" w:space="0" w:color="auto"/>
              <w:bottom w:val="single" w:sz="4" w:space="0" w:color="auto"/>
            </w:tcBorders>
            <w:shd w:val="clear" w:color="auto" w:fill="auto"/>
            <w:vAlign w:val="center"/>
          </w:tcPr>
          <w:p w14:paraId="56E91BF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6</w:t>
            </w:r>
          </w:p>
        </w:tc>
        <w:tc>
          <w:tcPr>
            <w:tcW w:w="250" w:type="pct"/>
            <w:tcBorders>
              <w:top w:val="single" w:sz="4" w:space="0" w:color="auto"/>
              <w:bottom w:val="single" w:sz="4" w:space="0" w:color="auto"/>
            </w:tcBorders>
            <w:shd w:val="clear" w:color="auto" w:fill="auto"/>
            <w:vAlign w:val="center"/>
          </w:tcPr>
          <w:p w14:paraId="47E3F0E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6</w:t>
            </w:r>
          </w:p>
        </w:tc>
        <w:tc>
          <w:tcPr>
            <w:tcW w:w="328" w:type="pct"/>
            <w:tcBorders>
              <w:top w:val="single" w:sz="4" w:space="0" w:color="auto"/>
              <w:bottom w:val="single" w:sz="4" w:space="0" w:color="auto"/>
            </w:tcBorders>
            <w:shd w:val="clear" w:color="auto" w:fill="auto"/>
            <w:vAlign w:val="center"/>
          </w:tcPr>
          <w:p w14:paraId="0E9EDED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3</w:t>
            </w:r>
          </w:p>
        </w:tc>
      </w:tr>
      <w:tr w:rsidR="00F61994" w:rsidRPr="00741A90" w14:paraId="3A8DA073"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2E3AE83B" w14:textId="77777777" w:rsidR="00F61994" w:rsidRPr="00741A90" w:rsidRDefault="00F61994" w:rsidP="00F61994">
            <w:pPr>
              <w:spacing w:line="480" w:lineRule="auto"/>
              <w:jc w:val="center"/>
              <w:rPr>
                <w:sz w:val="16"/>
                <w:szCs w:val="16"/>
              </w:rPr>
            </w:pPr>
            <w:r w:rsidRPr="00741A90">
              <w:rPr>
                <w:sz w:val="16"/>
                <w:szCs w:val="16"/>
              </w:rPr>
              <w:t># 12</w:t>
            </w:r>
          </w:p>
        </w:tc>
        <w:tc>
          <w:tcPr>
            <w:tcW w:w="249" w:type="pct"/>
            <w:tcBorders>
              <w:top w:val="single" w:sz="4" w:space="0" w:color="auto"/>
              <w:bottom w:val="single" w:sz="4" w:space="0" w:color="auto"/>
            </w:tcBorders>
            <w:shd w:val="clear" w:color="auto" w:fill="auto"/>
            <w:vAlign w:val="center"/>
          </w:tcPr>
          <w:p w14:paraId="24EBDC5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5</w:t>
            </w:r>
          </w:p>
        </w:tc>
        <w:tc>
          <w:tcPr>
            <w:tcW w:w="300" w:type="pct"/>
            <w:tcBorders>
              <w:top w:val="single" w:sz="4" w:space="0" w:color="auto"/>
              <w:bottom w:val="single" w:sz="4" w:space="0" w:color="auto"/>
            </w:tcBorders>
            <w:shd w:val="clear" w:color="auto" w:fill="auto"/>
            <w:vAlign w:val="center"/>
          </w:tcPr>
          <w:p w14:paraId="0771360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4</w:t>
            </w:r>
          </w:p>
        </w:tc>
        <w:tc>
          <w:tcPr>
            <w:tcW w:w="399" w:type="pct"/>
            <w:tcBorders>
              <w:top w:val="single" w:sz="4" w:space="0" w:color="auto"/>
              <w:bottom w:val="single" w:sz="4" w:space="0" w:color="auto"/>
            </w:tcBorders>
            <w:shd w:val="clear" w:color="auto" w:fill="auto"/>
          </w:tcPr>
          <w:p w14:paraId="1D32490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w:t>
            </w:r>
          </w:p>
        </w:tc>
        <w:tc>
          <w:tcPr>
            <w:tcW w:w="248" w:type="pct"/>
            <w:tcBorders>
              <w:top w:val="single" w:sz="4" w:space="0" w:color="auto"/>
              <w:bottom w:val="single" w:sz="4" w:space="0" w:color="auto"/>
            </w:tcBorders>
          </w:tcPr>
          <w:p w14:paraId="2D28DBB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13813E6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35</w:t>
            </w:r>
          </w:p>
        </w:tc>
        <w:tc>
          <w:tcPr>
            <w:tcW w:w="299" w:type="pct"/>
            <w:tcBorders>
              <w:top w:val="single" w:sz="4" w:space="0" w:color="auto"/>
              <w:bottom w:val="single" w:sz="4" w:space="0" w:color="auto"/>
            </w:tcBorders>
            <w:shd w:val="clear" w:color="auto" w:fill="auto"/>
            <w:vAlign w:val="center"/>
          </w:tcPr>
          <w:p w14:paraId="604440E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4</w:t>
            </w:r>
          </w:p>
        </w:tc>
        <w:tc>
          <w:tcPr>
            <w:tcW w:w="351" w:type="pct"/>
            <w:tcBorders>
              <w:top w:val="single" w:sz="4" w:space="0" w:color="auto"/>
              <w:bottom w:val="single" w:sz="4" w:space="0" w:color="auto"/>
            </w:tcBorders>
            <w:shd w:val="clear" w:color="auto" w:fill="auto"/>
            <w:vAlign w:val="center"/>
          </w:tcPr>
          <w:p w14:paraId="357B847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0.3</w:t>
            </w:r>
          </w:p>
        </w:tc>
        <w:tc>
          <w:tcPr>
            <w:tcW w:w="397" w:type="pct"/>
            <w:tcBorders>
              <w:top w:val="single" w:sz="4" w:space="0" w:color="auto"/>
              <w:bottom w:val="single" w:sz="4" w:space="0" w:color="auto"/>
            </w:tcBorders>
            <w:shd w:val="clear" w:color="auto" w:fill="auto"/>
            <w:vAlign w:val="center"/>
          </w:tcPr>
          <w:p w14:paraId="5E957DD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w:t>
            </w:r>
          </w:p>
        </w:tc>
        <w:tc>
          <w:tcPr>
            <w:tcW w:w="299" w:type="pct"/>
            <w:tcBorders>
              <w:top w:val="single" w:sz="4" w:space="0" w:color="auto"/>
              <w:bottom w:val="single" w:sz="4" w:space="0" w:color="auto"/>
            </w:tcBorders>
            <w:shd w:val="clear" w:color="auto" w:fill="auto"/>
            <w:vAlign w:val="center"/>
          </w:tcPr>
          <w:p w14:paraId="28091B7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74</w:t>
            </w:r>
          </w:p>
        </w:tc>
        <w:tc>
          <w:tcPr>
            <w:tcW w:w="252" w:type="pct"/>
            <w:tcBorders>
              <w:top w:val="single" w:sz="4" w:space="0" w:color="auto"/>
              <w:bottom w:val="single" w:sz="4" w:space="0" w:color="auto"/>
            </w:tcBorders>
            <w:shd w:val="clear" w:color="auto" w:fill="auto"/>
            <w:vAlign w:val="center"/>
          </w:tcPr>
          <w:p w14:paraId="00704C5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1</w:t>
            </w:r>
          </w:p>
        </w:tc>
        <w:tc>
          <w:tcPr>
            <w:tcW w:w="295" w:type="pct"/>
            <w:tcBorders>
              <w:top w:val="single" w:sz="4" w:space="0" w:color="auto"/>
              <w:bottom w:val="single" w:sz="4" w:space="0" w:color="auto"/>
            </w:tcBorders>
            <w:shd w:val="clear" w:color="auto" w:fill="auto"/>
            <w:vAlign w:val="center"/>
          </w:tcPr>
          <w:p w14:paraId="6F2DC62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96</w:t>
            </w:r>
          </w:p>
        </w:tc>
        <w:tc>
          <w:tcPr>
            <w:tcW w:w="377" w:type="pct"/>
            <w:tcBorders>
              <w:top w:val="single" w:sz="4" w:space="0" w:color="auto"/>
              <w:bottom w:val="single" w:sz="4" w:space="0" w:color="auto"/>
            </w:tcBorders>
            <w:shd w:val="clear" w:color="auto" w:fill="auto"/>
            <w:vAlign w:val="center"/>
          </w:tcPr>
          <w:p w14:paraId="4A18900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4</w:t>
            </w:r>
          </w:p>
        </w:tc>
        <w:tc>
          <w:tcPr>
            <w:tcW w:w="357" w:type="pct"/>
            <w:tcBorders>
              <w:top w:val="single" w:sz="4" w:space="0" w:color="auto"/>
              <w:bottom w:val="single" w:sz="4" w:space="0" w:color="auto"/>
            </w:tcBorders>
            <w:shd w:val="clear" w:color="auto" w:fill="auto"/>
            <w:vAlign w:val="center"/>
          </w:tcPr>
          <w:p w14:paraId="2B594BB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6</w:t>
            </w:r>
          </w:p>
        </w:tc>
        <w:tc>
          <w:tcPr>
            <w:tcW w:w="250" w:type="pct"/>
            <w:tcBorders>
              <w:top w:val="single" w:sz="4" w:space="0" w:color="auto"/>
              <w:bottom w:val="single" w:sz="4" w:space="0" w:color="auto"/>
            </w:tcBorders>
            <w:shd w:val="clear" w:color="auto" w:fill="auto"/>
            <w:vAlign w:val="center"/>
          </w:tcPr>
          <w:p w14:paraId="1BBA345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8</w:t>
            </w:r>
          </w:p>
        </w:tc>
        <w:tc>
          <w:tcPr>
            <w:tcW w:w="328" w:type="pct"/>
            <w:tcBorders>
              <w:top w:val="single" w:sz="4" w:space="0" w:color="auto"/>
              <w:bottom w:val="single" w:sz="4" w:space="0" w:color="auto"/>
            </w:tcBorders>
            <w:shd w:val="clear" w:color="auto" w:fill="auto"/>
            <w:vAlign w:val="center"/>
          </w:tcPr>
          <w:p w14:paraId="5176184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4</w:t>
            </w:r>
          </w:p>
        </w:tc>
      </w:tr>
      <w:tr w:rsidR="00F61994" w:rsidRPr="00741A90" w14:paraId="1B1DB87A"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66513B02" w14:textId="77777777" w:rsidR="00F61994" w:rsidRPr="00741A90" w:rsidRDefault="00F61994" w:rsidP="00F61994">
            <w:pPr>
              <w:spacing w:line="480" w:lineRule="auto"/>
              <w:jc w:val="center"/>
              <w:rPr>
                <w:sz w:val="16"/>
                <w:szCs w:val="16"/>
              </w:rPr>
            </w:pPr>
            <w:r w:rsidRPr="00741A90">
              <w:rPr>
                <w:sz w:val="16"/>
                <w:szCs w:val="16"/>
              </w:rPr>
              <w:t># 13</w:t>
            </w:r>
          </w:p>
        </w:tc>
        <w:tc>
          <w:tcPr>
            <w:tcW w:w="249" w:type="pct"/>
            <w:tcBorders>
              <w:top w:val="single" w:sz="4" w:space="0" w:color="auto"/>
              <w:bottom w:val="single" w:sz="4" w:space="0" w:color="auto"/>
            </w:tcBorders>
            <w:shd w:val="clear" w:color="auto" w:fill="auto"/>
            <w:vAlign w:val="center"/>
          </w:tcPr>
          <w:p w14:paraId="5551B6C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w:t>
            </w:r>
          </w:p>
        </w:tc>
        <w:tc>
          <w:tcPr>
            <w:tcW w:w="300" w:type="pct"/>
            <w:tcBorders>
              <w:top w:val="single" w:sz="4" w:space="0" w:color="auto"/>
              <w:bottom w:val="single" w:sz="4" w:space="0" w:color="auto"/>
            </w:tcBorders>
            <w:shd w:val="clear" w:color="auto" w:fill="auto"/>
            <w:vAlign w:val="center"/>
          </w:tcPr>
          <w:p w14:paraId="3ADD140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7.5</w:t>
            </w:r>
          </w:p>
        </w:tc>
        <w:tc>
          <w:tcPr>
            <w:tcW w:w="399" w:type="pct"/>
            <w:tcBorders>
              <w:top w:val="single" w:sz="4" w:space="0" w:color="auto"/>
              <w:bottom w:val="single" w:sz="4" w:space="0" w:color="auto"/>
            </w:tcBorders>
            <w:shd w:val="clear" w:color="auto" w:fill="auto"/>
          </w:tcPr>
          <w:p w14:paraId="4E57464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c>
          <w:tcPr>
            <w:tcW w:w="248" w:type="pct"/>
            <w:tcBorders>
              <w:top w:val="single" w:sz="4" w:space="0" w:color="auto"/>
              <w:bottom w:val="single" w:sz="4" w:space="0" w:color="auto"/>
            </w:tcBorders>
          </w:tcPr>
          <w:p w14:paraId="0530394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2611718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55</w:t>
            </w:r>
          </w:p>
        </w:tc>
        <w:tc>
          <w:tcPr>
            <w:tcW w:w="299" w:type="pct"/>
            <w:tcBorders>
              <w:top w:val="single" w:sz="4" w:space="0" w:color="auto"/>
              <w:bottom w:val="single" w:sz="4" w:space="0" w:color="auto"/>
            </w:tcBorders>
            <w:shd w:val="clear" w:color="auto" w:fill="auto"/>
            <w:vAlign w:val="center"/>
          </w:tcPr>
          <w:p w14:paraId="063DAFC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0</w:t>
            </w:r>
          </w:p>
        </w:tc>
        <w:tc>
          <w:tcPr>
            <w:tcW w:w="351" w:type="pct"/>
            <w:tcBorders>
              <w:top w:val="single" w:sz="4" w:space="0" w:color="auto"/>
              <w:bottom w:val="single" w:sz="4" w:space="0" w:color="auto"/>
            </w:tcBorders>
            <w:shd w:val="clear" w:color="auto" w:fill="auto"/>
            <w:vAlign w:val="center"/>
          </w:tcPr>
          <w:p w14:paraId="078DF7D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9</w:t>
            </w:r>
          </w:p>
        </w:tc>
        <w:tc>
          <w:tcPr>
            <w:tcW w:w="397" w:type="pct"/>
            <w:tcBorders>
              <w:top w:val="single" w:sz="4" w:space="0" w:color="auto"/>
              <w:bottom w:val="single" w:sz="4" w:space="0" w:color="auto"/>
            </w:tcBorders>
            <w:shd w:val="clear" w:color="auto" w:fill="auto"/>
            <w:vAlign w:val="center"/>
          </w:tcPr>
          <w:p w14:paraId="6C696E3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0</w:t>
            </w:r>
          </w:p>
        </w:tc>
        <w:tc>
          <w:tcPr>
            <w:tcW w:w="299" w:type="pct"/>
            <w:tcBorders>
              <w:top w:val="single" w:sz="4" w:space="0" w:color="auto"/>
              <w:bottom w:val="single" w:sz="4" w:space="0" w:color="auto"/>
            </w:tcBorders>
            <w:shd w:val="clear" w:color="auto" w:fill="auto"/>
            <w:vAlign w:val="center"/>
          </w:tcPr>
          <w:p w14:paraId="23B6D50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49</w:t>
            </w:r>
          </w:p>
        </w:tc>
        <w:tc>
          <w:tcPr>
            <w:tcW w:w="252" w:type="pct"/>
            <w:tcBorders>
              <w:top w:val="single" w:sz="4" w:space="0" w:color="auto"/>
              <w:bottom w:val="single" w:sz="4" w:space="0" w:color="auto"/>
            </w:tcBorders>
            <w:shd w:val="clear" w:color="auto" w:fill="auto"/>
            <w:vAlign w:val="center"/>
          </w:tcPr>
          <w:p w14:paraId="38184B3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0.1</w:t>
            </w:r>
          </w:p>
        </w:tc>
        <w:tc>
          <w:tcPr>
            <w:tcW w:w="295" w:type="pct"/>
            <w:tcBorders>
              <w:top w:val="single" w:sz="4" w:space="0" w:color="auto"/>
              <w:bottom w:val="single" w:sz="4" w:space="0" w:color="auto"/>
            </w:tcBorders>
            <w:shd w:val="clear" w:color="auto" w:fill="auto"/>
            <w:vAlign w:val="center"/>
          </w:tcPr>
          <w:p w14:paraId="170B0BC6"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2</w:t>
            </w:r>
          </w:p>
        </w:tc>
        <w:tc>
          <w:tcPr>
            <w:tcW w:w="377" w:type="pct"/>
            <w:tcBorders>
              <w:top w:val="single" w:sz="4" w:space="0" w:color="auto"/>
              <w:bottom w:val="single" w:sz="4" w:space="0" w:color="auto"/>
            </w:tcBorders>
            <w:shd w:val="clear" w:color="auto" w:fill="auto"/>
            <w:vAlign w:val="center"/>
          </w:tcPr>
          <w:p w14:paraId="1DCF6FA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3</w:t>
            </w:r>
          </w:p>
        </w:tc>
        <w:tc>
          <w:tcPr>
            <w:tcW w:w="357" w:type="pct"/>
            <w:tcBorders>
              <w:top w:val="single" w:sz="4" w:space="0" w:color="auto"/>
              <w:bottom w:val="single" w:sz="4" w:space="0" w:color="auto"/>
            </w:tcBorders>
            <w:shd w:val="clear" w:color="auto" w:fill="auto"/>
            <w:vAlign w:val="center"/>
          </w:tcPr>
          <w:p w14:paraId="39FAAFB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2</w:t>
            </w:r>
          </w:p>
        </w:tc>
        <w:tc>
          <w:tcPr>
            <w:tcW w:w="250" w:type="pct"/>
            <w:tcBorders>
              <w:top w:val="single" w:sz="4" w:space="0" w:color="auto"/>
              <w:bottom w:val="single" w:sz="4" w:space="0" w:color="auto"/>
            </w:tcBorders>
            <w:shd w:val="clear" w:color="auto" w:fill="auto"/>
            <w:vAlign w:val="center"/>
          </w:tcPr>
          <w:p w14:paraId="6133976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9</w:t>
            </w:r>
          </w:p>
        </w:tc>
        <w:tc>
          <w:tcPr>
            <w:tcW w:w="328" w:type="pct"/>
            <w:tcBorders>
              <w:top w:val="single" w:sz="4" w:space="0" w:color="auto"/>
              <w:bottom w:val="single" w:sz="4" w:space="0" w:color="auto"/>
            </w:tcBorders>
            <w:shd w:val="clear" w:color="auto" w:fill="auto"/>
            <w:vAlign w:val="center"/>
          </w:tcPr>
          <w:p w14:paraId="1343624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w:t>
            </w:r>
          </w:p>
        </w:tc>
      </w:tr>
      <w:tr w:rsidR="00F61994" w:rsidRPr="00741A90" w14:paraId="482D9ED5"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5E3AD7C4" w14:textId="77777777" w:rsidR="00F61994" w:rsidRPr="00741A90" w:rsidRDefault="00F61994" w:rsidP="00F61994">
            <w:pPr>
              <w:spacing w:line="480" w:lineRule="auto"/>
              <w:jc w:val="center"/>
              <w:rPr>
                <w:sz w:val="16"/>
                <w:szCs w:val="16"/>
              </w:rPr>
            </w:pPr>
            <w:r w:rsidRPr="00741A90">
              <w:rPr>
                <w:sz w:val="16"/>
                <w:szCs w:val="16"/>
              </w:rPr>
              <w:t># 14</w:t>
            </w:r>
          </w:p>
        </w:tc>
        <w:tc>
          <w:tcPr>
            <w:tcW w:w="249" w:type="pct"/>
            <w:tcBorders>
              <w:top w:val="single" w:sz="4" w:space="0" w:color="auto"/>
              <w:bottom w:val="single" w:sz="4" w:space="0" w:color="auto"/>
            </w:tcBorders>
            <w:shd w:val="clear" w:color="auto" w:fill="auto"/>
            <w:vAlign w:val="center"/>
          </w:tcPr>
          <w:p w14:paraId="127463E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3</w:t>
            </w:r>
          </w:p>
        </w:tc>
        <w:tc>
          <w:tcPr>
            <w:tcW w:w="300" w:type="pct"/>
            <w:tcBorders>
              <w:top w:val="single" w:sz="4" w:space="0" w:color="auto"/>
              <w:bottom w:val="single" w:sz="4" w:space="0" w:color="auto"/>
            </w:tcBorders>
            <w:shd w:val="clear" w:color="auto" w:fill="auto"/>
            <w:vAlign w:val="center"/>
          </w:tcPr>
          <w:p w14:paraId="162A604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9</w:t>
            </w:r>
          </w:p>
        </w:tc>
        <w:tc>
          <w:tcPr>
            <w:tcW w:w="399" w:type="pct"/>
            <w:tcBorders>
              <w:top w:val="single" w:sz="4" w:space="0" w:color="auto"/>
              <w:bottom w:val="single" w:sz="4" w:space="0" w:color="auto"/>
            </w:tcBorders>
            <w:shd w:val="clear" w:color="auto" w:fill="auto"/>
          </w:tcPr>
          <w:p w14:paraId="72BB595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w:t>
            </w:r>
          </w:p>
        </w:tc>
        <w:tc>
          <w:tcPr>
            <w:tcW w:w="248" w:type="pct"/>
            <w:tcBorders>
              <w:top w:val="single" w:sz="4" w:space="0" w:color="auto"/>
              <w:bottom w:val="single" w:sz="4" w:space="0" w:color="auto"/>
            </w:tcBorders>
          </w:tcPr>
          <w:p w14:paraId="185EE2C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0B2FB2E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6</w:t>
            </w:r>
          </w:p>
        </w:tc>
        <w:tc>
          <w:tcPr>
            <w:tcW w:w="299" w:type="pct"/>
            <w:tcBorders>
              <w:top w:val="single" w:sz="4" w:space="0" w:color="auto"/>
              <w:bottom w:val="single" w:sz="4" w:space="0" w:color="auto"/>
            </w:tcBorders>
            <w:shd w:val="clear" w:color="auto" w:fill="auto"/>
            <w:vAlign w:val="center"/>
          </w:tcPr>
          <w:p w14:paraId="3FEF3F5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4</w:t>
            </w:r>
          </w:p>
        </w:tc>
        <w:tc>
          <w:tcPr>
            <w:tcW w:w="351" w:type="pct"/>
            <w:tcBorders>
              <w:top w:val="single" w:sz="4" w:space="0" w:color="auto"/>
              <w:bottom w:val="single" w:sz="4" w:space="0" w:color="auto"/>
            </w:tcBorders>
            <w:shd w:val="clear" w:color="auto" w:fill="auto"/>
            <w:vAlign w:val="center"/>
          </w:tcPr>
          <w:p w14:paraId="585E4E1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2</w:t>
            </w:r>
          </w:p>
        </w:tc>
        <w:tc>
          <w:tcPr>
            <w:tcW w:w="397" w:type="pct"/>
            <w:tcBorders>
              <w:top w:val="single" w:sz="4" w:space="0" w:color="auto"/>
              <w:bottom w:val="single" w:sz="4" w:space="0" w:color="auto"/>
            </w:tcBorders>
            <w:shd w:val="clear" w:color="auto" w:fill="auto"/>
            <w:vAlign w:val="center"/>
          </w:tcPr>
          <w:p w14:paraId="34E5AB0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4</w:t>
            </w:r>
          </w:p>
        </w:tc>
        <w:tc>
          <w:tcPr>
            <w:tcW w:w="299" w:type="pct"/>
            <w:tcBorders>
              <w:top w:val="single" w:sz="4" w:space="0" w:color="auto"/>
              <w:bottom w:val="single" w:sz="4" w:space="0" w:color="auto"/>
            </w:tcBorders>
            <w:shd w:val="clear" w:color="auto" w:fill="auto"/>
            <w:vAlign w:val="center"/>
          </w:tcPr>
          <w:p w14:paraId="69DE347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11</w:t>
            </w:r>
          </w:p>
        </w:tc>
        <w:tc>
          <w:tcPr>
            <w:tcW w:w="252" w:type="pct"/>
            <w:tcBorders>
              <w:top w:val="single" w:sz="4" w:space="0" w:color="auto"/>
              <w:bottom w:val="single" w:sz="4" w:space="0" w:color="auto"/>
            </w:tcBorders>
            <w:shd w:val="clear" w:color="auto" w:fill="auto"/>
            <w:vAlign w:val="center"/>
          </w:tcPr>
          <w:p w14:paraId="0C903AD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8</w:t>
            </w:r>
          </w:p>
        </w:tc>
        <w:tc>
          <w:tcPr>
            <w:tcW w:w="295" w:type="pct"/>
            <w:tcBorders>
              <w:top w:val="single" w:sz="4" w:space="0" w:color="auto"/>
              <w:bottom w:val="single" w:sz="4" w:space="0" w:color="auto"/>
            </w:tcBorders>
            <w:shd w:val="clear" w:color="auto" w:fill="auto"/>
            <w:vAlign w:val="center"/>
          </w:tcPr>
          <w:p w14:paraId="142DE9A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7</w:t>
            </w:r>
          </w:p>
        </w:tc>
        <w:tc>
          <w:tcPr>
            <w:tcW w:w="377" w:type="pct"/>
            <w:tcBorders>
              <w:top w:val="single" w:sz="4" w:space="0" w:color="auto"/>
              <w:bottom w:val="single" w:sz="4" w:space="0" w:color="auto"/>
            </w:tcBorders>
            <w:shd w:val="clear" w:color="auto" w:fill="auto"/>
            <w:vAlign w:val="center"/>
          </w:tcPr>
          <w:p w14:paraId="4069713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1</w:t>
            </w:r>
          </w:p>
        </w:tc>
        <w:tc>
          <w:tcPr>
            <w:tcW w:w="357" w:type="pct"/>
            <w:tcBorders>
              <w:top w:val="single" w:sz="4" w:space="0" w:color="auto"/>
              <w:bottom w:val="single" w:sz="4" w:space="0" w:color="auto"/>
            </w:tcBorders>
            <w:shd w:val="clear" w:color="auto" w:fill="auto"/>
            <w:vAlign w:val="center"/>
          </w:tcPr>
          <w:p w14:paraId="2828A0F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6</w:t>
            </w:r>
          </w:p>
        </w:tc>
        <w:tc>
          <w:tcPr>
            <w:tcW w:w="250" w:type="pct"/>
            <w:tcBorders>
              <w:top w:val="single" w:sz="4" w:space="0" w:color="auto"/>
              <w:bottom w:val="single" w:sz="4" w:space="0" w:color="auto"/>
            </w:tcBorders>
            <w:shd w:val="clear" w:color="auto" w:fill="auto"/>
            <w:vAlign w:val="center"/>
          </w:tcPr>
          <w:p w14:paraId="39B3419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1</w:t>
            </w:r>
          </w:p>
        </w:tc>
        <w:tc>
          <w:tcPr>
            <w:tcW w:w="328" w:type="pct"/>
            <w:tcBorders>
              <w:top w:val="single" w:sz="4" w:space="0" w:color="auto"/>
              <w:bottom w:val="single" w:sz="4" w:space="0" w:color="auto"/>
            </w:tcBorders>
            <w:shd w:val="clear" w:color="auto" w:fill="auto"/>
            <w:vAlign w:val="center"/>
          </w:tcPr>
          <w:p w14:paraId="2CE7803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0</w:t>
            </w:r>
          </w:p>
        </w:tc>
      </w:tr>
      <w:tr w:rsidR="00F61994" w:rsidRPr="00741A90" w14:paraId="1E1F7971"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193332B7" w14:textId="77777777" w:rsidR="00F61994" w:rsidRPr="00741A90" w:rsidRDefault="00F61994" w:rsidP="00F61994">
            <w:pPr>
              <w:spacing w:line="480" w:lineRule="auto"/>
              <w:jc w:val="center"/>
              <w:rPr>
                <w:sz w:val="16"/>
                <w:szCs w:val="16"/>
              </w:rPr>
            </w:pPr>
            <w:r w:rsidRPr="00741A90">
              <w:rPr>
                <w:sz w:val="16"/>
                <w:szCs w:val="16"/>
              </w:rPr>
              <w:t># 15</w:t>
            </w:r>
          </w:p>
        </w:tc>
        <w:tc>
          <w:tcPr>
            <w:tcW w:w="249" w:type="pct"/>
            <w:tcBorders>
              <w:top w:val="single" w:sz="4" w:space="0" w:color="auto"/>
              <w:bottom w:val="single" w:sz="4" w:space="0" w:color="auto"/>
            </w:tcBorders>
            <w:shd w:val="clear" w:color="auto" w:fill="auto"/>
            <w:vAlign w:val="center"/>
          </w:tcPr>
          <w:p w14:paraId="5C2D481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5</w:t>
            </w:r>
          </w:p>
        </w:tc>
        <w:tc>
          <w:tcPr>
            <w:tcW w:w="300" w:type="pct"/>
            <w:tcBorders>
              <w:top w:val="single" w:sz="4" w:space="0" w:color="auto"/>
              <w:bottom w:val="single" w:sz="4" w:space="0" w:color="auto"/>
            </w:tcBorders>
            <w:shd w:val="clear" w:color="auto" w:fill="auto"/>
            <w:vAlign w:val="center"/>
          </w:tcPr>
          <w:p w14:paraId="503330E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2.2</w:t>
            </w:r>
          </w:p>
        </w:tc>
        <w:tc>
          <w:tcPr>
            <w:tcW w:w="399" w:type="pct"/>
            <w:tcBorders>
              <w:top w:val="single" w:sz="4" w:space="0" w:color="auto"/>
              <w:bottom w:val="single" w:sz="4" w:space="0" w:color="auto"/>
            </w:tcBorders>
            <w:shd w:val="clear" w:color="auto" w:fill="auto"/>
          </w:tcPr>
          <w:p w14:paraId="56E827F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w:t>
            </w:r>
          </w:p>
        </w:tc>
        <w:tc>
          <w:tcPr>
            <w:tcW w:w="248" w:type="pct"/>
            <w:tcBorders>
              <w:top w:val="single" w:sz="4" w:space="0" w:color="auto"/>
              <w:bottom w:val="single" w:sz="4" w:space="0" w:color="auto"/>
            </w:tcBorders>
          </w:tcPr>
          <w:p w14:paraId="2352405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257A3A7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3</w:t>
            </w:r>
          </w:p>
        </w:tc>
        <w:tc>
          <w:tcPr>
            <w:tcW w:w="299" w:type="pct"/>
            <w:tcBorders>
              <w:top w:val="single" w:sz="4" w:space="0" w:color="auto"/>
              <w:bottom w:val="single" w:sz="4" w:space="0" w:color="auto"/>
            </w:tcBorders>
            <w:shd w:val="clear" w:color="auto" w:fill="auto"/>
            <w:vAlign w:val="center"/>
          </w:tcPr>
          <w:p w14:paraId="5D22D02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6</w:t>
            </w:r>
          </w:p>
        </w:tc>
        <w:tc>
          <w:tcPr>
            <w:tcW w:w="351" w:type="pct"/>
            <w:tcBorders>
              <w:top w:val="single" w:sz="4" w:space="0" w:color="auto"/>
              <w:bottom w:val="single" w:sz="4" w:space="0" w:color="auto"/>
            </w:tcBorders>
            <w:shd w:val="clear" w:color="auto" w:fill="auto"/>
            <w:vAlign w:val="center"/>
          </w:tcPr>
          <w:p w14:paraId="1B988D5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9</w:t>
            </w:r>
          </w:p>
        </w:tc>
        <w:tc>
          <w:tcPr>
            <w:tcW w:w="397" w:type="pct"/>
            <w:tcBorders>
              <w:top w:val="single" w:sz="4" w:space="0" w:color="auto"/>
              <w:bottom w:val="single" w:sz="4" w:space="0" w:color="auto"/>
            </w:tcBorders>
            <w:shd w:val="clear" w:color="auto" w:fill="auto"/>
            <w:vAlign w:val="center"/>
          </w:tcPr>
          <w:p w14:paraId="4671F66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2</w:t>
            </w:r>
          </w:p>
        </w:tc>
        <w:tc>
          <w:tcPr>
            <w:tcW w:w="299" w:type="pct"/>
            <w:tcBorders>
              <w:top w:val="single" w:sz="4" w:space="0" w:color="auto"/>
              <w:bottom w:val="single" w:sz="4" w:space="0" w:color="auto"/>
            </w:tcBorders>
            <w:shd w:val="clear" w:color="auto" w:fill="auto"/>
            <w:vAlign w:val="center"/>
          </w:tcPr>
          <w:p w14:paraId="1D078E9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43</w:t>
            </w:r>
          </w:p>
        </w:tc>
        <w:tc>
          <w:tcPr>
            <w:tcW w:w="252" w:type="pct"/>
            <w:tcBorders>
              <w:top w:val="single" w:sz="4" w:space="0" w:color="auto"/>
              <w:bottom w:val="single" w:sz="4" w:space="0" w:color="auto"/>
            </w:tcBorders>
            <w:shd w:val="clear" w:color="auto" w:fill="auto"/>
            <w:vAlign w:val="center"/>
          </w:tcPr>
          <w:p w14:paraId="45F4F16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2</w:t>
            </w:r>
          </w:p>
        </w:tc>
        <w:tc>
          <w:tcPr>
            <w:tcW w:w="295" w:type="pct"/>
            <w:tcBorders>
              <w:top w:val="single" w:sz="4" w:space="0" w:color="auto"/>
              <w:bottom w:val="single" w:sz="4" w:space="0" w:color="auto"/>
            </w:tcBorders>
            <w:shd w:val="clear" w:color="auto" w:fill="auto"/>
            <w:vAlign w:val="center"/>
          </w:tcPr>
          <w:p w14:paraId="60DE7E2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03</w:t>
            </w:r>
          </w:p>
        </w:tc>
        <w:tc>
          <w:tcPr>
            <w:tcW w:w="377" w:type="pct"/>
            <w:tcBorders>
              <w:top w:val="single" w:sz="4" w:space="0" w:color="auto"/>
              <w:bottom w:val="single" w:sz="4" w:space="0" w:color="auto"/>
            </w:tcBorders>
            <w:shd w:val="clear" w:color="auto" w:fill="auto"/>
            <w:vAlign w:val="center"/>
          </w:tcPr>
          <w:p w14:paraId="529B31D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0</w:t>
            </w:r>
          </w:p>
        </w:tc>
        <w:tc>
          <w:tcPr>
            <w:tcW w:w="357" w:type="pct"/>
            <w:tcBorders>
              <w:top w:val="single" w:sz="4" w:space="0" w:color="auto"/>
              <w:bottom w:val="single" w:sz="4" w:space="0" w:color="auto"/>
            </w:tcBorders>
            <w:shd w:val="clear" w:color="auto" w:fill="auto"/>
            <w:vAlign w:val="center"/>
          </w:tcPr>
          <w:p w14:paraId="26D375A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3</w:t>
            </w:r>
          </w:p>
        </w:tc>
        <w:tc>
          <w:tcPr>
            <w:tcW w:w="250" w:type="pct"/>
            <w:tcBorders>
              <w:top w:val="single" w:sz="4" w:space="0" w:color="auto"/>
              <w:bottom w:val="single" w:sz="4" w:space="0" w:color="auto"/>
            </w:tcBorders>
            <w:shd w:val="clear" w:color="auto" w:fill="auto"/>
            <w:vAlign w:val="center"/>
          </w:tcPr>
          <w:p w14:paraId="1956114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2</w:t>
            </w:r>
          </w:p>
        </w:tc>
        <w:tc>
          <w:tcPr>
            <w:tcW w:w="328" w:type="pct"/>
            <w:tcBorders>
              <w:top w:val="single" w:sz="4" w:space="0" w:color="auto"/>
              <w:bottom w:val="single" w:sz="4" w:space="0" w:color="auto"/>
            </w:tcBorders>
            <w:shd w:val="clear" w:color="auto" w:fill="auto"/>
            <w:vAlign w:val="center"/>
          </w:tcPr>
          <w:p w14:paraId="15E21A8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8</w:t>
            </w:r>
          </w:p>
        </w:tc>
      </w:tr>
      <w:tr w:rsidR="00F61994" w:rsidRPr="00741A90" w14:paraId="5CCDEAE1"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3882AED4" w14:textId="77777777" w:rsidR="00F61994" w:rsidRPr="00741A90" w:rsidRDefault="00F61994" w:rsidP="00F61994">
            <w:pPr>
              <w:spacing w:line="480" w:lineRule="auto"/>
              <w:jc w:val="center"/>
              <w:rPr>
                <w:sz w:val="16"/>
                <w:szCs w:val="16"/>
              </w:rPr>
            </w:pPr>
            <w:r w:rsidRPr="00741A90">
              <w:rPr>
                <w:sz w:val="16"/>
                <w:szCs w:val="16"/>
              </w:rPr>
              <w:t># 16</w:t>
            </w:r>
          </w:p>
        </w:tc>
        <w:tc>
          <w:tcPr>
            <w:tcW w:w="249" w:type="pct"/>
            <w:tcBorders>
              <w:top w:val="single" w:sz="4" w:space="0" w:color="auto"/>
              <w:bottom w:val="single" w:sz="4" w:space="0" w:color="auto"/>
            </w:tcBorders>
            <w:shd w:val="clear" w:color="auto" w:fill="auto"/>
            <w:vAlign w:val="center"/>
          </w:tcPr>
          <w:p w14:paraId="0879DF8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7</w:t>
            </w:r>
          </w:p>
        </w:tc>
        <w:tc>
          <w:tcPr>
            <w:tcW w:w="300" w:type="pct"/>
            <w:tcBorders>
              <w:top w:val="single" w:sz="4" w:space="0" w:color="auto"/>
              <w:bottom w:val="single" w:sz="4" w:space="0" w:color="auto"/>
            </w:tcBorders>
            <w:shd w:val="clear" w:color="auto" w:fill="auto"/>
            <w:vAlign w:val="center"/>
          </w:tcPr>
          <w:p w14:paraId="467FD4D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5</w:t>
            </w:r>
          </w:p>
        </w:tc>
        <w:tc>
          <w:tcPr>
            <w:tcW w:w="399" w:type="pct"/>
            <w:tcBorders>
              <w:top w:val="single" w:sz="4" w:space="0" w:color="auto"/>
              <w:bottom w:val="single" w:sz="4" w:space="0" w:color="auto"/>
            </w:tcBorders>
            <w:shd w:val="clear" w:color="auto" w:fill="auto"/>
          </w:tcPr>
          <w:p w14:paraId="3116184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w:t>
            </w:r>
          </w:p>
        </w:tc>
        <w:tc>
          <w:tcPr>
            <w:tcW w:w="248" w:type="pct"/>
            <w:tcBorders>
              <w:top w:val="single" w:sz="4" w:space="0" w:color="auto"/>
              <w:bottom w:val="single" w:sz="4" w:space="0" w:color="auto"/>
            </w:tcBorders>
          </w:tcPr>
          <w:p w14:paraId="37AEF8A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4E86A8E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4</w:t>
            </w:r>
          </w:p>
        </w:tc>
        <w:tc>
          <w:tcPr>
            <w:tcW w:w="299" w:type="pct"/>
            <w:tcBorders>
              <w:top w:val="single" w:sz="4" w:space="0" w:color="auto"/>
              <w:bottom w:val="single" w:sz="4" w:space="0" w:color="auto"/>
            </w:tcBorders>
            <w:shd w:val="clear" w:color="auto" w:fill="auto"/>
            <w:vAlign w:val="center"/>
          </w:tcPr>
          <w:p w14:paraId="1F09F47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2</w:t>
            </w:r>
          </w:p>
        </w:tc>
        <w:tc>
          <w:tcPr>
            <w:tcW w:w="351" w:type="pct"/>
            <w:tcBorders>
              <w:top w:val="single" w:sz="4" w:space="0" w:color="auto"/>
              <w:bottom w:val="single" w:sz="4" w:space="0" w:color="auto"/>
            </w:tcBorders>
            <w:shd w:val="clear" w:color="auto" w:fill="auto"/>
            <w:vAlign w:val="center"/>
          </w:tcPr>
          <w:p w14:paraId="5BF4579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7</w:t>
            </w:r>
          </w:p>
        </w:tc>
        <w:tc>
          <w:tcPr>
            <w:tcW w:w="397" w:type="pct"/>
            <w:tcBorders>
              <w:top w:val="single" w:sz="4" w:space="0" w:color="auto"/>
              <w:bottom w:val="single" w:sz="4" w:space="0" w:color="auto"/>
            </w:tcBorders>
            <w:shd w:val="clear" w:color="auto" w:fill="auto"/>
            <w:vAlign w:val="center"/>
          </w:tcPr>
          <w:p w14:paraId="47D0237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w:t>
            </w:r>
          </w:p>
        </w:tc>
        <w:tc>
          <w:tcPr>
            <w:tcW w:w="299" w:type="pct"/>
            <w:tcBorders>
              <w:top w:val="single" w:sz="4" w:space="0" w:color="auto"/>
              <w:bottom w:val="single" w:sz="4" w:space="0" w:color="auto"/>
            </w:tcBorders>
            <w:shd w:val="clear" w:color="auto" w:fill="auto"/>
            <w:vAlign w:val="center"/>
          </w:tcPr>
          <w:p w14:paraId="16ECE17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70</w:t>
            </w:r>
          </w:p>
        </w:tc>
        <w:tc>
          <w:tcPr>
            <w:tcW w:w="252" w:type="pct"/>
            <w:tcBorders>
              <w:top w:val="single" w:sz="4" w:space="0" w:color="auto"/>
              <w:bottom w:val="single" w:sz="4" w:space="0" w:color="auto"/>
            </w:tcBorders>
            <w:shd w:val="clear" w:color="auto" w:fill="auto"/>
            <w:vAlign w:val="center"/>
          </w:tcPr>
          <w:p w14:paraId="1891B71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9</w:t>
            </w:r>
          </w:p>
        </w:tc>
        <w:tc>
          <w:tcPr>
            <w:tcW w:w="295" w:type="pct"/>
            <w:tcBorders>
              <w:top w:val="single" w:sz="4" w:space="0" w:color="auto"/>
              <w:bottom w:val="single" w:sz="4" w:space="0" w:color="auto"/>
            </w:tcBorders>
            <w:shd w:val="clear" w:color="auto" w:fill="auto"/>
            <w:vAlign w:val="center"/>
          </w:tcPr>
          <w:p w14:paraId="292AD88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8</w:t>
            </w:r>
          </w:p>
        </w:tc>
        <w:tc>
          <w:tcPr>
            <w:tcW w:w="377" w:type="pct"/>
            <w:tcBorders>
              <w:top w:val="single" w:sz="4" w:space="0" w:color="auto"/>
              <w:bottom w:val="single" w:sz="4" w:space="0" w:color="auto"/>
            </w:tcBorders>
            <w:shd w:val="clear" w:color="auto" w:fill="auto"/>
            <w:vAlign w:val="center"/>
          </w:tcPr>
          <w:p w14:paraId="6BC1C30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8</w:t>
            </w:r>
          </w:p>
        </w:tc>
        <w:tc>
          <w:tcPr>
            <w:tcW w:w="357" w:type="pct"/>
            <w:tcBorders>
              <w:top w:val="single" w:sz="4" w:space="0" w:color="auto"/>
              <w:bottom w:val="single" w:sz="4" w:space="0" w:color="auto"/>
            </w:tcBorders>
            <w:shd w:val="clear" w:color="auto" w:fill="auto"/>
            <w:vAlign w:val="center"/>
          </w:tcPr>
          <w:p w14:paraId="0364CE4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1</w:t>
            </w:r>
          </w:p>
        </w:tc>
        <w:tc>
          <w:tcPr>
            <w:tcW w:w="250" w:type="pct"/>
            <w:tcBorders>
              <w:top w:val="single" w:sz="4" w:space="0" w:color="auto"/>
              <w:bottom w:val="single" w:sz="4" w:space="0" w:color="auto"/>
            </w:tcBorders>
            <w:shd w:val="clear" w:color="auto" w:fill="auto"/>
            <w:vAlign w:val="center"/>
          </w:tcPr>
          <w:p w14:paraId="4D4A135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4</w:t>
            </w:r>
          </w:p>
        </w:tc>
        <w:tc>
          <w:tcPr>
            <w:tcW w:w="328" w:type="pct"/>
            <w:tcBorders>
              <w:top w:val="single" w:sz="4" w:space="0" w:color="auto"/>
              <w:bottom w:val="single" w:sz="4" w:space="0" w:color="auto"/>
            </w:tcBorders>
            <w:shd w:val="clear" w:color="auto" w:fill="auto"/>
            <w:vAlign w:val="center"/>
          </w:tcPr>
          <w:p w14:paraId="2DD4EE7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0</w:t>
            </w:r>
          </w:p>
        </w:tc>
      </w:tr>
      <w:tr w:rsidR="00F61994" w:rsidRPr="00741A90" w14:paraId="6F7F3C0A"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62B89FCA" w14:textId="77777777" w:rsidR="00F61994" w:rsidRPr="00741A90" w:rsidRDefault="00F61994" w:rsidP="00F61994">
            <w:pPr>
              <w:spacing w:line="480" w:lineRule="auto"/>
              <w:jc w:val="center"/>
              <w:rPr>
                <w:sz w:val="16"/>
                <w:szCs w:val="16"/>
              </w:rPr>
            </w:pPr>
            <w:r w:rsidRPr="00741A90">
              <w:rPr>
                <w:sz w:val="16"/>
                <w:szCs w:val="16"/>
              </w:rPr>
              <w:t># 17</w:t>
            </w:r>
          </w:p>
        </w:tc>
        <w:tc>
          <w:tcPr>
            <w:tcW w:w="249" w:type="pct"/>
            <w:tcBorders>
              <w:top w:val="single" w:sz="4" w:space="0" w:color="auto"/>
              <w:bottom w:val="single" w:sz="4" w:space="0" w:color="auto"/>
            </w:tcBorders>
            <w:shd w:val="clear" w:color="auto" w:fill="auto"/>
            <w:vAlign w:val="center"/>
          </w:tcPr>
          <w:p w14:paraId="5FD6F15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3</w:t>
            </w:r>
          </w:p>
        </w:tc>
        <w:tc>
          <w:tcPr>
            <w:tcW w:w="300" w:type="pct"/>
            <w:tcBorders>
              <w:top w:val="single" w:sz="4" w:space="0" w:color="auto"/>
              <w:bottom w:val="single" w:sz="4" w:space="0" w:color="auto"/>
            </w:tcBorders>
            <w:shd w:val="clear" w:color="auto" w:fill="auto"/>
            <w:vAlign w:val="center"/>
          </w:tcPr>
          <w:p w14:paraId="53F61C4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4</w:t>
            </w:r>
          </w:p>
        </w:tc>
        <w:tc>
          <w:tcPr>
            <w:tcW w:w="399" w:type="pct"/>
            <w:tcBorders>
              <w:top w:val="single" w:sz="4" w:space="0" w:color="auto"/>
              <w:bottom w:val="single" w:sz="4" w:space="0" w:color="auto"/>
            </w:tcBorders>
            <w:shd w:val="clear" w:color="auto" w:fill="auto"/>
          </w:tcPr>
          <w:p w14:paraId="23A6CE8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w:t>
            </w:r>
          </w:p>
        </w:tc>
        <w:tc>
          <w:tcPr>
            <w:tcW w:w="248" w:type="pct"/>
            <w:tcBorders>
              <w:top w:val="single" w:sz="4" w:space="0" w:color="auto"/>
              <w:bottom w:val="single" w:sz="4" w:space="0" w:color="auto"/>
            </w:tcBorders>
          </w:tcPr>
          <w:p w14:paraId="514E77A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Y</w:t>
            </w:r>
          </w:p>
        </w:tc>
        <w:tc>
          <w:tcPr>
            <w:tcW w:w="299" w:type="pct"/>
            <w:tcBorders>
              <w:top w:val="single" w:sz="4" w:space="0" w:color="auto"/>
              <w:bottom w:val="single" w:sz="4" w:space="0" w:color="auto"/>
            </w:tcBorders>
            <w:shd w:val="clear" w:color="auto" w:fill="auto"/>
            <w:vAlign w:val="center"/>
          </w:tcPr>
          <w:p w14:paraId="4A51DEC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55</w:t>
            </w:r>
          </w:p>
        </w:tc>
        <w:tc>
          <w:tcPr>
            <w:tcW w:w="299" w:type="pct"/>
            <w:tcBorders>
              <w:top w:val="single" w:sz="4" w:space="0" w:color="auto"/>
              <w:bottom w:val="single" w:sz="4" w:space="0" w:color="auto"/>
            </w:tcBorders>
            <w:shd w:val="clear" w:color="auto" w:fill="auto"/>
            <w:vAlign w:val="center"/>
          </w:tcPr>
          <w:p w14:paraId="41DC0AE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5</w:t>
            </w:r>
          </w:p>
        </w:tc>
        <w:tc>
          <w:tcPr>
            <w:tcW w:w="351" w:type="pct"/>
            <w:tcBorders>
              <w:top w:val="single" w:sz="4" w:space="0" w:color="auto"/>
              <w:bottom w:val="single" w:sz="4" w:space="0" w:color="auto"/>
            </w:tcBorders>
            <w:shd w:val="clear" w:color="auto" w:fill="auto"/>
            <w:vAlign w:val="center"/>
          </w:tcPr>
          <w:p w14:paraId="319A0F0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5</w:t>
            </w:r>
          </w:p>
        </w:tc>
        <w:tc>
          <w:tcPr>
            <w:tcW w:w="397" w:type="pct"/>
            <w:tcBorders>
              <w:top w:val="single" w:sz="4" w:space="0" w:color="auto"/>
              <w:bottom w:val="single" w:sz="4" w:space="0" w:color="auto"/>
            </w:tcBorders>
            <w:shd w:val="clear" w:color="auto" w:fill="auto"/>
            <w:vAlign w:val="center"/>
          </w:tcPr>
          <w:p w14:paraId="7E3EC58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w:t>
            </w:r>
          </w:p>
        </w:tc>
        <w:tc>
          <w:tcPr>
            <w:tcW w:w="299" w:type="pct"/>
            <w:tcBorders>
              <w:top w:val="single" w:sz="4" w:space="0" w:color="auto"/>
              <w:bottom w:val="single" w:sz="4" w:space="0" w:color="auto"/>
            </w:tcBorders>
            <w:shd w:val="clear" w:color="auto" w:fill="auto"/>
            <w:vAlign w:val="center"/>
          </w:tcPr>
          <w:p w14:paraId="492D756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18</w:t>
            </w:r>
          </w:p>
        </w:tc>
        <w:tc>
          <w:tcPr>
            <w:tcW w:w="252" w:type="pct"/>
            <w:tcBorders>
              <w:top w:val="single" w:sz="4" w:space="0" w:color="auto"/>
              <w:bottom w:val="single" w:sz="4" w:space="0" w:color="auto"/>
            </w:tcBorders>
            <w:shd w:val="clear" w:color="auto" w:fill="auto"/>
            <w:vAlign w:val="center"/>
          </w:tcPr>
          <w:p w14:paraId="6FFEFA9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1.2</w:t>
            </w:r>
          </w:p>
        </w:tc>
        <w:tc>
          <w:tcPr>
            <w:tcW w:w="295" w:type="pct"/>
            <w:tcBorders>
              <w:top w:val="single" w:sz="4" w:space="0" w:color="auto"/>
              <w:bottom w:val="single" w:sz="4" w:space="0" w:color="auto"/>
            </w:tcBorders>
            <w:shd w:val="clear" w:color="auto" w:fill="auto"/>
            <w:vAlign w:val="center"/>
          </w:tcPr>
          <w:p w14:paraId="23E14A5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5</w:t>
            </w:r>
          </w:p>
        </w:tc>
        <w:tc>
          <w:tcPr>
            <w:tcW w:w="377" w:type="pct"/>
            <w:tcBorders>
              <w:top w:val="single" w:sz="4" w:space="0" w:color="auto"/>
              <w:bottom w:val="single" w:sz="4" w:space="0" w:color="auto"/>
            </w:tcBorders>
            <w:shd w:val="clear" w:color="auto" w:fill="auto"/>
            <w:vAlign w:val="center"/>
          </w:tcPr>
          <w:p w14:paraId="14ED449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5</w:t>
            </w:r>
          </w:p>
        </w:tc>
        <w:tc>
          <w:tcPr>
            <w:tcW w:w="357" w:type="pct"/>
            <w:tcBorders>
              <w:top w:val="single" w:sz="4" w:space="0" w:color="auto"/>
              <w:bottom w:val="single" w:sz="4" w:space="0" w:color="auto"/>
            </w:tcBorders>
            <w:shd w:val="clear" w:color="auto" w:fill="auto"/>
            <w:vAlign w:val="center"/>
          </w:tcPr>
          <w:p w14:paraId="6D6C5686"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4</w:t>
            </w:r>
          </w:p>
        </w:tc>
        <w:tc>
          <w:tcPr>
            <w:tcW w:w="250" w:type="pct"/>
            <w:tcBorders>
              <w:top w:val="single" w:sz="4" w:space="0" w:color="auto"/>
              <w:bottom w:val="single" w:sz="4" w:space="0" w:color="auto"/>
            </w:tcBorders>
            <w:shd w:val="clear" w:color="auto" w:fill="auto"/>
            <w:vAlign w:val="center"/>
          </w:tcPr>
          <w:p w14:paraId="7040497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7</w:t>
            </w:r>
          </w:p>
        </w:tc>
        <w:tc>
          <w:tcPr>
            <w:tcW w:w="328" w:type="pct"/>
            <w:tcBorders>
              <w:top w:val="single" w:sz="4" w:space="0" w:color="auto"/>
              <w:bottom w:val="single" w:sz="4" w:space="0" w:color="auto"/>
            </w:tcBorders>
            <w:shd w:val="clear" w:color="auto" w:fill="auto"/>
            <w:vAlign w:val="center"/>
          </w:tcPr>
          <w:p w14:paraId="6D4E4A2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5</w:t>
            </w:r>
          </w:p>
        </w:tc>
      </w:tr>
      <w:tr w:rsidR="00F61994" w:rsidRPr="00741A90" w14:paraId="2957381B"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7F2F3A4C" w14:textId="77777777" w:rsidR="00F61994" w:rsidRPr="00741A90" w:rsidRDefault="00F61994" w:rsidP="00F61994">
            <w:pPr>
              <w:spacing w:line="480" w:lineRule="auto"/>
              <w:jc w:val="center"/>
              <w:rPr>
                <w:sz w:val="16"/>
                <w:szCs w:val="16"/>
              </w:rPr>
            </w:pPr>
            <w:r w:rsidRPr="00741A90">
              <w:rPr>
                <w:sz w:val="16"/>
                <w:szCs w:val="16"/>
              </w:rPr>
              <w:t># 18</w:t>
            </w:r>
          </w:p>
        </w:tc>
        <w:tc>
          <w:tcPr>
            <w:tcW w:w="249" w:type="pct"/>
            <w:tcBorders>
              <w:top w:val="single" w:sz="4" w:space="0" w:color="auto"/>
              <w:bottom w:val="single" w:sz="4" w:space="0" w:color="auto"/>
            </w:tcBorders>
            <w:shd w:val="clear" w:color="auto" w:fill="auto"/>
            <w:vAlign w:val="center"/>
          </w:tcPr>
          <w:p w14:paraId="51DC80C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8</w:t>
            </w:r>
          </w:p>
        </w:tc>
        <w:tc>
          <w:tcPr>
            <w:tcW w:w="300" w:type="pct"/>
            <w:tcBorders>
              <w:top w:val="single" w:sz="4" w:space="0" w:color="auto"/>
              <w:bottom w:val="single" w:sz="4" w:space="0" w:color="auto"/>
            </w:tcBorders>
            <w:shd w:val="clear" w:color="auto" w:fill="auto"/>
            <w:vAlign w:val="center"/>
          </w:tcPr>
          <w:p w14:paraId="13442B6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7</w:t>
            </w:r>
          </w:p>
        </w:tc>
        <w:tc>
          <w:tcPr>
            <w:tcW w:w="399" w:type="pct"/>
            <w:tcBorders>
              <w:top w:val="single" w:sz="4" w:space="0" w:color="auto"/>
              <w:bottom w:val="single" w:sz="4" w:space="0" w:color="auto"/>
            </w:tcBorders>
            <w:shd w:val="clear" w:color="auto" w:fill="auto"/>
          </w:tcPr>
          <w:p w14:paraId="3942E11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8</w:t>
            </w:r>
          </w:p>
        </w:tc>
        <w:tc>
          <w:tcPr>
            <w:tcW w:w="248" w:type="pct"/>
            <w:tcBorders>
              <w:top w:val="single" w:sz="4" w:space="0" w:color="auto"/>
              <w:bottom w:val="single" w:sz="4" w:space="0" w:color="auto"/>
            </w:tcBorders>
          </w:tcPr>
          <w:p w14:paraId="55C2302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15BE519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8</w:t>
            </w:r>
          </w:p>
        </w:tc>
        <w:tc>
          <w:tcPr>
            <w:tcW w:w="299" w:type="pct"/>
            <w:tcBorders>
              <w:top w:val="single" w:sz="4" w:space="0" w:color="auto"/>
              <w:bottom w:val="single" w:sz="4" w:space="0" w:color="auto"/>
            </w:tcBorders>
            <w:shd w:val="clear" w:color="auto" w:fill="auto"/>
            <w:vAlign w:val="center"/>
          </w:tcPr>
          <w:p w14:paraId="414CC64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4</w:t>
            </w:r>
          </w:p>
        </w:tc>
        <w:tc>
          <w:tcPr>
            <w:tcW w:w="351" w:type="pct"/>
            <w:tcBorders>
              <w:top w:val="single" w:sz="4" w:space="0" w:color="auto"/>
              <w:bottom w:val="single" w:sz="4" w:space="0" w:color="auto"/>
            </w:tcBorders>
            <w:shd w:val="clear" w:color="auto" w:fill="auto"/>
            <w:vAlign w:val="center"/>
          </w:tcPr>
          <w:p w14:paraId="395F630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7</w:t>
            </w:r>
          </w:p>
        </w:tc>
        <w:tc>
          <w:tcPr>
            <w:tcW w:w="397" w:type="pct"/>
            <w:tcBorders>
              <w:top w:val="single" w:sz="4" w:space="0" w:color="auto"/>
              <w:bottom w:val="single" w:sz="4" w:space="0" w:color="auto"/>
            </w:tcBorders>
            <w:shd w:val="clear" w:color="auto" w:fill="auto"/>
            <w:vAlign w:val="center"/>
          </w:tcPr>
          <w:p w14:paraId="1B66666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2</w:t>
            </w:r>
          </w:p>
        </w:tc>
        <w:tc>
          <w:tcPr>
            <w:tcW w:w="299" w:type="pct"/>
            <w:tcBorders>
              <w:top w:val="single" w:sz="4" w:space="0" w:color="auto"/>
              <w:bottom w:val="single" w:sz="4" w:space="0" w:color="auto"/>
            </w:tcBorders>
            <w:shd w:val="clear" w:color="auto" w:fill="auto"/>
            <w:vAlign w:val="center"/>
          </w:tcPr>
          <w:p w14:paraId="427317A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3</w:t>
            </w:r>
          </w:p>
        </w:tc>
        <w:tc>
          <w:tcPr>
            <w:tcW w:w="252" w:type="pct"/>
            <w:tcBorders>
              <w:top w:val="single" w:sz="4" w:space="0" w:color="auto"/>
              <w:bottom w:val="single" w:sz="4" w:space="0" w:color="auto"/>
            </w:tcBorders>
            <w:shd w:val="clear" w:color="auto" w:fill="auto"/>
            <w:vAlign w:val="center"/>
          </w:tcPr>
          <w:p w14:paraId="545EDE7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4.7</w:t>
            </w:r>
          </w:p>
        </w:tc>
        <w:tc>
          <w:tcPr>
            <w:tcW w:w="295" w:type="pct"/>
            <w:tcBorders>
              <w:top w:val="single" w:sz="4" w:space="0" w:color="auto"/>
              <w:bottom w:val="single" w:sz="4" w:space="0" w:color="auto"/>
            </w:tcBorders>
            <w:shd w:val="clear" w:color="auto" w:fill="auto"/>
            <w:vAlign w:val="center"/>
          </w:tcPr>
          <w:p w14:paraId="56889C8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9</w:t>
            </w:r>
          </w:p>
        </w:tc>
        <w:tc>
          <w:tcPr>
            <w:tcW w:w="377" w:type="pct"/>
            <w:tcBorders>
              <w:top w:val="single" w:sz="4" w:space="0" w:color="auto"/>
              <w:bottom w:val="single" w:sz="4" w:space="0" w:color="auto"/>
            </w:tcBorders>
            <w:shd w:val="clear" w:color="auto" w:fill="auto"/>
            <w:vAlign w:val="center"/>
          </w:tcPr>
          <w:p w14:paraId="51E983B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3</w:t>
            </w:r>
          </w:p>
        </w:tc>
        <w:tc>
          <w:tcPr>
            <w:tcW w:w="357" w:type="pct"/>
            <w:tcBorders>
              <w:top w:val="single" w:sz="4" w:space="0" w:color="auto"/>
              <w:bottom w:val="single" w:sz="4" w:space="0" w:color="auto"/>
            </w:tcBorders>
            <w:shd w:val="clear" w:color="auto" w:fill="auto"/>
            <w:vAlign w:val="center"/>
          </w:tcPr>
          <w:p w14:paraId="066FD94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2</w:t>
            </w:r>
          </w:p>
        </w:tc>
        <w:tc>
          <w:tcPr>
            <w:tcW w:w="250" w:type="pct"/>
            <w:tcBorders>
              <w:top w:val="single" w:sz="4" w:space="0" w:color="auto"/>
              <w:bottom w:val="single" w:sz="4" w:space="0" w:color="auto"/>
            </w:tcBorders>
            <w:shd w:val="clear" w:color="auto" w:fill="auto"/>
            <w:vAlign w:val="center"/>
          </w:tcPr>
          <w:p w14:paraId="0BF0518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2</w:t>
            </w:r>
          </w:p>
        </w:tc>
        <w:tc>
          <w:tcPr>
            <w:tcW w:w="328" w:type="pct"/>
            <w:tcBorders>
              <w:top w:val="single" w:sz="4" w:space="0" w:color="auto"/>
              <w:bottom w:val="single" w:sz="4" w:space="0" w:color="auto"/>
            </w:tcBorders>
            <w:shd w:val="clear" w:color="auto" w:fill="auto"/>
            <w:vAlign w:val="center"/>
          </w:tcPr>
          <w:p w14:paraId="1D74EA8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8</w:t>
            </w:r>
          </w:p>
        </w:tc>
      </w:tr>
      <w:tr w:rsidR="00F61994" w:rsidRPr="00741A90" w14:paraId="744B10ED"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12103A94" w14:textId="77777777" w:rsidR="00F61994" w:rsidRPr="00741A90" w:rsidRDefault="00F61994" w:rsidP="00F61994">
            <w:pPr>
              <w:spacing w:line="480" w:lineRule="auto"/>
              <w:jc w:val="center"/>
              <w:rPr>
                <w:sz w:val="16"/>
                <w:szCs w:val="16"/>
              </w:rPr>
            </w:pPr>
            <w:r w:rsidRPr="00741A90">
              <w:rPr>
                <w:sz w:val="16"/>
                <w:szCs w:val="16"/>
              </w:rPr>
              <w:t># 19</w:t>
            </w:r>
          </w:p>
        </w:tc>
        <w:tc>
          <w:tcPr>
            <w:tcW w:w="249" w:type="pct"/>
            <w:tcBorders>
              <w:top w:val="single" w:sz="4" w:space="0" w:color="auto"/>
              <w:bottom w:val="single" w:sz="4" w:space="0" w:color="auto"/>
            </w:tcBorders>
            <w:shd w:val="clear" w:color="auto" w:fill="auto"/>
            <w:vAlign w:val="center"/>
          </w:tcPr>
          <w:p w14:paraId="13A4004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9</w:t>
            </w:r>
          </w:p>
        </w:tc>
        <w:tc>
          <w:tcPr>
            <w:tcW w:w="300" w:type="pct"/>
            <w:tcBorders>
              <w:top w:val="single" w:sz="4" w:space="0" w:color="auto"/>
              <w:bottom w:val="single" w:sz="4" w:space="0" w:color="auto"/>
            </w:tcBorders>
            <w:shd w:val="clear" w:color="auto" w:fill="auto"/>
            <w:vAlign w:val="center"/>
          </w:tcPr>
          <w:p w14:paraId="15AB8CB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2</w:t>
            </w:r>
          </w:p>
        </w:tc>
        <w:tc>
          <w:tcPr>
            <w:tcW w:w="399" w:type="pct"/>
            <w:tcBorders>
              <w:top w:val="single" w:sz="4" w:space="0" w:color="auto"/>
              <w:bottom w:val="single" w:sz="4" w:space="0" w:color="auto"/>
            </w:tcBorders>
            <w:shd w:val="clear" w:color="auto" w:fill="auto"/>
          </w:tcPr>
          <w:p w14:paraId="71414787"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w:t>
            </w:r>
          </w:p>
        </w:tc>
        <w:tc>
          <w:tcPr>
            <w:tcW w:w="248" w:type="pct"/>
            <w:tcBorders>
              <w:top w:val="single" w:sz="4" w:space="0" w:color="auto"/>
              <w:bottom w:val="single" w:sz="4" w:space="0" w:color="auto"/>
            </w:tcBorders>
          </w:tcPr>
          <w:p w14:paraId="7061EF17"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781E38A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w:t>
            </w:r>
          </w:p>
        </w:tc>
        <w:tc>
          <w:tcPr>
            <w:tcW w:w="299" w:type="pct"/>
            <w:tcBorders>
              <w:top w:val="single" w:sz="4" w:space="0" w:color="auto"/>
              <w:bottom w:val="single" w:sz="4" w:space="0" w:color="auto"/>
            </w:tcBorders>
            <w:shd w:val="clear" w:color="auto" w:fill="auto"/>
            <w:vAlign w:val="center"/>
          </w:tcPr>
          <w:p w14:paraId="3A70E6F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2</w:t>
            </w:r>
          </w:p>
        </w:tc>
        <w:tc>
          <w:tcPr>
            <w:tcW w:w="351" w:type="pct"/>
            <w:tcBorders>
              <w:top w:val="single" w:sz="4" w:space="0" w:color="auto"/>
              <w:bottom w:val="single" w:sz="4" w:space="0" w:color="auto"/>
            </w:tcBorders>
            <w:shd w:val="clear" w:color="auto" w:fill="auto"/>
            <w:vAlign w:val="center"/>
          </w:tcPr>
          <w:p w14:paraId="185877E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5</w:t>
            </w:r>
          </w:p>
        </w:tc>
        <w:tc>
          <w:tcPr>
            <w:tcW w:w="397" w:type="pct"/>
            <w:tcBorders>
              <w:top w:val="single" w:sz="4" w:space="0" w:color="auto"/>
              <w:bottom w:val="single" w:sz="4" w:space="0" w:color="auto"/>
            </w:tcBorders>
            <w:shd w:val="clear" w:color="auto" w:fill="auto"/>
            <w:vAlign w:val="center"/>
          </w:tcPr>
          <w:p w14:paraId="14FCB64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0</w:t>
            </w:r>
          </w:p>
        </w:tc>
        <w:tc>
          <w:tcPr>
            <w:tcW w:w="299" w:type="pct"/>
            <w:tcBorders>
              <w:top w:val="single" w:sz="4" w:space="0" w:color="auto"/>
              <w:bottom w:val="single" w:sz="4" w:space="0" w:color="auto"/>
            </w:tcBorders>
            <w:shd w:val="clear" w:color="auto" w:fill="auto"/>
            <w:vAlign w:val="center"/>
          </w:tcPr>
          <w:p w14:paraId="3DE9A81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2</w:t>
            </w:r>
          </w:p>
        </w:tc>
        <w:tc>
          <w:tcPr>
            <w:tcW w:w="252" w:type="pct"/>
            <w:tcBorders>
              <w:top w:val="single" w:sz="4" w:space="0" w:color="auto"/>
              <w:bottom w:val="single" w:sz="4" w:space="0" w:color="auto"/>
            </w:tcBorders>
            <w:shd w:val="clear" w:color="auto" w:fill="auto"/>
            <w:vAlign w:val="center"/>
          </w:tcPr>
          <w:p w14:paraId="47E1920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3.6</w:t>
            </w:r>
          </w:p>
        </w:tc>
        <w:tc>
          <w:tcPr>
            <w:tcW w:w="295" w:type="pct"/>
            <w:tcBorders>
              <w:top w:val="single" w:sz="4" w:space="0" w:color="auto"/>
              <w:bottom w:val="single" w:sz="4" w:space="0" w:color="auto"/>
            </w:tcBorders>
            <w:shd w:val="clear" w:color="auto" w:fill="auto"/>
            <w:vAlign w:val="center"/>
          </w:tcPr>
          <w:p w14:paraId="33AD02E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2</w:t>
            </w:r>
          </w:p>
        </w:tc>
        <w:tc>
          <w:tcPr>
            <w:tcW w:w="377" w:type="pct"/>
            <w:tcBorders>
              <w:top w:val="single" w:sz="4" w:space="0" w:color="auto"/>
              <w:bottom w:val="single" w:sz="4" w:space="0" w:color="auto"/>
            </w:tcBorders>
            <w:shd w:val="clear" w:color="auto" w:fill="auto"/>
            <w:vAlign w:val="center"/>
          </w:tcPr>
          <w:p w14:paraId="0F55D76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2</w:t>
            </w:r>
          </w:p>
        </w:tc>
        <w:tc>
          <w:tcPr>
            <w:tcW w:w="357" w:type="pct"/>
            <w:tcBorders>
              <w:top w:val="single" w:sz="4" w:space="0" w:color="auto"/>
              <w:bottom w:val="single" w:sz="4" w:space="0" w:color="auto"/>
            </w:tcBorders>
            <w:shd w:val="clear" w:color="auto" w:fill="auto"/>
            <w:vAlign w:val="center"/>
          </w:tcPr>
          <w:p w14:paraId="6B36333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8</w:t>
            </w:r>
          </w:p>
        </w:tc>
        <w:tc>
          <w:tcPr>
            <w:tcW w:w="250" w:type="pct"/>
            <w:tcBorders>
              <w:top w:val="single" w:sz="4" w:space="0" w:color="auto"/>
              <w:bottom w:val="single" w:sz="4" w:space="0" w:color="auto"/>
            </w:tcBorders>
            <w:shd w:val="clear" w:color="auto" w:fill="auto"/>
            <w:vAlign w:val="center"/>
          </w:tcPr>
          <w:p w14:paraId="1957647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4</w:t>
            </w:r>
          </w:p>
        </w:tc>
        <w:tc>
          <w:tcPr>
            <w:tcW w:w="328" w:type="pct"/>
            <w:tcBorders>
              <w:top w:val="single" w:sz="4" w:space="0" w:color="auto"/>
              <w:bottom w:val="single" w:sz="4" w:space="0" w:color="auto"/>
            </w:tcBorders>
            <w:shd w:val="clear" w:color="auto" w:fill="auto"/>
            <w:vAlign w:val="center"/>
          </w:tcPr>
          <w:p w14:paraId="48B574B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7</w:t>
            </w:r>
          </w:p>
        </w:tc>
      </w:tr>
      <w:tr w:rsidR="00F61994" w:rsidRPr="00741A90" w14:paraId="027F4160"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7ED557BE" w14:textId="77777777" w:rsidR="00F61994" w:rsidRPr="00741A90" w:rsidRDefault="00F61994" w:rsidP="00F61994">
            <w:pPr>
              <w:spacing w:line="480" w:lineRule="auto"/>
              <w:jc w:val="center"/>
              <w:rPr>
                <w:sz w:val="16"/>
                <w:szCs w:val="16"/>
              </w:rPr>
            </w:pPr>
            <w:r w:rsidRPr="00741A90">
              <w:rPr>
                <w:sz w:val="16"/>
                <w:szCs w:val="16"/>
              </w:rPr>
              <w:t># 20</w:t>
            </w:r>
          </w:p>
        </w:tc>
        <w:tc>
          <w:tcPr>
            <w:tcW w:w="249" w:type="pct"/>
            <w:tcBorders>
              <w:top w:val="single" w:sz="4" w:space="0" w:color="auto"/>
              <w:bottom w:val="single" w:sz="4" w:space="0" w:color="auto"/>
            </w:tcBorders>
            <w:shd w:val="clear" w:color="auto" w:fill="auto"/>
            <w:vAlign w:val="center"/>
          </w:tcPr>
          <w:p w14:paraId="599419C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w:t>
            </w:r>
          </w:p>
        </w:tc>
        <w:tc>
          <w:tcPr>
            <w:tcW w:w="300" w:type="pct"/>
            <w:tcBorders>
              <w:top w:val="single" w:sz="4" w:space="0" w:color="auto"/>
              <w:bottom w:val="single" w:sz="4" w:space="0" w:color="auto"/>
            </w:tcBorders>
            <w:shd w:val="clear" w:color="auto" w:fill="auto"/>
            <w:vAlign w:val="center"/>
          </w:tcPr>
          <w:p w14:paraId="21AD7D4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9.5</w:t>
            </w:r>
          </w:p>
        </w:tc>
        <w:tc>
          <w:tcPr>
            <w:tcW w:w="399" w:type="pct"/>
            <w:tcBorders>
              <w:top w:val="single" w:sz="4" w:space="0" w:color="auto"/>
              <w:bottom w:val="single" w:sz="4" w:space="0" w:color="auto"/>
            </w:tcBorders>
            <w:shd w:val="clear" w:color="auto" w:fill="auto"/>
          </w:tcPr>
          <w:p w14:paraId="17AABC3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w:t>
            </w:r>
          </w:p>
        </w:tc>
        <w:tc>
          <w:tcPr>
            <w:tcW w:w="248" w:type="pct"/>
            <w:tcBorders>
              <w:top w:val="single" w:sz="4" w:space="0" w:color="auto"/>
              <w:bottom w:val="single" w:sz="4" w:space="0" w:color="auto"/>
            </w:tcBorders>
          </w:tcPr>
          <w:p w14:paraId="0C0289A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5866B98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w:t>
            </w:r>
          </w:p>
        </w:tc>
        <w:tc>
          <w:tcPr>
            <w:tcW w:w="299" w:type="pct"/>
            <w:tcBorders>
              <w:top w:val="single" w:sz="4" w:space="0" w:color="auto"/>
              <w:bottom w:val="single" w:sz="4" w:space="0" w:color="auto"/>
            </w:tcBorders>
            <w:shd w:val="clear" w:color="auto" w:fill="auto"/>
            <w:vAlign w:val="center"/>
          </w:tcPr>
          <w:p w14:paraId="77E9752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7</w:t>
            </w:r>
          </w:p>
        </w:tc>
        <w:tc>
          <w:tcPr>
            <w:tcW w:w="351" w:type="pct"/>
            <w:tcBorders>
              <w:top w:val="single" w:sz="4" w:space="0" w:color="auto"/>
              <w:bottom w:val="single" w:sz="4" w:space="0" w:color="auto"/>
            </w:tcBorders>
            <w:shd w:val="clear" w:color="auto" w:fill="auto"/>
            <w:vAlign w:val="center"/>
          </w:tcPr>
          <w:p w14:paraId="523FF03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9</w:t>
            </w:r>
          </w:p>
        </w:tc>
        <w:tc>
          <w:tcPr>
            <w:tcW w:w="397" w:type="pct"/>
            <w:tcBorders>
              <w:top w:val="single" w:sz="4" w:space="0" w:color="auto"/>
              <w:bottom w:val="single" w:sz="4" w:space="0" w:color="auto"/>
            </w:tcBorders>
            <w:shd w:val="clear" w:color="auto" w:fill="auto"/>
            <w:vAlign w:val="center"/>
          </w:tcPr>
          <w:p w14:paraId="79F078A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2</w:t>
            </w:r>
          </w:p>
        </w:tc>
        <w:tc>
          <w:tcPr>
            <w:tcW w:w="299" w:type="pct"/>
            <w:tcBorders>
              <w:top w:val="single" w:sz="4" w:space="0" w:color="auto"/>
              <w:bottom w:val="single" w:sz="4" w:space="0" w:color="auto"/>
            </w:tcBorders>
            <w:shd w:val="clear" w:color="auto" w:fill="auto"/>
            <w:vAlign w:val="center"/>
          </w:tcPr>
          <w:p w14:paraId="195086D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8</w:t>
            </w:r>
          </w:p>
        </w:tc>
        <w:tc>
          <w:tcPr>
            <w:tcW w:w="252" w:type="pct"/>
            <w:tcBorders>
              <w:top w:val="single" w:sz="4" w:space="0" w:color="auto"/>
              <w:bottom w:val="single" w:sz="4" w:space="0" w:color="auto"/>
            </w:tcBorders>
            <w:shd w:val="clear" w:color="auto" w:fill="auto"/>
            <w:vAlign w:val="center"/>
          </w:tcPr>
          <w:p w14:paraId="4152A62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9.5</w:t>
            </w:r>
          </w:p>
        </w:tc>
        <w:tc>
          <w:tcPr>
            <w:tcW w:w="295" w:type="pct"/>
            <w:tcBorders>
              <w:top w:val="single" w:sz="4" w:space="0" w:color="auto"/>
              <w:bottom w:val="single" w:sz="4" w:space="0" w:color="auto"/>
            </w:tcBorders>
            <w:shd w:val="clear" w:color="auto" w:fill="auto"/>
            <w:vAlign w:val="center"/>
          </w:tcPr>
          <w:p w14:paraId="1ABBEB4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8</w:t>
            </w:r>
          </w:p>
        </w:tc>
        <w:tc>
          <w:tcPr>
            <w:tcW w:w="377" w:type="pct"/>
            <w:tcBorders>
              <w:top w:val="single" w:sz="4" w:space="0" w:color="auto"/>
              <w:bottom w:val="single" w:sz="4" w:space="0" w:color="auto"/>
            </w:tcBorders>
            <w:shd w:val="clear" w:color="auto" w:fill="auto"/>
            <w:vAlign w:val="center"/>
          </w:tcPr>
          <w:p w14:paraId="363E9C0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0</w:t>
            </w:r>
          </w:p>
        </w:tc>
        <w:tc>
          <w:tcPr>
            <w:tcW w:w="357" w:type="pct"/>
            <w:tcBorders>
              <w:top w:val="single" w:sz="4" w:space="0" w:color="auto"/>
              <w:bottom w:val="single" w:sz="4" w:space="0" w:color="auto"/>
            </w:tcBorders>
            <w:shd w:val="clear" w:color="auto" w:fill="auto"/>
            <w:vAlign w:val="center"/>
          </w:tcPr>
          <w:p w14:paraId="1AF37A3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9</w:t>
            </w:r>
          </w:p>
        </w:tc>
        <w:tc>
          <w:tcPr>
            <w:tcW w:w="250" w:type="pct"/>
            <w:tcBorders>
              <w:top w:val="single" w:sz="4" w:space="0" w:color="auto"/>
              <w:bottom w:val="single" w:sz="4" w:space="0" w:color="auto"/>
            </w:tcBorders>
            <w:shd w:val="clear" w:color="auto" w:fill="auto"/>
            <w:vAlign w:val="center"/>
          </w:tcPr>
          <w:p w14:paraId="09A4CED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2</w:t>
            </w:r>
          </w:p>
        </w:tc>
        <w:tc>
          <w:tcPr>
            <w:tcW w:w="328" w:type="pct"/>
            <w:tcBorders>
              <w:top w:val="single" w:sz="4" w:space="0" w:color="auto"/>
              <w:bottom w:val="single" w:sz="4" w:space="0" w:color="auto"/>
            </w:tcBorders>
            <w:shd w:val="clear" w:color="auto" w:fill="auto"/>
            <w:vAlign w:val="center"/>
          </w:tcPr>
          <w:p w14:paraId="129F40A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3</w:t>
            </w:r>
          </w:p>
        </w:tc>
      </w:tr>
      <w:tr w:rsidR="00F61994" w:rsidRPr="00741A90" w14:paraId="00213B0F"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66FBAE07" w14:textId="77777777" w:rsidR="00F61994" w:rsidRPr="00741A90" w:rsidRDefault="00F61994" w:rsidP="00F61994">
            <w:pPr>
              <w:spacing w:line="480" w:lineRule="auto"/>
              <w:jc w:val="center"/>
              <w:rPr>
                <w:sz w:val="16"/>
                <w:szCs w:val="16"/>
              </w:rPr>
            </w:pPr>
            <w:r w:rsidRPr="00741A90">
              <w:rPr>
                <w:sz w:val="16"/>
                <w:szCs w:val="16"/>
              </w:rPr>
              <w:t># 21</w:t>
            </w:r>
          </w:p>
        </w:tc>
        <w:tc>
          <w:tcPr>
            <w:tcW w:w="249" w:type="pct"/>
            <w:tcBorders>
              <w:top w:val="single" w:sz="4" w:space="0" w:color="auto"/>
              <w:bottom w:val="single" w:sz="4" w:space="0" w:color="auto"/>
            </w:tcBorders>
            <w:shd w:val="clear" w:color="auto" w:fill="auto"/>
            <w:vAlign w:val="center"/>
          </w:tcPr>
          <w:p w14:paraId="60503E8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w:t>
            </w:r>
          </w:p>
        </w:tc>
        <w:tc>
          <w:tcPr>
            <w:tcW w:w="300" w:type="pct"/>
            <w:tcBorders>
              <w:top w:val="single" w:sz="4" w:space="0" w:color="auto"/>
              <w:bottom w:val="single" w:sz="4" w:space="0" w:color="auto"/>
            </w:tcBorders>
            <w:shd w:val="clear" w:color="auto" w:fill="auto"/>
            <w:vAlign w:val="center"/>
          </w:tcPr>
          <w:p w14:paraId="017C894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w:t>
            </w:r>
          </w:p>
        </w:tc>
        <w:tc>
          <w:tcPr>
            <w:tcW w:w="399" w:type="pct"/>
            <w:tcBorders>
              <w:top w:val="single" w:sz="4" w:space="0" w:color="auto"/>
              <w:bottom w:val="single" w:sz="4" w:space="0" w:color="auto"/>
            </w:tcBorders>
            <w:shd w:val="clear" w:color="auto" w:fill="auto"/>
          </w:tcPr>
          <w:p w14:paraId="21AC464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w:t>
            </w:r>
          </w:p>
        </w:tc>
        <w:tc>
          <w:tcPr>
            <w:tcW w:w="248" w:type="pct"/>
            <w:tcBorders>
              <w:top w:val="single" w:sz="4" w:space="0" w:color="auto"/>
              <w:bottom w:val="single" w:sz="4" w:space="0" w:color="auto"/>
            </w:tcBorders>
          </w:tcPr>
          <w:p w14:paraId="6910326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2D6AC2B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8</w:t>
            </w:r>
          </w:p>
        </w:tc>
        <w:tc>
          <w:tcPr>
            <w:tcW w:w="299" w:type="pct"/>
            <w:tcBorders>
              <w:top w:val="single" w:sz="4" w:space="0" w:color="auto"/>
              <w:bottom w:val="single" w:sz="4" w:space="0" w:color="auto"/>
            </w:tcBorders>
            <w:shd w:val="clear" w:color="auto" w:fill="auto"/>
            <w:vAlign w:val="center"/>
          </w:tcPr>
          <w:p w14:paraId="73BCE37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1</w:t>
            </w:r>
          </w:p>
        </w:tc>
        <w:tc>
          <w:tcPr>
            <w:tcW w:w="351" w:type="pct"/>
            <w:tcBorders>
              <w:top w:val="single" w:sz="4" w:space="0" w:color="auto"/>
              <w:bottom w:val="single" w:sz="4" w:space="0" w:color="auto"/>
            </w:tcBorders>
            <w:shd w:val="clear" w:color="auto" w:fill="auto"/>
            <w:vAlign w:val="center"/>
          </w:tcPr>
          <w:p w14:paraId="306EFEC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7</w:t>
            </w:r>
          </w:p>
        </w:tc>
        <w:tc>
          <w:tcPr>
            <w:tcW w:w="397" w:type="pct"/>
            <w:tcBorders>
              <w:top w:val="single" w:sz="4" w:space="0" w:color="auto"/>
              <w:bottom w:val="single" w:sz="4" w:space="0" w:color="auto"/>
            </w:tcBorders>
            <w:shd w:val="clear" w:color="auto" w:fill="auto"/>
            <w:vAlign w:val="center"/>
          </w:tcPr>
          <w:p w14:paraId="2D32160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w:t>
            </w:r>
          </w:p>
        </w:tc>
        <w:tc>
          <w:tcPr>
            <w:tcW w:w="299" w:type="pct"/>
            <w:tcBorders>
              <w:top w:val="single" w:sz="4" w:space="0" w:color="auto"/>
              <w:bottom w:val="single" w:sz="4" w:space="0" w:color="auto"/>
            </w:tcBorders>
            <w:shd w:val="clear" w:color="auto" w:fill="auto"/>
            <w:vAlign w:val="center"/>
          </w:tcPr>
          <w:p w14:paraId="7584DC2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9</w:t>
            </w:r>
          </w:p>
        </w:tc>
        <w:tc>
          <w:tcPr>
            <w:tcW w:w="252" w:type="pct"/>
            <w:tcBorders>
              <w:top w:val="single" w:sz="4" w:space="0" w:color="auto"/>
              <w:bottom w:val="single" w:sz="4" w:space="0" w:color="auto"/>
            </w:tcBorders>
            <w:shd w:val="clear" w:color="auto" w:fill="auto"/>
            <w:vAlign w:val="center"/>
          </w:tcPr>
          <w:p w14:paraId="04FF499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7.7</w:t>
            </w:r>
          </w:p>
        </w:tc>
        <w:tc>
          <w:tcPr>
            <w:tcW w:w="295" w:type="pct"/>
            <w:tcBorders>
              <w:top w:val="single" w:sz="4" w:space="0" w:color="auto"/>
              <w:bottom w:val="single" w:sz="4" w:space="0" w:color="auto"/>
            </w:tcBorders>
            <w:shd w:val="clear" w:color="auto" w:fill="auto"/>
            <w:vAlign w:val="center"/>
          </w:tcPr>
          <w:p w14:paraId="50B71C51"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3.2</w:t>
            </w:r>
          </w:p>
        </w:tc>
        <w:tc>
          <w:tcPr>
            <w:tcW w:w="377" w:type="pct"/>
            <w:tcBorders>
              <w:top w:val="single" w:sz="4" w:space="0" w:color="auto"/>
              <w:bottom w:val="single" w:sz="4" w:space="0" w:color="auto"/>
            </w:tcBorders>
            <w:shd w:val="clear" w:color="auto" w:fill="auto"/>
            <w:vAlign w:val="center"/>
          </w:tcPr>
          <w:p w14:paraId="1BC62FF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9</w:t>
            </w:r>
          </w:p>
        </w:tc>
        <w:tc>
          <w:tcPr>
            <w:tcW w:w="357" w:type="pct"/>
            <w:tcBorders>
              <w:top w:val="single" w:sz="4" w:space="0" w:color="auto"/>
              <w:bottom w:val="single" w:sz="4" w:space="0" w:color="auto"/>
            </w:tcBorders>
            <w:shd w:val="clear" w:color="auto" w:fill="auto"/>
            <w:vAlign w:val="center"/>
          </w:tcPr>
          <w:p w14:paraId="1D29BBD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5</w:t>
            </w:r>
          </w:p>
        </w:tc>
        <w:tc>
          <w:tcPr>
            <w:tcW w:w="250" w:type="pct"/>
            <w:tcBorders>
              <w:top w:val="single" w:sz="4" w:space="0" w:color="auto"/>
              <w:bottom w:val="single" w:sz="4" w:space="0" w:color="auto"/>
            </w:tcBorders>
            <w:shd w:val="clear" w:color="auto" w:fill="auto"/>
            <w:vAlign w:val="center"/>
          </w:tcPr>
          <w:p w14:paraId="6518F788"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1</w:t>
            </w:r>
          </w:p>
        </w:tc>
        <w:tc>
          <w:tcPr>
            <w:tcW w:w="328" w:type="pct"/>
            <w:tcBorders>
              <w:top w:val="single" w:sz="4" w:space="0" w:color="auto"/>
              <w:bottom w:val="single" w:sz="4" w:space="0" w:color="auto"/>
            </w:tcBorders>
            <w:shd w:val="clear" w:color="auto" w:fill="auto"/>
            <w:vAlign w:val="center"/>
          </w:tcPr>
          <w:p w14:paraId="09DD0BF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4</w:t>
            </w:r>
          </w:p>
        </w:tc>
      </w:tr>
      <w:tr w:rsidR="00F61994" w:rsidRPr="00741A90" w14:paraId="67D74079"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15E35BA2" w14:textId="77777777" w:rsidR="00F61994" w:rsidRPr="00741A90" w:rsidRDefault="00F61994" w:rsidP="00F61994">
            <w:pPr>
              <w:spacing w:line="480" w:lineRule="auto"/>
              <w:jc w:val="center"/>
              <w:rPr>
                <w:sz w:val="16"/>
                <w:szCs w:val="16"/>
              </w:rPr>
            </w:pPr>
            <w:r w:rsidRPr="00741A90">
              <w:rPr>
                <w:sz w:val="16"/>
                <w:szCs w:val="16"/>
              </w:rPr>
              <w:t># 22</w:t>
            </w:r>
          </w:p>
        </w:tc>
        <w:tc>
          <w:tcPr>
            <w:tcW w:w="249" w:type="pct"/>
            <w:tcBorders>
              <w:top w:val="single" w:sz="4" w:space="0" w:color="auto"/>
              <w:bottom w:val="single" w:sz="4" w:space="0" w:color="auto"/>
            </w:tcBorders>
            <w:shd w:val="clear" w:color="auto" w:fill="auto"/>
            <w:vAlign w:val="center"/>
          </w:tcPr>
          <w:p w14:paraId="4E3F1DA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w:t>
            </w:r>
          </w:p>
        </w:tc>
        <w:tc>
          <w:tcPr>
            <w:tcW w:w="300" w:type="pct"/>
            <w:tcBorders>
              <w:top w:val="single" w:sz="4" w:space="0" w:color="auto"/>
              <w:bottom w:val="single" w:sz="4" w:space="0" w:color="auto"/>
            </w:tcBorders>
            <w:shd w:val="clear" w:color="auto" w:fill="auto"/>
            <w:vAlign w:val="center"/>
          </w:tcPr>
          <w:p w14:paraId="6660B88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3.6</w:t>
            </w:r>
          </w:p>
        </w:tc>
        <w:tc>
          <w:tcPr>
            <w:tcW w:w="399" w:type="pct"/>
            <w:tcBorders>
              <w:top w:val="single" w:sz="4" w:space="0" w:color="auto"/>
              <w:bottom w:val="single" w:sz="4" w:space="0" w:color="auto"/>
            </w:tcBorders>
            <w:shd w:val="clear" w:color="auto" w:fill="auto"/>
          </w:tcPr>
          <w:p w14:paraId="27932B6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w:t>
            </w:r>
          </w:p>
        </w:tc>
        <w:tc>
          <w:tcPr>
            <w:tcW w:w="248" w:type="pct"/>
            <w:tcBorders>
              <w:top w:val="single" w:sz="4" w:space="0" w:color="auto"/>
              <w:bottom w:val="single" w:sz="4" w:space="0" w:color="auto"/>
            </w:tcBorders>
          </w:tcPr>
          <w:p w14:paraId="53F579B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0B4A62A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w:t>
            </w:r>
          </w:p>
        </w:tc>
        <w:tc>
          <w:tcPr>
            <w:tcW w:w="299" w:type="pct"/>
            <w:tcBorders>
              <w:top w:val="single" w:sz="4" w:space="0" w:color="auto"/>
              <w:bottom w:val="single" w:sz="4" w:space="0" w:color="auto"/>
            </w:tcBorders>
            <w:shd w:val="clear" w:color="auto" w:fill="auto"/>
            <w:vAlign w:val="center"/>
          </w:tcPr>
          <w:p w14:paraId="3FB6807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0</w:t>
            </w:r>
          </w:p>
        </w:tc>
        <w:tc>
          <w:tcPr>
            <w:tcW w:w="351" w:type="pct"/>
            <w:tcBorders>
              <w:top w:val="single" w:sz="4" w:space="0" w:color="auto"/>
              <w:bottom w:val="single" w:sz="4" w:space="0" w:color="auto"/>
            </w:tcBorders>
            <w:shd w:val="clear" w:color="auto" w:fill="auto"/>
            <w:vAlign w:val="center"/>
          </w:tcPr>
          <w:p w14:paraId="576B6E7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9.6</w:t>
            </w:r>
          </w:p>
        </w:tc>
        <w:tc>
          <w:tcPr>
            <w:tcW w:w="397" w:type="pct"/>
            <w:tcBorders>
              <w:top w:val="single" w:sz="4" w:space="0" w:color="auto"/>
              <w:bottom w:val="single" w:sz="4" w:space="0" w:color="auto"/>
            </w:tcBorders>
            <w:shd w:val="clear" w:color="auto" w:fill="auto"/>
            <w:vAlign w:val="center"/>
          </w:tcPr>
          <w:p w14:paraId="4F7969C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w:t>
            </w:r>
          </w:p>
        </w:tc>
        <w:tc>
          <w:tcPr>
            <w:tcW w:w="299" w:type="pct"/>
            <w:tcBorders>
              <w:top w:val="single" w:sz="4" w:space="0" w:color="auto"/>
              <w:bottom w:val="single" w:sz="4" w:space="0" w:color="auto"/>
            </w:tcBorders>
            <w:shd w:val="clear" w:color="auto" w:fill="auto"/>
            <w:vAlign w:val="center"/>
          </w:tcPr>
          <w:p w14:paraId="7FDCBB8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7</w:t>
            </w:r>
          </w:p>
        </w:tc>
        <w:tc>
          <w:tcPr>
            <w:tcW w:w="252" w:type="pct"/>
            <w:tcBorders>
              <w:top w:val="single" w:sz="4" w:space="0" w:color="auto"/>
              <w:bottom w:val="single" w:sz="4" w:space="0" w:color="auto"/>
            </w:tcBorders>
            <w:shd w:val="clear" w:color="auto" w:fill="auto"/>
            <w:vAlign w:val="center"/>
          </w:tcPr>
          <w:p w14:paraId="5212427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6.3</w:t>
            </w:r>
          </w:p>
        </w:tc>
        <w:tc>
          <w:tcPr>
            <w:tcW w:w="295" w:type="pct"/>
            <w:tcBorders>
              <w:top w:val="single" w:sz="4" w:space="0" w:color="auto"/>
              <w:bottom w:val="single" w:sz="4" w:space="0" w:color="auto"/>
            </w:tcBorders>
            <w:shd w:val="clear" w:color="auto" w:fill="auto"/>
            <w:vAlign w:val="center"/>
          </w:tcPr>
          <w:p w14:paraId="218DB4B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7</w:t>
            </w:r>
          </w:p>
        </w:tc>
        <w:tc>
          <w:tcPr>
            <w:tcW w:w="377" w:type="pct"/>
            <w:tcBorders>
              <w:top w:val="single" w:sz="4" w:space="0" w:color="auto"/>
              <w:bottom w:val="single" w:sz="4" w:space="0" w:color="auto"/>
            </w:tcBorders>
            <w:shd w:val="clear" w:color="auto" w:fill="auto"/>
            <w:vAlign w:val="center"/>
          </w:tcPr>
          <w:p w14:paraId="545A9B4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0</w:t>
            </w:r>
          </w:p>
        </w:tc>
        <w:tc>
          <w:tcPr>
            <w:tcW w:w="357" w:type="pct"/>
            <w:tcBorders>
              <w:top w:val="single" w:sz="4" w:space="0" w:color="auto"/>
              <w:bottom w:val="single" w:sz="4" w:space="0" w:color="auto"/>
            </w:tcBorders>
            <w:shd w:val="clear" w:color="auto" w:fill="auto"/>
            <w:vAlign w:val="center"/>
          </w:tcPr>
          <w:p w14:paraId="3303177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9</w:t>
            </w:r>
          </w:p>
        </w:tc>
        <w:tc>
          <w:tcPr>
            <w:tcW w:w="250" w:type="pct"/>
            <w:tcBorders>
              <w:top w:val="single" w:sz="4" w:space="0" w:color="auto"/>
              <w:bottom w:val="single" w:sz="4" w:space="0" w:color="auto"/>
            </w:tcBorders>
            <w:shd w:val="clear" w:color="auto" w:fill="auto"/>
            <w:vAlign w:val="center"/>
          </w:tcPr>
          <w:p w14:paraId="18A7AD3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4</w:t>
            </w:r>
          </w:p>
        </w:tc>
        <w:tc>
          <w:tcPr>
            <w:tcW w:w="328" w:type="pct"/>
            <w:tcBorders>
              <w:top w:val="single" w:sz="4" w:space="0" w:color="auto"/>
              <w:bottom w:val="single" w:sz="4" w:space="0" w:color="auto"/>
            </w:tcBorders>
            <w:shd w:val="clear" w:color="auto" w:fill="auto"/>
            <w:vAlign w:val="center"/>
          </w:tcPr>
          <w:p w14:paraId="73ADA67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5</w:t>
            </w:r>
          </w:p>
        </w:tc>
      </w:tr>
      <w:tr w:rsidR="00F61994" w:rsidRPr="00741A90" w14:paraId="77994C0E"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47D152E0" w14:textId="77777777" w:rsidR="00F61994" w:rsidRPr="00741A90" w:rsidRDefault="00F61994" w:rsidP="00F61994">
            <w:pPr>
              <w:spacing w:line="480" w:lineRule="auto"/>
              <w:jc w:val="center"/>
              <w:rPr>
                <w:sz w:val="16"/>
                <w:szCs w:val="16"/>
              </w:rPr>
            </w:pPr>
            <w:r w:rsidRPr="00741A90">
              <w:rPr>
                <w:sz w:val="16"/>
                <w:szCs w:val="16"/>
              </w:rPr>
              <w:t># 23</w:t>
            </w:r>
          </w:p>
        </w:tc>
        <w:tc>
          <w:tcPr>
            <w:tcW w:w="249" w:type="pct"/>
            <w:tcBorders>
              <w:top w:val="single" w:sz="4" w:space="0" w:color="auto"/>
              <w:bottom w:val="single" w:sz="4" w:space="0" w:color="auto"/>
            </w:tcBorders>
            <w:shd w:val="clear" w:color="auto" w:fill="auto"/>
            <w:vAlign w:val="center"/>
          </w:tcPr>
          <w:p w14:paraId="44652AF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w:t>
            </w:r>
          </w:p>
        </w:tc>
        <w:tc>
          <w:tcPr>
            <w:tcW w:w="300" w:type="pct"/>
            <w:tcBorders>
              <w:top w:val="single" w:sz="4" w:space="0" w:color="auto"/>
              <w:bottom w:val="single" w:sz="4" w:space="0" w:color="auto"/>
            </w:tcBorders>
            <w:shd w:val="clear" w:color="auto" w:fill="auto"/>
            <w:vAlign w:val="center"/>
          </w:tcPr>
          <w:p w14:paraId="782D825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w:t>
            </w:r>
          </w:p>
        </w:tc>
        <w:tc>
          <w:tcPr>
            <w:tcW w:w="399" w:type="pct"/>
            <w:tcBorders>
              <w:top w:val="single" w:sz="4" w:space="0" w:color="auto"/>
              <w:bottom w:val="single" w:sz="4" w:space="0" w:color="auto"/>
            </w:tcBorders>
            <w:shd w:val="clear" w:color="auto" w:fill="auto"/>
          </w:tcPr>
          <w:p w14:paraId="04EF450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w:t>
            </w:r>
          </w:p>
        </w:tc>
        <w:tc>
          <w:tcPr>
            <w:tcW w:w="248" w:type="pct"/>
            <w:tcBorders>
              <w:top w:val="single" w:sz="4" w:space="0" w:color="auto"/>
              <w:bottom w:val="single" w:sz="4" w:space="0" w:color="auto"/>
            </w:tcBorders>
          </w:tcPr>
          <w:p w14:paraId="6A3851E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0DAAA00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7</w:t>
            </w:r>
          </w:p>
        </w:tc>
        <w:tc>
          <w:tcPr>
            <w:tcW w:w="299" w:type="pct"/>
            <w:tcBorders>
              <w:top w:val="single" w:sz="4" w:space="0" w:color="auto"/>
              <w:bottom w:val="single" w:sz="4" w:space="0" w:color="auto"/>
            </w:tcBorders>
            <w:shd w:val="clear" w:color="auto" w:fill="auto"/>
            <w:vAlign w:val="center"/>
          </w:tcPr>
          <w:p w14:paraId="65CACEB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0</w:t>
            </w:r>
          </w:p>
        </w:tc>
        <w:tc>
          <w:tcPr>
            <w:tcW w:w="351" w:type="pct"/>
            <w:tcBorders>
              <w:top w:val="single" w:sz="4" w:space="0" w:color="auto"/>
              <w:bottom w:val="single" w:sz="4" w:space="0" w:color="auto"/>
            </w:tcBorders>
            <w:shd w:val="clear" w:color="auto" w:fill="auto"/>
            <w:vAlign w:val="center"/>
          </w:tcPr>
          <w:p w14:paraId="306A157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w:t>
            </w:r>
          </w:p>
        </w:tc>
        <w:tc>
          <w:tcPr>
            <w:tcW w:w="397" w:type="pct"/>
            <w:tcBorders>
              <w:top w:val="single" w:sz="4" w:space="0" w:color="auto"/>
              <w:bottom w:val="single" w:sz="4" w:space="0" w:color="auto"/>
            </w:tcBorders>
            <w:shd w:val="clear" w:color="auto" w:fill="auto"/>
            <w:vAlign w:val="center"/>
          </w:tcPr>
          <w:p w14:paraId="70C5F97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2</w:t>
            </w:r>
          </w:p>
        </w:tc>
        <w:tc>
          <w:tcPr>
            <w:tcW w:w="299" w:type="pct"/>
            <w:tcBorders>
              <w:top w:val="single" w:sz="4" w:space="0" w:color="auto"/>
              <w:bottom w:val="single" w:sz="4" w:space="0" w:color="auto"/>
            </w:tcBorders>
            <w:shd w:val="clear" w:color="auto" w:fill="auto"/>
            <w:vAlign w:val="center"/>
          </w:tcPr>
          <w:p w14:paraId="75FFA9B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30</w:t>
            </w:r>
          </w:p>
        </w:tc>
        <w:tc>
          <w:tcPr>
            <w:tcW w:w="252" w:type="pct"/>
            <w:tcBorders>
              <w:top w:val="single" w:sz="4" w:space="0" w:color="auto"/>
              <w:bottom w:val="single" w:sz="4" w:space="0" w:color="auto"/>
            </w:tcBorders>
            <w:shd w:val="clear" w:color="auto" w:fill="auto"/>
            <w:vAlign w:val="center"/>
          </w:tcPr>
          <w:p w14:paraId="6C1E8B8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8.5</w:t>
            </w:r>
          </w:p>
        </w:tc>
        <w:tc>
          <w:tcPr>
            <w:tcW w:w="295" w:type="pct"/>
            <w:tcBorders>
              <w:top w:val="single" w:sz="4" w:space="0" w:color="auto"/>
              <w:bottom w:val="single" w:sz="4" w:space="0" w:color="auto"/>
            </w:tcBorders>
            <w:shd w:val="clear" w:color="auto" w:fill="auto"/>
            <w:vAlign w:val="center"/>
          </w:tcPr>
          <w:p w14:paraId="6ADC715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91</w:t>
            </w:r>
          </w:p>
        </w:tc>
        <w:tc>
          <w:tcPr>
            <w:tcW w:w="377" w:type="pct"/>
            <w:tcBorders>
              <w:top w:val="single" w:sz="4" w:space="0" w:color="auto"/>
              <w:bottom w:val="single" w:sz="4" w:space="0" w:color="auto"/>
            </w:tcBorders>
            <w:shd w:val="clear" w:color="auto" w:fill="auto"/>
            <w:vAlign w:val="center"/>
          </w:tcPr>
          <w:p w14:paraId="25F6189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0</w:t>
            </w:r>
          </w:p>
        </w:tc>
        <w:tc>
          <w:tcPr>
            <w:tcW w:w="357" w:type="pct"/>
            <w:tcBorders>
              <w:top w:val="single" w:sz="4" w:space="0" w:color="auto"/>
              <w:bottom w:val="single" w:sz="4" w:space="0" w:color="auto"/>
            </w:tcBorders>
            <w:shd w:val="clear" w:color="auto" w:fill="auto"/>
            <w:vAlign w:val="center"/>
          </w:tcPr>
          <w:p w14:paraId="6D19181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3</w:t>
            </w:r>
          </w:p>
        </w:tc>
        <w:tc>
          <w:tcPr>
            <w:tcW w:w="250" w:type="pct"/>
            <w:tcBorders>
              <w:top w:val="single" w:sz="4" w:space="0" w:color="auto"/>
              <w:bottom w:val="single" w:sz="4" w:space="0" w:color="auto"/>
            </w:tcBorders>
            <w:shd w:val="clear" w:color="auto" w:fill="auto"/>
            <w:vAlign w:val="center"/>
          </w:tcPr>
          <w:p w14:paraId="76BD1026"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6</w:t>
            </w:r>
          </w:p>
        </w:tc>
        <w:tc>
          <w:tcPr>
            <w:tcW w:w="328" w:type="pct"/>
            <w:tcBorders>
              <w:top w:val="single" w:sz="4" w:space="0" w:color="auto"/>
              <w:bottom w:val="single" w:sz="4" w:space="0" w:color="auto"/>
            </w:tcBorders>
            <w:shd w:val="clear" w:color="auto" w:fill="auto"/>
            <w:vAlign w:val="center"/>
          </w:tcPr>
          <w:p w14:paraId="4E21893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4</w:t>
            </w:r>
          </w:p>
        </w:tc>
      </w:tr>
      <w:tr w:rsidR="00F61994" w:rsidRPr="00741A90" w14:paraId="48497CE9"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4F07AFD1" w14:textId="77777777" w:rsidR="00F61994" w:rsidRPr="00741A90" w:rsidRDefault="00F61994" w:rsidP="00F61994">
            <w:pPr>
              <w:spacing w:line="480" w:lineRule="auto"/>
              <w:jc w:val="center"/>
              <w:rPr>
                <w:sz w:val="16"/>
                <w:szCs w:val="16"/>
              </w:rPr>
            </w:pPr>
            <w:r w:rsidRPr="00741A90">
              <w:rPr>
                <w:sz w:val="16"/>
                <w:szCs w:val="16"/>
              </w:rPr>
              <w:t># 24</w:t>
            </w:r>
          </w:p>
        </w:tc>
        <w:tc>
          <w:tcPr>
            <w:tcW w:w="249" w:type="pct"/>
            <w:tcBorders>
              <w:top w:val="single" w:sz="4" w:space="0" w:color="auto"/>
              <w:bottom w:val="single" w:sz="4" w:space="0" w:color="auto"/>
            </w:tcBorders>
            <w:shd w:val="clear" w:color="auto" w:fill="auto"/>
            <w:vAlign w:val="center"/>
          </w:tcPr>
          <w:p w14:paraId="74F0D32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w:t>
            </w:r>
          </w:p>
        </w:tc>
        <w:tc>
          <w:tcPr>
            <w:tcW w:w="300" w:type="pct"/>
            <w:tcBorders>
              <w:top w:val="single" w:sz="4" w:space="0" w:color="auto"/>
              <w:bottom w:val="single" w:sz="4" w:space="0" w:color="auto"/>
            </w:tcBorders>
            <w:shd w:val="clear" w:color="auto" w:fill="auto"/>
            <w:vAlign w:val="center"/>
          </w:tcPr>
          <w:p w14:paraId="55E113B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3</w:t>
            </w:r>
          </w:p>
        </w:tc>
        <w:tc>
          <w:tcPr>
            <w:tcW w:w="399" w:type="pct"/>
            <w:tcBorders>
              <w:top w:val="single" w:sz="4" w:space="0" w:color="auto"/>
              <w:bottom w:val="single" w:sz="4" w:space="0" w:color="auto"/>
            </w:tcBorders>
            <w:shd w:val="clear" w:color="auto" w:fill="auto"/>
          </w:tcPr>
          <w:p w14:paraId="36BD8B2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9</w:t>
            </w:r>
          </w:p>
        </w:tc>
        <w:tc>
          <w:tcPr>
            <w:tcW w:w="248" w:type="pct"/>
            <w:tcBorders>
              <w:top w:val="single" w:sz="4" w:space="0" w:color="auto"/>
              <w:bottom w:val="single" w:sz="4" w:space="0" w:color="auto"/>
            </w:tcBorders>
          </w:tcPr>
          <w:p w14:paraId="20910C5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779290D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4</w:t>
            </w:r>
          </w:p>
        </w:tc>
        <w:tc>
          <w:tcPr>
            <w:tcW w:w="299" w:type="pct"/>
            <w:tcBorders>
              <w:top w:val="single" w:sz="4" w:space="0" w:color="auto"/>
              <w:bottom w:val="single" w:sz="4" w:space="0" w:color="auto"/>
            </w:tcBorders>
            <w:shd w:val="clear" w:color="auto" w:fill="auto"/>
            <w:vAlign w:val="center"/>
          </w:tcPr>
          <w:p w14:paraId="4CCC376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7</w:t>
            </w:r>
          </w:p>
        </w:tc>
        <w:tc>
          <w:tcPr>
            <w:tcW w:w="351" w:type="pct"/>
            <w:tcBorders>
              <w:top w:val="single" w:sz="4" w:space="0" w:color="auto"/>
              <w:bottom w:val="single" w:sz="4" w:space="0" w:color="auto"/>
            </w:tcBorders>
            <w:shd w:val="clear" w:color="auto" w:fill="auto"/>
            <w:vAlign w:val="center"/>
          </w:tcPr>
          <w:p w14:paraId="5176C22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5</w:t>
            </w:r>
          </w:p>
        </w:tc>
        <w:tc>
          <w:tcPr>
            <w:tcW w:w="397" w:type="pct"/>
            <w:tcBorders>
              <w:top w:val="single" w:sz="4" w:space="0" w:color="auto"/>
              <w:bottom w:val="single" w:sz="4" w:space="0" w:color="auto"/>
            </w:tcBorders>
            <w:shd w:val="clear" w:color="auto" w:fill="auto"/>
            <w:vAlign w:val="center"/>
          </w:tcPr>
          <w:p w14:paraId="5402906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2</w:t>
            </w:r>
          </w:p>
        </w:tc>
        <w:tc>
          <w:tcPr>
            <w:tcW w:w="299" w:type="pct"/>
            <w:tcBorders>
              <w:top w:val="single" w:sz="4" w:space="0" w:color="auto"/>
              <w:bottom w:val="single" w:sz="4" w:space="0" w:color="auto"/>
            </w:tcBorders>
            <w:shd w:val="clear" w:color="auto" w:fill="auto"/>
            <w:vAlign w:val="center"/>
          </w:tcPr>
          <w:p w14:paraId="0169C70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50</w:t>
            </w:r>
          </w:p>
        </w:tc>
        <w:tc>
          <w:tcPr>
            <w:tcW w:w="252" w:type="pct"/>
            <w:tcBorders>
              <w:top w:val="single" w:sz="4" w:space="0" w:color="auto"/>
              <w:bottom w:val="single" w:sz="4" w:space="0" w:color="auto"/>
            </w:tcBorders>
            <w:shd w:val="clear" w:color="auto" w:fill="auto"/>
            <w:vAlign w:val="center"/>
          </w:tcPr>
          <w:p w14:paraId="5204758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2.7</w:t>
            </w:r>
          </w:p>
        </w:tc>
        <w:tc>
          <w:tcPr>
            <w:tcW w:w="295" w:type="pct"/>
            <w:tcBorders>
              <w:top w:val="single" w:sz="4" w:space="0" w:color="auto"/>
              <w:bottom w:val="single" w:sz="4" w:space="0" w:color="auto"/>
            </w:tcBorders>
            <w:shd w:val="clear" w:color="auto" w:fill="auto"/>
            <w:vAlign w:val="center"/>
          </w:tcPr>
          <w:p w14:paraId="101DF27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0</w:t>
            </w:r>
          </w:p>
        </w:tc>
        <w:tc>
          <w:tcPr>
            <w:tcW w:w="377" w:type="pct"/>
            <w:tcBorders>
              <w:top w:val="single" w:sz="4" w:space="0" w:color="auto"/>
              <w:bottom w:val="single" w:sz="4" w:space="0" w:color="auto"/>
            </w:tcBorders>
            <w:shd w:val="clear" w:color="auto" w:fill="auto"/>
            <w:vAlign w:val="center"/>
          </w:tcPr>
          <w:p w14:paraId="67ECBC6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2</w:t>
            </w:r>
          </w:p>
        </w:tc>
        <w:tc>
          <w:tcPr>
            <w:tcW w:w="357" w:type="pct"/>
            <w:tcBorders>
              <w:top w:val="single" w:sz="4" w:space="0" w:color="auto"/>
              <w:bottom w:val="single" w:sz="4" w:space="0" w:color="auto"/>
            </w:tcBorders>
            <w:shd w:val="clear" w:color="auto" w:fill="auto"/>
            <w:vAlign w:val="center"/>
          </w:tcPr>
          <w:p w14:paraId="0004226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5</w:t>
            </w:r>
          </w:p>
        </w:tc>
        <w:tc>
          <w:tcPr>
            <w:tcW w:w="250" w:type="pct"/>
            <w:tcBorders>
              <w:top w:val="single" w:sz="4" w:space="0" w:color="auto"/>
              <w:bottom w:val="single" w:sz="4" w:space="0" w:color="auto"/>
            </w:tcBorders>
            <w:shd w:val="clear" w:color="auto" w:fill="auto"/>
            <w:vAlign w:val="center"/>
          </w:tcPr>
          <w:p w14:paraId="39A83CE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1</w:t>
            </w:r>
          </w:p>
        </w:tc>
        <w:tc>
          <w:tcPr>
            <w:tcW w:w="328" w:type="pct"/>
            <w:tcBorders>
              <w:top w:val="single" w:sz="4" w:space="0" w:color="auto"/>
              <w:bottom w:val="single" w:sz="4" w:space="0" w:color="auto"/>
            </w:tcBorders>
            <w:shd w:val="clear" w:color="auto" w:fill="auto"/>
            <w:vAlign w:val="center"/>
          </w:tcPr>
          <w:p w14:paraId="06355D5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9</w:t>
            </w:r>
          </w:p>
        </w:tc>
      </w:tr>
      <w:tr w:rsidR="00F61994" w:rsidRPr="00741A90" w14:paraId="13AE8DD0"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4649CEFC" w14:textId="77777777" w:rsidR="00F61994" w:rsidRPr="00741A90" w:rsidRDefault="00F61994" w:rsidP="00F61994">
            <w:pPr>
              <w:spacing w:line="480" w:lineRule="auto"/>
              <w:jc w:val="center"/>
              <w:rPr>
                <w:sz w:val="16"/>
                <w:szCs w:val="16"/>
              </w:rPr>
            </w:pPr>
            <w:r w:rsidRPr="00741A90">
              <w:rPr>
                <w:sz w:val="16"/>
                <w:szCs w:val="16"/>
              </w:rPr>
              <w:t># 25</w:t>
            </w:r>
          </w:p>
        </w:tc>
        <w:tc>
          <w:tcPr>
            <w:tcW w:w="249" w:type="pct"/>
            <w:tcBorders>
              <w:top w:val="single" w:sz="4" w:space="0" w:color="auto"/>
              <w:bottom w:val="single" w:sz="4" w:space="0" w:color="auto"/>
            </w:tcBorders>
            <w:shd w:val="clear" w:color="auto" w:fill="auto"/>
            <w:vAlign w:val="center"/>
          </w:tcPr>
          <w:p w14:paraId="1896794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1</w:t>
            </w:r>
          </w:p>
        </w:tc>
        <w:tc>
          <w:tcPr>
            <w:tcW w:w="300" w:type="pct"/>
            <w:tcBorders>
              <w:top w:val="single" w:sz="4" w:space="0" w:color="auto"/>
              <w:bottom w:val="single" w:sz="4" w:space="0" w:color="auto"/>
            </w:tcBorders>
            <w:shd w:val="clear" w:color="auto" w:fill="auto"/>
            <w:vAlign w:val="center"/>
          </w:tcPr>
          <w:p w14:paraId="5FB8846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3</w:t>
            </w:r>
          </w:p>
        </w:tc>
        <w:tc>
          <w:tcPr>
            <w:tcW w:w="399" w:type="pct"/>
            <w:tcBorders>
              <w:top w:val="single" w:sz="4" w:space="0" w:color="auto"/>
              <w:bottom w:val="single" w:sz="4" w:space="0" w:color="auto"/>
            </w:tcBorders>
            <w:shd w:val="clear" w:color="auto" w:fill="auto"/>
          </w:tcPr>
          <w:p w14:paraId="44BCE9F7"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w:t>
            </w:r>
          </w:p>
        </w:tc>
        <w:tc>
          <w:tcPr>
            <w:tcW w:w="248" w:type="pct"/>
            <w:tcBorders>
              <w:top w:val="single" w:sz="4" w:space="0" w:color="auto"/>
              <w:bottom w:val="single" w:sz="4" w:space="0" w:color="auto"/>
            </w:tcBorders>
          </w:tcPr>
          <w:p w14:paraId="1E68948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2D17CDA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55</w:t>
            </w:r>
          </w:p>
        </w:tc>
        <w:tc>
          <w:tcPr>
            <w:tcW w:w="299" w:type="pct"/>
            <w:tcBorders>
              <w:top w:val="single" w:sz="4" w:space="0" w:color="auto"/>
              <w:bottom w:val="single" w:sz="4" w:space="0" w:color="auto"/>
            </w:tcBorders>
            <w:shd w:val="clear" w:color="auto" w:fill="auto"/>
            <w:vAlign w:val="center"/>
          </w:tcPr>
          <w:p w14:paraId="053A214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7</w:t>
            </w:r>
          </w:p>
        </w:tc>
        <w:tc>
          <w:tcPr>
            <w:tcW w:w="351" w:type="pct"/>
            <w:tcBorders>
              <w:top w:val="single" w:sz="4" w:space="0" w:color="auto"/>
              <w:bottom w:val="single" w:sz="4" w:space="0" w:color="auto"/>
            </w:tcBorders>
            <w:shd w:val="clear" w:color="auto" w:fill="auto"/>
            <w:vAlign w:val="center"/>
          </w:tcPr>
          <w:p w14:paraId="221B091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8.1</w:t>
            </w:r>
          </w:p>
        </w:tc>
        <w:tc>
          <w:tcPr>
            <w:tcW w:w="397" w:type="pct"/>
            <w:tcBorders>
              <w:top w:val="single" w:sz="4" w:space="0" w:color="auto"/>
              <w:bottom w:val="single" w:sz="4" w:space="0" w:color="auto"/>
            </w:tcBorders>
            <w:shd w:val="clear" w:color="auto" w:fill="auto"/>
            <w:vAlign w:val="center"/>
          </w:tcPr>
          <w:p w14:paraId="02398E7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2</w:t>
            </w:r>
          </w:p>
        </w:tc>
        <w:tc>
          <w:tcPr>
            <w:tcW w:w="299" w:type="pct"/>
            <w:tcBorders>
              <w:top w:val="single" w:sz="4" w:space="0" w:color="auto"/>
              <w:bottom w:val="single" w:sz="4" w:space="0" w:color="auto"/>
            </w:tcBorders>
            <w:shd w:val="clear" w:color="auto" w:fill="auto"/>
            <w:vAlign w:val="center"/>
          </w:tcPr>
          <w:p w14:paraId="751AC7B6"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29</w:t>
            </w:r>
          </w:p>
        </w:tc>
        <w:tc>
          <w:tcPr>
            <w:tcW w:w="252" w:type="pct"/>
            <w:tcBorders>
              <w:top w:val="single" w:sz="4" w:space="0" w:color="auto"/>
              <w:bottom w:val="single" w:sz="4" w:space="0" w:color="auto"/>
            </w:tcBorders>
            <w:shd w:val="clear" w:color="auto" w:fill="auto"/>
            <w:vAlign w:val="center"/>
          </w:tcPr>
          <w:p w14:paraId="1F6C8D9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4.0</w:t>
            </w:r>
          </w:p>
        </w:tc>
        <w:tc>
          <w:tcPr>
            <w:tcW w:w="295" w:type="pct"/>
            <w:tcBorders>
              <w:top w:val="single" w:sz="4" w:space="0" w:color="auto"/>
              <w:bottom w:val="single" w:sz="4" w:space="0" w:color="auto"/>
            </w:tcBorders>
            <w:shd w:val="clear" w:color="auto" w:fill="auto"/>
            <w:vAlign w:val="center"/>
          </w:tcPr>
          <w:p w14:paraId="228025E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0.95</w:t>
            </w:r>
          </w:p>
        </w:tc>
        <w:tc>
          <w:tcPr>
            <w:tcW w:w="377" w:type="pct"/>
            <w:tcBorders>
              <w:top w:val="single" w:sz="4" w:space="0" w:color="auto"/>
              <w:bottom w:val="single" w:sz="4" w:space="0" w:color="auto"/>
            </w:tcBorders>
            <w:shd w:val="clear" w:color="auto" w:fill="auto"/>
            <w:vAlign w:val="center"/>
          </w:tcPr>
          <w:p w14:paraId="293BFA06"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9</w:t>
            </w:r>
          </w:p>
        </w:tc>
        <w:tc>
          <w:tcPr>
            <w:tcW w:w="357" w:type="pct"/>
            <w:tcBorders>
              <w:top w:val="single" w:sz="4" w:space="0" w:color="auto"/>
              <w:bottom w:val="single" w:sz="4" w:space="0" w:color="auto"/>
            </w:tcBorders>
            <w:shd w:val="clear" w:color="auto" w:fill="auto"/>
            <w:vAlign w:val="center"/>
          </w:tcPr>
          <w:p w14:paraId="7CF3747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5</w:t>
            </w:r>
          </w:p>
        </w:tc>
        <w:tc>
          <w:tcPr>
            <w:tcW w:w="250" w:type="pct"/>
            <w:tcBorders>
              <w:top w:val="single" w:sz="4" w:space="0" w:color="auto"/>
              <w:bottom w:val="single" w:sz="4" w:space="0" w:color="auto"/>
            </w:tcBorders>
            <w:shd w:val="clear" w:color="auto" w:fill="auto"/>
            <w:vAlign w:val="center"/>
          </w:tcPr>
          <w:p w14:paraId="22C90E7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6</w:t>
            </w:r>
          </w:p>
        </w:tc>
        <w:tc>
          <w:tcPr>
            <w:tcW w:w="328" w:type="pct"/>
            <w:tcBorders>
              <w:top w:val="single" w:sz="4" w:space="0" w:color="auto"/>
              <w:bottom w:val="single" w:sz="4" w:space="0" w:color="auto"/>
            </w:tcBorders>
            <w:shd w:val="clear" w:color="auto" w:fill="auto"/>
            <w:vAlign w:val="center"/>
          </w:tcPr>
          <w:p w14:paraId="163BEAE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8</w:t>
            </w:r>
          </w:p>
        </w:tc>
      </w:tr>
      <w:tr w:rsidR="00F61994" w:rsidRPr="00741A90" w14:paraId="4CC96D40"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2A831066" w14:textId="77777777" w:rsidR="00F61994" w:rsidRPr="00741A90" w:rsidRDefault="00F61994" w:rsidP="00F61994">
            <w:pPr>
              <w:spacing w:line="480" w:lineRule="auto"/>
              <w:jc w:val="center"/>
              <w:rPr>
                <w:sz w:val="16"/>
                <w:szCs w:val="16"/>
              </w:rPr>
            </w:pPr>
            <w:r w:rsidRPr="00741A90">
              <w:rPr>
                <w:sz w:val="16"/>
                <w:szCs w:val="16"/>
              </w:rPr>
              <w:t># 26</w:t>
            </w:r>
          </w:p>
        </w:tc>
        <w:tc>
          <w:tcPr>
            <w:tcW w:w="249" w:type="pct"/>
            <w:tcBorders>
              <w:top w:val="single" w:sz="4" w:space="0" w:color="auto"/>
              <w:bottom w:val="single" w:sz="4" w:space="0" w:color="auto"/>
            </w:tcBorders>
            <w:shd w:val="clear" w:color="auto" w:fill="auto"/>
            <w:vAlign w:val="center"/>
          </w:tcPr>
          <w:p w14:paraId="0118D68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1</w:t>
            </w:r>
          </w:p>
        </w:tc>
        <w:tc>
          <w:tcPr>
            <w:tcW w:w="300" w:type="pct"/>
            <w:tcBorders>
              <w:top w:val="single" w:sz="4" w:space="0" w:color="auto"/>
              <w:bottom w:val="single" w:sz="4" w:space="0" w:color="auto"/>
            </w:tcBorders>
            <w:shd w:val="clear" w:color="auto" w:fill="auto"/>
            <w:vAlign w:val="center"/>
          </w:tcPr>
          <w:p w14:paraId="30E99DE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3</w:t>
            </w:r>
          </w:p>
        </w:tc>
        <w:tc>
          <w:tcPr>
            <w:tcW w:w="399" w:type="pct"/>
            <w:tcBorders>
              <w:top w:val="single" w:sz="4" w:space="0" w:color="auto"/>
              <w:bottom w:val="single" w:sz="4" w:space="0" w:color="auto"/>
            </w:tcBorders>
            <w:shd w:val="clear" w:color="auto" w:fill="auto"/>
          </w:tcPr>
          <w:p w14:paraId="0D5A8F1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9</w:t>
            </w:r>
          </w:p>
        </w:tc>
        <w:tc>
          <w:tcPr>
            <w:tcW w:w="248" w:type="pct"/>
            <w:tcBorders>
              <w:top w:val="single" w:sz="4" w:space="0" w:color="auto"/>
              <w:bottom w:val="single" w:sz="4" w:space="0" w:color="auto"/>
            </w:tcBorders>
          </w:tcPr>
          <w:p w14:paraId="663130B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082721F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75</w:t>
            </w:r>
          </w:p>
        </w:tc>
        <w:tc>
          <w:tcPr>
            <w:tcW w:w="299" w:type="pct"/>
            <w:tcBorders>
              <w:top w:val="single" w:sz="4" w:space="0" w:color="auto"/>
              <w:bottom w:val="single" w:sz="4" w:space="0" w:color="auto"/>
            </w:tcBorders>
            <w:shd w:val="clear" w:color="auto" w:fill="auto"/>
            <w:vAlign w:val="center"/>
          </w:tcPr>
          <w:p w14:paraId="604E6FA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1</w:t>
            </w:r>
          </w:p>
        </w:tc>
        <w:tc>
          <w:tcPr>
            <w:tcW w:w="351" w:type="pct"/>
            <w:tcBorders>
              <w:top w:val="single" w:sz="4" w:space="0" w:color="auto"/>
              <w:bottom w:val="single" w:sz="4" w:space="0" w:color="auto"/>
            </w:tcBorders>
            <w:shd w:val="clear" w:color="auto" w:fill="auto"/>
            <w:vAlign w:val="center"/>
          </w:tcPr>
          <w:p w14:paraId="3C1DFD4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8</w:t>
            </w:r>
          </w:p>
        </w:tc>
        <w:tc>
          <w:tcPr>
            <w:tcW w:w="397" w:type="pct"/>
            <w:tcBorders>
              <w:top w:val="single" w:sz="4" w:space="0" w:color="auto"/>
              <w:bottom w:val="single" w:sz="4" w:space="0" w:color="auto"/>
            </w:tcBorders>
            <w:shd w:val="clear" w:color="auto" w:fill="auto"/>
            <w:vAlign w:val="center"/>
          </w:tcPr>
          <w:p w14:paraId="6589B18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w:t>
            </w:r>
          </w:p>
        </w:tc>
        <w:tc>
          <w:tcPr>
            <w:tcW w:w="299" w:type="pct"/>
            <w:tcBorders>
              <w:top w:val="single" w:sz="4" w:space="0" w:color="auto"/>
              <w:bottom w:val="single" w:sz="4" w:space="0" w:color="auto"/>
            </w:tcBorders>
            <w:shd w:val="clear" w:color="auto" w:fill="auto"/>
            <w:vAlign w:val="center"/>
          </w:tcPr>
          <w:p w14:paraId="6E6C7F1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12</w:t>
            </w:r>
          </w:p>
        </w:tc>
        <w:tc>
          <w:tcPr>
            <w:tcW w:w="252" w:type="pct"/>
            <w:tcBorders>
              <w:top w:val="single" w:sz="4" w:space="0" w:color="auto"/>
              <w:bottom w:val="single" w:sz="4" w:space="0" w:color="auto"/>
            </w:tcBorders>
            <w:shd w:val="clear" w:color="auto" w:fill="auto"/>
            <w:vAlign w:val="center"/>
          </w:tcPr>
          <w:p w14:paraId="5354FA5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0.7</w:t>
            </w:r>
          </w:p>
        </w:tc>
        <w:tc>
          <w:tcPr>
            <w:tcW w:w="295" w:type="pct"/>
            <w:tcBorders>
              <w:top w:val="single" w:sz="4" w:space="0" w:color="auto"/>
              <w:bottom w:val="single" w:sz="4" w:space="0" w:color="auto"/>
            </w:tcBorders>
            <w:shd w:val="clear" w:color="auto" w:fill="auto"/>
            <w:vAlign w:val="center"/>
          </w:tcPr>
          <w:p w14:paraId="7E1492A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4</w:t>
            </w:r>
          </w:p>
        </w:tc>
        <w:tc>
          <w:tcPr>
            <w:tcW w:w="377" w:type="pct"/>
            <w:tcBorders>
              <w:top w:val="single" w:sz="4" w:space="0" w:color="auto"/>
              <w:bottom w:val="single" w:sz="4" w:space="0" w:color="auto"/>
            </w:tcBorders>
            <w:shd w:val="clear" w:color="auto" w:fill="auto"/>
            <w:vAlign w:val="center"/>
          </w:tcPr>
          <w:p w14:paraId="764BE41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2</w:t>
            </w:r>
          </w:p>
        </w:tc>
        <w:tc>
          <w:tcPr>
            <w:tcW w:w="357" w:type="pct"/>
            <w:tcBorders>
              <w:top w:val="single" w:sz="4" w:space="0" w:color="auto"/>
              <w:bottom w:val="single" w:sz="4" w:space="0" w:color="auto"/>
            </w:tcBorders>
            <w:shd w:val="clear" w:color="auto" w:fill="auto"/>
            <w:vAlign w:val="center"/>
          </w:tcPr>
          <w:p w14:paraId="587A404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4</w:t>
            </w:r>
          </w:p>
        </w:tc>
        <w:tc>
          <w:tcPr>
            <w:tcW w:w="250" w:type="pct"/>
            <w:tcBorders>
              <w:top w:val="single" w:sz="4" w:space="0" w:color="auto"/>
              <w:bottom w:val="single" w:sz="4" w:space="0" w:color="auto"/>
            </w:tcBorders>
            <w:shd w:val="clear" w:color="auto" w:fill="auto"/>
            <w:vAlign w:val="center"/>
          </w:tcPr>
          <w:p w14:paraId="6500388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0</w:t>
            </w:r>
          </w:p>
        </w:tc>
        <w:tc>
          <w:tcPr>
            <w:tcW w:w="328" w:type="pct"/>
            <w:tcBorders>
              <w:top w:val="single" w:sz="4" w:space="0" w:color="auto"/>
              <w:bottom w:val="single" w:sz="4" w:space="0" w:color="auto"/>
            </w:tcBorders>
            <w:shd w:val="clear" w:color="auto" w:fill="auto"/>
            <w:vAlign w:val="center"/>
          </w:tcPr>
          <w:p w14:paraId="5486A73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2</w:t>
            </w:r>
          </w:p>
        </w:tc>
      </w:tr>
      <w:tr w:rsidR="00F61994" w:rsidRPr="00741A90" w14:paraId="28C5E688"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667117A6" w14:textId="77777777" w:rsidR="00F61994" w:rsidRPr="00741A90" w:rsidRDefault="00F61994" w:rsidP="00F61994">
            <w:pPr>
              <w:spacing w:line="480" w:lineRule="auto"/>
              <w:jc w:val="center"/>
              <w:rPr>
                <w:sz w:val="16"/>
                <w:szCs w:val="16"/>
              </w:rPr>
            </w:pPr>
            <w:r w:rsidRPr="00741A90">
              <w:rPr>
                <w:sz w:val="16"/>
                <w:szCs w:val="16"/>
              </w:rPr>
              <w:t># 27</w:t>
            </w:r>
          </w:p>
        </w:tc>
        <w:tc>
          <w:tcPr>
            <w:tcW w:w="249" w:type="pct"/>
            <w:tcBorders>
              <w:top w:val="single" w:sz="4" w:space="0" w:color="auto"/>
              <w:bottom w:val="single" w:sz="4" w:space="0" w:color="auto"/>
            </w:tcBorders>
            <w:shd w:val="clear" w:color="auto" w:fill="auto"/>
            <w:vAlign w:val="center"/>
          </w:tcPr>
          <w:p w14:paraId="1BA52E9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25</w:t>
            </w:r>
          </w:p>
        </w:tc>
        <w:tc>
          <w:tcPr>
            <w:tcW w:w="300" w:type="pct"/>
            <w:tcBorders>
              <w:top w:val="single" w:sz="4" w:space="0" w:color="auto"/>
              <w:bottom w:val="single" w:sz="4" w:space="0" w:color="auto"/>
            </w:tcBorders>
            <w:shd w:val="clear" w:color="auto" w:fill="auto"/>
            <w:vAlign w:val="center"/>
          </w:tcPr>
          <w:p w14:paraId="2AFA522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3</w:t>
            </w:r>
          </w:p>
        </w:tc>
        <w:tc>
          <w:tcPr>
            <w:tcW w:w="399" w:type="pct"/>
            <w:tcBorders>
              <w:top w:val="single" w:sz="4" w:space="0" w:color="auto"/>
              <w:bottom w:val="single" w:sz="4" w:space="0" w:color="auto"/>
            </w:tcBorders>
            <w:shd w:val="clear" w:color="auto" w:fill="auto"/>
          </w:tcPr>
          <w:p w14:paraId="602E1AC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w:t>
            </w:r>
          </w:p>
        </w:tc>
        <w:tc>
          <w:tcPr>
            <w:tcW w:w="248" w:type="pct"/>
            <w:tcBorders>
              <w:top w:val="single" w:sz="4" w:space="0" w:color="auto"/>
              <w:bottom w:val="single" w:sz="4" w:space="0" w:color="auto"/>
            </w:tcBorders>
          </w:tcPr>
          <w:p w14:paraId="63C5124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Y</w:t>
            </w:r>
          </w:p>
        </w:tc>
        <w:tc>
          <w:tcPr>
            <w:tcW w:w="299" w:type="pct"/>
            <w:tcBorders>
              <w:top w:val="single" w:sz="4" w:space="0" w:color="auto"/>
              <w:bottom w:val="single" w:sz="4" w:space="0" w:color="auto"/>
            </w:tcBorders>
            <w:shd w:val="clear" w:color="auto" w:fill="auto"/>
            <w:vAlign w:val="center"/>
          </w:tcPr>
          <w:p w14:paraId="1A5A7E5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w:t>
            </w:r>
          </w:p>
        </w:tc>
        <w:tc>
          <w:tcPr>
            <w:tcW w:w="299" w:type="pct"/>
            <w:tcBorders>
              <w:top w:val="single" w:sz="4" w:space="0" w:color="auto"/>
              <w:bottom w:val="single" w:sz="4" w:space="0" w:color="auto"/>
            </w:tcBorders>
            <w:shd w:val="clear" w:color="auto" w:fill="auto"/>
            <w:vAlign w:val="center"/>
          </w:tcPr>
          <w:p w14:paraId="1CAE907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3</w:t>
            </w:r>
          </w:p>
        </w:tc>
        <w:tc>
          <w:tcPr>
            <w:tcW w:w="351" w:type="pct"/>
            <w:tcBorders>
              <w:top w:val="single" w:sz="4" w:space="0" w:color="auto"/>
              <w:bottom w:val="single" w:sz="4" w:space="0" w:color="auto"/>
            </w:tcBorders>
            <w:shd w:val="clear" w:color="auto" w:fill="auto"/>
            <w:vAlign w:val="center"/>
          </w:tcPr>
          <w:p w14:paraId="6FE85D5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7</w:t>
            </w:r>
          </w:p>
        </w:tc>
        <w:tc>
          <w:tcPr>
            <w:tcW w:w="397" w:type="pct"/>
            <w:tcBorders>
              <w:top w:val="single" w:sz="4" w:space="0" w:color="auto"/>
              <w:bottom w:val="single" w:sz="4" w:space="0" w:color="auto"/>
            </w:tcBorders>
            <w:shd w:val="clear" w:color="auto" w:fill="auto"/>
            <w:vAlign w:val="center"/>
          </w:tcPr>
          <w:p w14:paraId="4052FE4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w:t>
            </w:r>
          </w:p>
        </w:tc>
        <w:tc>
          <w:tcPr>
            <w:tcW w:w="299" w:type="pct"/>
            <w:tcBorders>
              <w:top w:val="single" w:sz="4" w:space="0" w:color="auto"/>
              <w:bottom w:val="single" w:sz="4" w:space="0" w:color="auto"/>
            </w:tcBorders>
            <w:shd w:val="clear" w:color="auto" w:fill="auto"/>
            <w:vAlign w:val="center"/>
          </w:tcPr>
          <w:p w14:paraId="4AF27BF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9</w:t>
            </w:r>
          </w:p>
        </w:tc>
        <w:tc>
          <w:tcPr>
            <w:tcW w:w="252" w:type="pct"/>
            <w:tcBorders>
              <w:top w:val="single" w:sz="4" w:space="0" w:color="auto"/>
              <w:bottom w:val="single" w:sz="4" w:space="0" w:color="auto"/>
            </w:tcBorders>
            <w:shd w:val="clear" w:color="auto" w:fill="auto"/>
            <w:vAlign w:val="center"/>
          </w:tcPr>
          <w:p w14:paraId="538A316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8.6</w:t>
            </w:r>
          </w:p>
        </w:tc>
        <w:tc>
          <w:tcPr>
            <w:tcW w:w="295" w:type="pct"/>
            <w:tcBorders>
              <w:top w:val="single" w:sz="4" w:space="0" w:color="auto"/>
              <w:bottom w:val="single" w:sz="4" w:space="0" w:color="auto"/>
            </w:tcBorders>
            <w:shd w:val="clear" w:color="auto" w:fill="auto"/>
            <w:vAlign w:val="center"/>
          </w:tcPr>
          <w:p w14:paraId="77954C1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9</w:t>
            </w:r>
          </w:p>
        </w:tc>
        <w:tc>
          <w:tcPr>
            <w:tcW w:w="377" w:type="pct"/>
            <w:tcBorders>
              <w:top w:val="single" w:sz="4" w:space="0" w:color="auto"/>
              <w:bottom w:val="single" w:sz="4" w:space="0" w:color="auto"/>
            </w:tcBorders>
            <w:shd w:val="clear" w:color="auto" w:fill="auto"/>
            <w:vAlign w:val="center"/>
          </w:tcPr>
          <w:p w14:paraId="3595509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0</w:t>
            </w:r>
          </w:p>
        </w:tc>
        <w:tc>
          <w:tcPr>
            <w:tcW w:w="357" w:type="pct"/>
            <w:tcBorders>
              <w:top w:val="single" w:sz="4" w:space="0" w:color="auto"/>
              <w:bottom w:val="single" w:sz="4" w:space="0" w:color="auto"/>
            </w:tcBorders>
            <w:shd w:val="clear" w:color="auto" w:fill="auto"/>
            <w:vAlign w:val="center"/>
          </w:tcPr>
          <w:p w14:paraId="3C40C3A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4</w:t>
            </w:r>
          </w:p>
        </w:tc>
        <w:tc>
          <w:tcPr>
            <w:tcW w:w="250" w:type="pct"/>
            <w:tcBorders>
              <w:top w:val="single" w:sz="4" w:space="0" w:color="auto"/>
              <w:bottom w:val="single" w:sz="4" w:space="0" w:color="auto"/>
            </w:tcBorders>
            <w:shd w:val="clear" w:color="auto" w:fill="auto"/>
            <w:vAlign w:val="center"/>
          </w:tcPr>
          <w:p w14:paraId="1B9FF7D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8</w:t>
            </w:r>
          </w:p>
        </w:tc>
        <w:tc>
          <w:tcPr>
            <w:tcW w:w="328" w:type="pct"/>
            <w:tcBorders>
              <w:top w:val="single" w:sz="4" w:space="0" w:color="auto"/>
              <w:bottom w:val="single" w:sz="4" w:space="0" w:color="auto"/>
            </w:tcBorders>
            <w:shd w:val="clear" w:color="auto" w:fill="auto"/>
            <w:vAlign w:val="center"/>
          </w:tcPr>
          <w:p w14:paraId="62F33F07"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1</w:t>
            </w:r>
          </w:p>
        </w:tc>
      </w:tr>
      <w:tr w:rsidR="00F61994" w:rsidRPr="00741A90" w14:paraId="1FF0048B"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4B29B3F7" w14:textId="77777777" w:rsidR="00F61994" w:rsidRPr="00741A90" w:rsidRDefault="00F61994" w:rsidP="00F61994">
            <w:pPr>
              <w:spacing w:line="480" w:lineRule="auto"/>
              <w:jc w:val="center"/>
              <w:rPr>
                <w:sz w:val="16"/>
                <w:szCs w:val="16"/>
              </w:rPr>
            </w:pPr>
            <w:r w:rsidRPr="00741A90">
              <w:rPr>
                <w:sz w:val="16"/>
                <w:szCs w:val="16"/>
              </w:rPr>
              <w:t># 28</w:t>
            </w:r>
          </w:p>
        </w:tc>
        <w:tc>
          <w:tcPr>
            <w:tcW w:w="249" w:type="pct"/>
            <w:tcBorders>
              <w:top w:val="single" w:sz="4" w:space="0" w:color="auto"/>
              <w:bottom w:val="single" w:sz="4" w:space="0" w:color="auto"/>
            </w:tcBorders>
            <w:shd w:val="clear" w:color="auto" w:fill="auto"/>
            <w:vAlign w:val="center"/>
          </w:tcPr>
          <w:p w14:paraId="19E9EC4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3</w:t>
            </w:r>
          </w:p>
        </w:tc>
        <w:tc>
          <w:tcPr>
            <w:tcW w:w="300" w:type="pct"/>
            <w:tcBorders>
              <w:top w:val="single" w:sz="4" w:space="0" w:color="auto"/>
              <w:bottom w:val="single" w:sz="4" w:space="0" w:color="auto"/>
            </w:tcBorders>
            <w:shd w:val="clear" w:color="auto" w:fill="auto"/>
            <w:vAlign w:val="center"/>
          </w:tcPr>
          <w:p w14:paraId="3E1A996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5.5</w:t>
            </w:r>
          </w:p>
        </w:tc>
        <w:tc>
          <w:tcPr>
            <w:tcW w:w="399" w:type="pct"/>
            <w:tcBorders>
              <w:top w:val="single" w:sz="4" w:space="0" w:color="auto"/>
              <w:bottom w:val="single" w:sz="4" w:space="0" w:color="auto"/>
            </w:tcBorders>
            <w:shd w:val="clear" w:color="auto" w:fill="auto"/>
          </w:tcPr>
          <w:p w14:paraId="1D7B683F"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7</w:t>
            </w:r>
          </w:p>
        </w:tc>
        <w:tc>
          <w:tcPr>
            <w:tcW w:w="248" w:type="pct"/>
            <w:tcBorders>
              <w:top w:val="single" w:sz="4" w:space="0" w:color="auto"/>
              <w:bottom w:val="single" w:sz="4" w:space="0" w:color="auto"/>
            </w:tcBorders>
          </w:tcPr>
          <w:p w14:paraId="225B075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19354EE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35</w:t>
            </w:r>
          </w:p>
        </w:tc>
        <w:tc>
          <w:tcPr>
            <w:tcW w:w="299" w:type="pct"/>
            <w:tcBorders>
              <w:top w:val="single" w:sz="4" w:space="0" w:color="auto"/>
              <w:bottom w:val="single" w:sz="4" w:space="0" w:color="auto"/>
            </w:tcBorders>
            <w:shd w:val="clear" w:color="auto" w:fill="auto"/>
            <w:vAlign w:val="center"/>
          </w:tcPr>
          <w:p w14:paraId="2D20B38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3</w:t>
            </w:r>
          </w:p>
        </w:tc>
        <w:tc>
          <w:tcPr>
            <w:tcW w:w="351" w:type="pct"/>
            <w:tcBorders>
              <w:top w:val="single" w:sz="4" w:space="0" w:color="auto"/>
              <w:bottom w:val="single" w:sz="4" w:space="0" w:color="auto"/>
            </w:tcBorders>
            <w:shd w:val="clear" w:color="auto" w:fill="auto"/>
            <w:vAlign w:val="center"/>
          </w:tcPr>
          <w:p w14:paraId="5A944A6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4</w:t>
            </w:r>
          </w:p>
        </w:tc>
        <w:tc>
          <w:tcPr>
            <w:tcW w:w="397" w:type="pct"/>
            <w:tcBorders>
              <w:top w:val="single" w:sz="4" w:space="0" w:color="auto"/>
              <w:bottom w:val="single" w:sz="4" w:space="0" w:color="auto"/>
            </w:tcBorders>
            <w:shd w:val="clear" w:color="auto" w:fill="auto"/>
            <w:vAlign w:val="center"/>
          </w:tcPr>
          <w:p w14:paraId="05F78E7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w:t>
            </w:r>
          </w:p>
        </w:tc>
        <w:tc>
          <w:tcPr>
            <w:tcW w:w="299" w:type="pct"/>
            <w:tcBorders>
              <w:top w:val="single" w:sz="4" w:space="0" w:color="auto"/>
              <w:bottom w:val="single" w:sz="4" w:space="0" w:color="auto"/>
            </w:tcBorders>
            <w:shd w:val="clear" w:color="auto" w:fill="auto"/>
            <w:vAlign w:val="center"/>
          </w:tcPr>
          <w:p w14:paraId="0521296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37</w:t>
            </w:r>
          </w:p>
        </w:tc>
        <w:tc>
          <w:tcPr>
            <w:tcW w:w="252" w:type="pct"/>
            <w:tcBorders>
              <w:top w:val="single" w:sz="4" w:space="0" w:color="auto"/>
              <w:bottom w:val="single" w:sz="4" w:space="0" w:color="auto"/>
            </w:tcBorders>
            <w:shd w:val="clear" w:color="auto" w:fill="auto"/>
            <w:vAlign w:val="center"/>
          </w:tcPr>
          <w:p w14:paraId="643EE4E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8</w:t>
            </w:r>
          </w:p>
        </w:tc>
        <w:tc>
          <w:tcPr>
            <w:tcW w:w="295" w:type="pct"/>
            <w:tcBorders>
              <w:top w:val="single" w:sz="4" w:space="0" w:color="auto"/>
              <w:bottom w:val="single" w:sz="4" w:space="0" w:color="auto"/>
            </w:tcBorders>
            <w:shd w:val="clear" w:color="auto" w:fill="auto"/>
            <w:vAlign w:val="center"/>
          </w:tcPr>
          <w:p w14:paraId="5BE1705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2.95</w:t>
            </w:r>
          </w:p>
        </w:tc>
        <w:tc>
          <w:tcPr>
            <w:tcW w:w="377" w:type="pct"/>
            <w:tcBorders>
              <w:top w:val="single" w:sz="4" w:space="0" w:color="auto"/>
              <w:bottom w:val="single" w:sz="4" w:space="0" w:color="auto"/>
            </w:tcBorders>
            <w:shd w:val="clear" w:color="auto" w:fill="auto"/>
            <w:vAlign w:val="center"/>
          </w:tcPr>
          <w:p w14:paraId="72A00A2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7</w:t>
            </w:r>
          </w:p>
        </w:tc>
        <w:tc>
          <w:tcPr>
            <w:tcW w:w="357" w:type="pct"/>
            <w:tcBorders>
              <w:top w:val="single" w:sz="4" w:space="0" w:color="auto"/>
              <w:bottom w:val="single" w:sz="4" w:space="0" w:color="auto"/>
            </w:tcBorders>
            <w:shd w:val="clear" w:color="auto" w:fill="auto"/>
            <w:vAlign w:val="center"/>
          </w:tcPr>
          <w:p w14:paraId="00B1813D"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59</w:t>
            </w:r>
          </w:p>
        </w:tc>
        <w:tc>
          <w:tcPr>
            <w:tcW w:w="250" w:type="pct"/>
            <w:tcBorders>
              <w:top w:val="single" w:sz="4" w:space="0" w:color="auto"/>
              <w:bottom w:val="single" w:sz="4" w:space="0" w:color="auto"/>
            </w:tcBorders>
            <w:shd w:val="clear" w:color="auto" w:fill="auto"/>
            <w:vAlign w:val="center"/>
          </w:tcPr>
          <w:p w14:paraId="34B7AE5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6</w:t>
            </w:r>
          </w:p>
        </w:tc>
        <w:tc>
          <w:tcPr>
            <w:tcW w:w="328" w:type="pct"/>
            <w:tcBorders>
              <w:top w:val="single" w:sz="4" w:space="0" w:color="auto"/>
              <w:bottom w:val="single" w:sz="4" w:space="0" w:color="auto"/>
            </w:tcBorders>
            <w:shd w:val="clear" w:color="auto" w:fill="auto"/>
            <w:vAlign w:val="center"/>
          </w:tcPr>
          <w:p w14:paraId="05A82DC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6</w:t>
            </w:r>
          </w:p>
        </w:tc>
      </w:tr>
      <w:tr w:rsidR="00F61994" w:rsidRPr="00741A90" w14:paraId="2DFB5DD0"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55EB05E6" w14:textId="77777777" w:rsidR="00F61994" w:rsidRPr="00741A90" w:rsidRDefault="00F61994" w:rsidP="00F61994">
            <w:pPr>
              <w:spacing w:line="480" w:lineRule="auto"/>
              <w:jc w:val="center"/>
              <w:rPr>
                <w:sz w:val="16"/>
                <w:szCs w:val="16"/>
              </w:rPr>
            </w:pPr>
            <w:r w:rsidRPr="00741A90">
              <w:rPr>
                <w:sz w:val="16"/>
                <w:szCs w:val="16"/>
              </w:rPr>
              <w:t># 29</w:t>
            </w:r>
          </w:p>
        </w:tc>
        <w:tc>
          <w:tcPr>
            <w:tcW w:w="249" w:type="pct"/>
            <w:tcBorders>
              <w:top w:val="single" w:sz="4" w:space="0" w:color="auto"/>
              <w:bottom w:val="single" w:sz="4" w:space="0" w:color="auto"/>
            </w:tcBorders>
            <w:shd w:val="clear" w:color="auto" w:fill="auto"/>
            <w:vAlign w:val="center"/>
          </w:tcPr>
          <w:p w14:paraId="344E2FF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33</w:t>
            </w:r>
          </w:p>
        </w:tc>
        <w:tc>
          <w:tcPr>
            <w:tcW w:w="300" w:type="pct"/>
            <w:tcBorders>
              <w:top w:val="single" w:sz="4" w:space="0" w:color="auto"/>
              <w:bottom w:val="single" w:sz="4" w:space="0" w:color="auto"/>
            </w:tcBorders>
            <w:shd w:val="clear" w:color="auto" w:fill="auto"/>
            <w:vAlign w:val="center"/>
          </w:tcPr>
          <w:p w14:paraId="369406E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w:t>
            </w:r>
          </w:p>
        </w:tc>
        <w:tc>
          <w:tcPr>
            <w:tcW w:w="399" w:type="pct"/>
            <w:tcBorders>
              <w:top w:val="single" w:sz="4" w:space="0" w:color="auto"/>
              <w:bottom w:val="single" w:sz="4" w:space="0" w:color="auto"/>
            </w:tcBorders>
            <w:shd w:val="clear" w:color="auto" w:fill="auto"/>
          </w:tcPr>
          <w:p w14:paraId="67DAA243"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p>
        </w:tc>
        <w:tc>
          <w:tcPr>
            <w:tcW w:w="248" w:type="pct"/>
            <w:tcBorders>
              <w:top w:val="single" w:sz="4" w:space="0" w:color="auto"/>
              <w:bottom w:val="single" w:sz="4" w:space="0" w:color="auto"/>
            </w:tcBorders>
          </w:tcPr>
          <w:p w14:paraId="498FE15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w:t>
            </w:r>
          </w:p>
        </w:tc>
        <w:tc>
          <w:tcPr>
            <w:tcW w:w="299" w:type="pct"/>
            <w:tcBorders>
              <w:top w:val="single" w:sz="4" w:space="0" w:color="auto"/>
              <w:bottom w:val="single" w:sz="4" w:space="0" w:color="auto"/>
            </w:tcBorders>
            <w:shd w:val="clear" w:color="auto" w:fill="auto"/>
            <w:vAlign w:val="center"/>
          </w:tcPr>
          <w:p w14:paraId="2FC3DFB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6</w:t>
            </w:r>
          </w:p>
        </w:tc>
        <w:tc>
          <w:tcPr>
            <w:tcW w:w="299" w:type="pct"/>
            <w:tcBorders>
              <w:top w:val="single" w:sz="4" w:space="0" w:color="auto"/>
              <w:bottom w:val="single" w:sz="4" w:space="0" w:color="auto"/>
            </w:tcBorders>
            <w:shd w:val="clear" w:color="auto" w:fill="auto"/>
            <w:vAlign w:val="center"/>
          </w:tcPr>
          <w:p w14:paraId="086AD3B7"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4</w:t>
            </w:r>
          </w:p>
        </w:tc>
        <w:tc>
          <w:tcPr>
            <w:tcW w:w="351" w:type="pct"/>
            <w:tcBorders>
              <w:top w:val="single" w:sz="4" w:space="0" w:color="auto"/>
              <w:bottom w:val="single" w:sz="4" w:space="0" w:color="auto"/>
            </w:tcBorders>
            <w:shd w:val="clear" w:color="auto" w:fill="auto"/>
            <w:vAlign w:val="center"/>
          </w:tcPr>
          <w:p w14:paraId="0548D19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5</w:t>
            </w:r>
          </w:p>
        </w:tc>
        <w:tc>
          <w:tcPr>
            <w:tcW w:w="397" w:type="pct"/>
            <w:tcBorders>
              <w:top w:val="single" w:sz="4" w:space="0" w:color="auto"/>
              <w:bottom w:val="single" w:sz="4" w:space="0" w:color="auto"/>
            </w:tcBorders>
            <w:shd w:val="clear" w:color="auto" w:fill="auto"/>
            <w:vAlign w:val="center"/>
          </w:tcPr>
          <w:p w14:paraId="559DA44F"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w:t>
            </w:r>
          </w:p>
        </w:tc>
        <w:tc>
          <w:tcPr>
            <w:tcW w:w="299" w:type="pct"/>
            <w:tcBorders>
              <w:top w:val="single" w:sz="4" w:space="0" w:color="auto"/>
              <w:bottom w:val="single" w:sz="4" w:space="0" w:color="auto"/>
            </w:tcBorders>
            <w:shd w:val="clear" w:color="auto" w:fill="auto"/>
            <w:vAlign w:val="center"/>
          </w:tcPr>
          <w:p w14:paraId="1BB560B7"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08</w:t>
            </w:r>
          </w:p>
        </w:tc>
        <w:tc>
          <w:tcPr>
            <w:tcW w:w="252" w:type="pct"/>
            <w:tcBorders>
              <w:top w:val="single" w:sz="4" w:space="0" w:color="auto"/>
              <w:bottom w:val="single" w:sz="4" w:space="0" w:color="auto"/>
            </w:tcBorders>
            <w:shd w:val="clear" w:color="auto" w:fill="auto"/>
            <w:vAlign w:val="center"/>
          </w:tcPr>
          <w:p w14:paraId="184C032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1.1</w:t>
            </w:r>
          </w:p>
        </w:tc>
        <w:tc>
          <w:tcPr>
            <w:tcW w:w="295" w:type="pct"/>
            <w:tcBorders>
              <w:top w:val="single" w:sz="4" w:space="0" w:color="auto"/>
              <w:bottom w:val="single" w:sz="4" w:space="0" w:color="auto"/>
            </w:tcBorders>
            <w:shd w:val="clear" w:color="auto" w:fill="auto"/>
            <w:vAlign w:val="center"/>
          </w:tcPr>
          <w:p w14:paraId="3722C61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64.8</w:t>
            </w:r>
          </w:p>
        </w:tc>
        <w:tc>
          <w:tcPr>
            <w:tcW w:w="377" w:type="pct"/>
            <w:tcBorders>
              <w:top w:val="single" w:sz="4" w:space="0" w:color="auto"/>
              <w:bottom w:val="single" w:sz="4" w:space="0" w:color="auto"/>
            </w:tcBorders>
            <w:shd w:val="clear" w:color="auto" w:fill="auto"/>
            <w:vAlign w:val="center"/>
          </w:tcPr>
          <w:p w14:paraId="4C172E8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6</w:t>
            </w:r>
          </w:p>
        </w:tc>
        <w:tc>
          <w:tcPr>
            <w:tcW w:w="357" w:type="pct"/>
            <w:tcBorders>
              <w:top w:val="single" w:sz="4" w:space="0" w:color="auto"/>
              <w:bottom w:val="single" w:sz="4" w:space="0" w:color="auto"/>
            </w:tcBorders>
            <w:shd w:val="clear" w:color="auto" w:fill="auto"/>
            <w:vAlign w:val="center"/>
          </w:tcPr>
          <w:p w14:paraId="30611C1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8</w:t>
            </w:r>
          </w:p>
        </w:tc>
        <w:tc>
          <w:tcPr>
            <w:tcW w:w="250" w:type="pct"/>
            <w:tcBorders>
              <w:top w:val="single" w:sz="4" w:space="0" w:color="auto"/>
              <w:bottom w:val="single" w:sz="4" w:space="0" w:color="auto"/>
            </w:tcBorders>
            <w:shd w:val="clear" w:color="auto" w:fill="auto"/>
            <w:vAlign w:val="center"/>
          </w:tcPr>
          <w:p w14:paraId="18800596"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6</w:t>
            </w:r>
          </w:p>
        </w:tc>
        <w:tc>
          <w:tcPr>
            <w:tcW w:w="328" w:type="pct"/>
            <w:tcBorders>
              <w:top w:val="single" w:sz="4" w:space="0" w:color="auto"/>
              <w:bottom w:val="single" w:sz="4" w:space="0" w:color="auto"/>
            </w:tcBorders>
            <w:shd w:val="clear" w:color="auto" w:fill="auto"/>
            <w:vAlign w:val="center"/>
          </w:tcPr>
          <w:p w14:paraId="026313CD"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2</w:t>
            </w:r>
          </w:p>
        </w:tc>
      </w:tr>
      <w:tr w:rsidR="00F61994" w:rsidRPr="00741A90" w14:paraId="5B2CFA8A"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1F4AD334" w14:textId="77777777" w:rsidR="00F61994" w:rsidRPr="00741A90" w:rsidRDefault="00F61994" w:rsidP="00F61994">
            <w:pPr>
              <w:spacing w:line="480" w:lineRule="auto"/>
              <w:jc w:val="center"/>
              <w:rPr>
                <w:sz w:val="16"/>
                <w:szCs w:val="16"/>
              </w:rPr>
            </w:pPr>
            <w:r w:rsidRPr="00741A90">
              <w:rPr>
                <w:sz w:val="16"/>
                <w:szCs w:val="16"/>
              </w:rPr>
              <w:t># 30</w:t>
            </w:r>
          </w:p>
        </w:tc>
        <w:tc>
          <w:tcPr>
            <w:tcW w:w="249" w:type="pct"/>
            <w:tcBorders>
              <w:top w:val="single" w:sz="4" w:space="0" w:color="auto"/>
              <w:bottom w:val="single" w:sz="4" w:space="0" w:color="auto"/>
            </w:tcBorders>
            <w:shd w:val="clear" w:color="auto" w:fill="auto"/>
            <w:vAlign w:val="center"/>
          </w:tcPr>
          <w:p w14:paraId="149525D2"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5</w:t>
            </w:r>
          </w:p>
        </w:tc>
        <w:tc>
          <w:tcPr>
            <w:tcW w:w="300" w:type="pct"/>
            <w:tcBorders>
              <w:top w:val="single" w:sz="4" w:space="0" w:color="auto"/>
              <w:bottom w:val="single" w:sz="4" w:space="0" w:color="auto"/>
            </w:tcBorders>
            <w:shd w:val="clear" w:color="auto" w:fill="auto"/>
            <w:vAlign w:val="center"/>
          </w:tcPr>
          <w:p w14:paraId="38D8980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4</w:t>
            </w:r>
          </w:p>
        </w:tc>
        <w:tc>
          <w:tcPr>
            <w:tcW w:w="399" w:type="pct"/>
            <w:tcBorders>
              <w:top w:val="single" w:sz="4" w:space="0" w:color="auto"/>
              <w:bottom w:val="single" w:sz="4" w:space="0" w:color="auto"/>
            </w:tcBorders>
            <w:shd w:val="clear" w:color="auto" w:fill="auto"/>
          </w:tcPr>
          <w:p w14:paraId="684DC50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5</w:t>
            </w:r>
          </w:p>
        </w:tc>
        <w:tc>
          <w:tcPr>
            <w:tcW w:w="248" w:type="pct"/>
            <w:tcBorders>
              <w:top w:val="single" w:sz="4" w:space="0" w:color="auto"/>
              <w:bottom w:val="single" w:sz="4" w:space="0" w:color="auto"/>
            </w:tcBorders>
          </w:tcPr>
          <w:p w14:paraId="0A8C47A8"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Y</w:t>
            </w:r>
          </w:p>
        </w:tc>
        <w:tc>
          <w:tcPr>
            <w:tcW w:w="299" w:type="pct"/>
            <w:tcBorders>
              <w:top w:val="single" w:sz="4" w:space="0" w:color="auto"/>
              <w:bottom w:val="single" w:sz="4" w:space="0" w:color="auto"/>
            </w:tcBorders>
            <w:shd w:val="clear" w:color="auto" w:fill="auto"/>
            <w:vAlign w:val="center"/>
          </w:tcPr>
          <w:p w14:paraId="42A5AEA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35</w:t>
            </w:r>
          </w:p>
        </w:tc>
        <w:tc>
          <w:tcPr>
            <w:tcW w:w="299" w:type="pct"/>
            <w:tcBorders>
              <w:top w:val="single" w:sz="4" w:space="0" w:color="auto"/>
              <w:bottom w:val="single" w:sz="4" w:space="0" w:color="auto"/>
            </w:tcBorders>
            <w:shd w:val="clear" w:color="auto" w:fill="auto"/>
            <w:vAlign w:val="center"/>
          </w:tcPr>
          <w:p w14:paraId="692A267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0</w:t>
            </w:r>
          </w:p>
        </w:tc>
        <w:tc>
          <w:tcPr>
            <w:tcW w:w="351" w:type="pct"/>
            <w:tcBorders>
              <w:top w:val="single" w:sz="4" w:space="0" w:color="auto"/>
              <w:bottom w:val="single" w:sz="4" w:space="0" w:color="auto"/>
            </w:tcBorders>
            <w:shd w:val="clear" w:color="auto" w:fill="auto"/>
            <w:vAlign w:val="center"/>
          </w:tcPr>
          <w:p w14:paraId="11128F5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3.6</w:t>
            </w:r>
          </w:p>
        </w:tc>
        <w:tc>
          <w:tcPr>
            <w:tcW w:w="397" w:type="pct"/>
            <w:tcBorders>
              <w:top w:val="single" w:sz="4" w:space="0" w:color="auto"/>
              <w:bottom w:val="single" w:sz="4" w:space="0" w:color="auto"/>
            </w:tcBorders>
            <w:shd w:val="clear" w:color="auto" w:fill="auto"/>
            <w:vAlign w:val="center"/>
          </w:tcPr>
          <w:p w14:paraId="10124DA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2</w:t>
            </w:r>
          </w:p>
        </w:tc>
        <w:tc>
          <w:tcPr>
            <w:tcW w:w="299" w:type="pct"/>
            <w:tcBorders>
              <w:top w:val="single" w:sz="4" w:space="0" w:color="auto"/>
              <w:bottom w:val="single" w:sz="4" w:space="0" w:color="auto"/>
            </w:tcBorders>
            <w:shd w:val="clear" w:color="auto" w:fill="auto"/>
            <w:vAlign w:val="center"/>
          </w:tcPr>
          <w:p w14:paraId="2939F75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26</w:t>
            </w:r>
          </w:p>
        </w:tc>
        <w:tc>
          <w:tcPr>
            <w:tcW w:w="252" w:type="pct"/>
            <w:tcBorders>
              <w:top w:val="single" w:sz="4" w:space="0" w:color="auto"/>
              <w:bottom w:val="single" w:sz="4" w:space="0" w:color="auto"/>
            </w:tcBorders>
            <w:shd w:val="clear" w:color="auto" w:fill="auto"/>
            <w:vAlign w:val="center"/>
          </w:tcPr>
          <w:p w14:paraId="2FD22E6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8.4</w:t>
            </w:r>
          </w:p>
        </w:tc>
        <w:tc>
          <w:tcPr>
            <w:tcW w:w="295" w:type="pct"/>
            <w:tcBorders>
              <w:top w:val="single" w:sz="4" w:space="0" w:color="auto"/>
              <w:bottom w:val="single" w:sz="4" w:space="0" w:color="auto"/>
            </w:tcBorders>
            <w:shd w:val="clear" w:color="auto" w:fill="auto"/>
            <w:vAlign w:val="center"/>
          </w:tcPr>
          <w:p w14:paraId="2D4BEE6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9.1</w:t>
            </w:r>
          </w:p>
        </w:tc>
        <w:tc>
          <w:tcPr>
            <w:tcW w:w="377" w:type="pct"/>
            <w:tcBorders>
              <w:top w:val="single" w:sz="4" w:space="0" w:color="auto"/>
              <w:bottom w:val="single" w:sz="4" w:space="0" w:color="auto"/>
            </w:tcBorders>
            <w:shd w:val="clear" w:color="auto" w:fill="auto"/>
            <w:vAlign w:val="center"/>
          </w:tcPr>
          <w:p w14:paraId="5506BBD7"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5</w:t>
            </w:r>
          </w:p>
        </w:tc>
        <w:tc>
          <w:tcPr>
            <w:tcW w:w="357" w:type="pct"/>
            <w:tcBorders>
              <w:top w:val="single" w:sz="4" w:space="0" w:color="auto"/>
              <w:bottom w:val="single" w:sz="4" w:space="0" w:color="auto"/>
            </w:tcBorders>
            <w:shd w:val="clear" w:color="auto" w:fill="auto"/>
            <w:vAlign w:val="center"/>
          </w:tcPr>
          <w:p w14:paraId="7E6104B0"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6</w:t>
            </w:r>
          </w:p>
        </w:tc>
        <w:tc>
          <w:tcPr>
            <w:tcW w:w="250" w:type="pct"/>
            <w:tcBorders>
              <w:top w:val="single" w:sz="4" w:space="0" w:color="auto"/>
              <w:bottom w:val="single" w:sz="4" w:space="0" w:color="auto"/>
            </w:tcBorders>
            <w:shd w:val="clear" w:color="auto" w:fill="auto"/>
            <w:vAlign w:val="center"/>
          </w:tcPr>
          <w:p w14:paraId="6AFDCF1E"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7</w:t>
            </w:r>
          </w:p>
        </w:tc>
        <w:tc>
          <w:tcPr>
            <w:tcW w:w="328" w:type="pct"/>
            <w:tcBorders>
              <w:top w:val="single" w:sz="4" w:space="0" w:color="auto"/>
              <w:bottom w:val="single" w:sz="4" w:space="0" w:color="auto"/>
            </w:tcBorders>
            <w:shd w:val="clear" w:color="auto" w:fill="auto"/>
            <w:vAlign w:val="center"/>
          </w:tcPr>
          <w:p w14:paraId="25FFA36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9</w:t>
            </w:r>
          </w:p>
        </w:tc>
      </w:tr>
      <w:tr w:rsidR="00F61994" w:rsidRPr="00741A90" w14:paraId="748A56AF" w14:textId="77777777" w:rsidTr="00F61994">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bottom w:val="single" w:sz="4" w:space="0" w:color="auto"/>
            </w:tcBorders>
            <w:shd w:val="clear" w:color="auto" w:fill="auto"/>
            <w:vAlign w:val="center"/>
          </w:tcPr>
          <w:p w14:paraId="67946296" w14:textId="77777777" w:rsidR="00F61994" w:rsidRPr="00741A90" w:rsidRDefault="00F61994" w:rsidP="00F61994">
            <w:pPr>
              <w:spacing w:line="480" w:lineRule="auto"/>
              <w:jc w:val="center"/>
              <w:rPr>
                <w:sz w:val="16"/>
                <w:szCs w:val="16"/>
              </w:rPr>
            </w:pPr>
            <w:r w:rsidRPr="00741A90">
              <w:rPr>
                <w:sz w:val="16"/>
                <w:szCs w:val="16"/>
              </w:rPr>
              <w:t>Mean</w:t>
            </w:r>
          </w:p>
        </w:tc>
        <w:tc>
          <w:tcPr>
            <w:tcW w:w="249" w:type="pct"/>
            <w:tcBorders>
              <w:top w:val="single" w:sz="4" w:space="0" w:color="auto"/>
              <w:bottom w:val="single" w:sz="4" w:space="0" w:color="auto"/>
            </w:tcBorders>
            <w:shd w:val="clear" w:color="auto" w:fill="auto"/>
            <w:vAlign w:val="center"/>
          </w:tcPr>
          <w:p w14:paraId="4297084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1</w:t>
            </w:r>
          </w:p>
        </w:tc>
        <w:tc>
          <w:tcPr>
            <w:tcW w:w="300" w:type="pct"/>
            <w:tcBorders>
              <w:top w:val="single" w:sz="4" w:space="0" w:color="auto"/>
              <w:bottom w:val="single" w:sz="4" w:space="0" w:color="auto"/>
            </w:tcBorders>
            <w:shd w:val="clear" w:color="auto" w:fill="auto"/>
            <w:vAlign w:val="center"/>
          </w:tcPr>
          <w:p w14:paraId="372497CE"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4.7</w:t>
            </w:r>
          </w:p>
        </w:tc>
        <w:tc>
          <w:tcPr>
            <w:tcW w:w="399" w:type="pct"/>
            <w:tcBorders>
              <w:top w:val="single" w:sz="4" w:space="0" w:color="auto"/>
              <w:bottom w:val="single" w:sz="4" w:space="0" w:color="auto"/>
            </w:tcBorders>
            <w:shd w:val="clear" w:color="auto" w:fill="auto"/>
          </w:tcPr>
          <w:p w14:paraId="11E08CC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5</w:t>
            </w:r>
          </w:p>
        </w:tc>
        <w:tc>
          <w:tcPr>
            <w:tcW w:w="248" w:type="pct"/>
            <w:tcBorders>
              <w:top w:val="single" w:sz="4" w:space="0" w:color="auto"/>
              <w:bottom w:val="single" w:sz="4" w:space="0" w:color="auto"/>
            </w:tcBorders>
          </w:tcPr>
          <w:p w14:paraId="6E85B16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299" w:type="pct"/>
            <w:tcBorders>
              <w:top w:val="single" w:sz="4" w:space="0" w:color="auto"/>
              <w:bottom w:val="single" w:sz="4" w:space="0" w:color="auto"/>
            </w:tcBorders>
            <w:shd w:val="clear" w:color="auto" w:fill="auto"/>
            <w:vAlign w:val="center"/>
          </w:tcPr>
          <w:p w14:paraId="19F42AC4"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0.6</w:t>
            </w:r>
          </w:p>
        </w:tc>
        <w:tc>
          <w:tcPr>
            <w:tcW w:w="299" w:type="pct"/>
            <w:tcBorders>
              <w:top w:val="single" w:sz="4" w:space="0" w:color="auto"/>
              <w:bottom w:val="single" w:sz="4" w:space="0" w:color="auto"/>
            </w:tcBorders>
            <w:shd w:val="clear" w:color="auto" w:fill="auto"/>
            <w:vAlign w:val="center"/>
          </w:tcPr>
          <w:p w14:paraId="47197366"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25.9</w:t>
            </w:r>
          </w:p>
        </w:tc>
        <w:tc>
          <w:tcPr>
            <w:tcW w:w="351" w:type="pct"/>
            <w:tcBorders>
              <w:top w:val="single" w:sz="4" w:space="0" w:color="auto"/>
              <w:bottom w:val="single" w:sz="4" w:space="0" w:color="auto"/>
            </w:tcBorders>
            <w:shd w:val="clear" w:color="auto" w:fill="auto"/>
            <w:vAlign w:val="center"/>
          </w:tcPr>
          <w:p w14:paraId="366CF3DC"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8</w:t>
            </w:r>
          </w:p>
        </w:tc>
        <w:tc>
          <w:tcPr>
            <w:tcW w:w="397" w:type="pct"/>
            <w:tcBorders>
              <w:top w:val="single" w:sz="4" w:space="0" w:color="auto"/>
              <w:bottom w:val="single" w:sz="4" w:space="0" w:color="auto"/>
            </w:tcBorders>
            <w:shd w:val="clear" w:color="auto" w:fill="auto"/>
            <w:vAlign w:val="center"/>
          </w:tcPr>
          <w:p w14:paraId="0CD416A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9.8</w:t>
            </w:r>
          </w:p>
        </w:tc>
        <w:tc>
          <w:tcPr>
            <w:tcW w:w="299" w:type="pct"/>
            <w:tcBorders>
              <w:top w:val="single" w:sz="4" w:space="0" w:color="auto"/>
              <w:bottom w:val="single" w:sz="4" w:space="0" w:color="auto"/>
            </w:tcBorders>
            <w:shd w:val="clear" w:color="auto" w:fill="auto"/>
            <w:vAlign w:val="center"/>
          </w:tcPr>
          <w:p w14:paraId="3F764622"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4.7</w:t>
            </w:r>
          </w:p>
        </w:tc>
        <w:tc>
          <w:tcPr>
            <w:tcW w:w="252" w:type="pct"/>
            <w:tcBorders>
              <w:top w:val="single" w:sz="4" w:space="0" w:color="auto"/>
              <w:bottom w:val="single" w:sz="4" w:space="0" w:color="auto"/>
            </w:tcBorders>
            <w:shd w:val="clear" w:color="auto" w:fill="auto"/>
            <w:vAlign w:val="center"/>
          </w:tcPr>
          <w:p w14:paraId="376D600B"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3.0</w:t>
            </w:r>
          </w:p>
        </w:tc>
        <w:tc>
          <w:tcPr>
            <w:tcW w:w="295" w:type="pct"/>
            <w:tcBorders>
              <w:top w:val="single" w:sz="4" w:space="0" w:color="auto"/>
              <w:bottom w:val="single" w:sz="4" w:space="0" w:color="auto"/>
            </w:tcBorders>
            <w:shd w:val="clear" w:color="auto" w:fill="auto"/>
            <w:vAlign w:val="center"/>
          </w:tcPr>
          <w:p w14:paraId="7A0A49B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75.5</w:t>
            </w:r>
          </w:p>
        </w:tc>
        <w:tc>
          <w:tcPr>
            <w:tcW w:w="377" w:type="pct"/>
            <w:tcBorders>
              <w:top w:val="single" w:sz="4" w:space="0" w:color="auto"/>
              <w:bottom w:val="single" w:sz="4" w:space="0" w:color="auto"/>
            </w:tcBorders>
            <w:shd w:val="clear" w:color="auto" w:fill="auto"/>
            <w:vAlign w:val="center"/>
          </w:tcPr>
          <w:p w14:paraId="77BB6C90"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44.8</w:t>
            </w:r>
          </w:p>
        </w:tc>
        <w:tc>
          <w:tcPr>
            <w:tcW w:w="357" w:type="pct"/>
            <w:tcBorders>
              <w:top w:val="single" w:sz="4" w:space="0" w:color="auto"/>
              <w:bottom w:val="single" w:sz="4" w:space="0" w:color="auto"/>
            </w:tcBorders>
            <w:shd w:val="clear" w:color="auto" w:fill="auto"/>
            <w:vAlign w:val="center"/>
          </w:tcPr>
          <w:p w14:paraId="6C40C439"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53.9</w:t>
            </w:r>
          </w:p>
        </w:tc>
        <w:tc>
          <w:tcPr>
            <w:tcW w:w="250" w:type="pct"/>
            <w:tcBorders>
              <w:top w:val="single" w:sz="4" w:space="0" w:color="auto"/>
              <w:bottom w:val="single" w:sz="4" w:space="0" w:color="auto"/>
            </w:tcBorders>
            <w:shd w:val="clear" w:color="auto" w:fill="auto"/>
            <w:vAlign w:val="center"/>
          </w:tcPr>
          <w:p w14:paraId="0BB4BEEA"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30.2</w:t>
            </w:r>
          </w:p>
        </w:tc>
        <w:tc>
          <w:tcPr>
            <w:tcW w:w="328" w:type="pct"/>
            <w:tcBorders>
              <w:top w:val="single" w:sz="4" w:space="0" w:color="auto"/>
              <w:bottom w:val="single" w:sz="4" w:space="0" w:color="auto"/>
            </w:tcBorders>
            <w:shd w:val="clear" w:color="auto" w:fill="auto"/>
            <w:vAlign w:val="center"/>
          </w:tcPr>
          <w:p w14:paraId="300CC265" w14:textId="77777777" w:rsidR="00F61994" w:rsidRPr="00741A90" w:rsidRDefault="00F61994" w:rsidP="00F61994">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741A90">
              <w:rPr>
                <w:sz w:val="16"/>
                <w:szCs w:val="16"/>
              </w:rPr>
              <w:t>15.9</w:t>
            </w:r>
          </w:p>
        </w:tc>
      </w:tr>
      <w:tr w:rsidR="00F61994" w:rsidRPr="00741A90" w14:paraId="0F2458A4" w14:textId="77777777" w:rsidTr="00F61994">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300" w:type="pct"/>
            <w:tcBorders>
              <w:top w:val="single" w:sz="4" w:space="0" w:color="auto"/>
            </w:tcBorders>
            <w:shd w:val="clear" w:color="auto" w:fill="auto"/>
            <w:vAlign w:val="center"/>
          </w:tcPr>
          <w:p w14:paraId="7A2C680A" w14:textId="77777777" w:rsidR="00F61994" w:rsidRPr="00741A90" w:rsidRDefault="00F61994" w:rsidP="00F61994">
            <w:pPr>
              <w:spacing w:line="480" w:lineRule="auto"/>
              <w:jc w:val="center"/>
              <w:rPr>
                <w:sz w:val="16"/>
                <w:szCs w:val="16"/>
              </w:rPr>
            </w:pPr>
            <w:r w:rsidRPr="00741A90">
              <w:rPr>
                <w:sz w:val="16"/>
                <w:szCs w:val="16"/>
              </w:rPr>
              <w:t>SD</w:t>
            </w:r>
          </w:p>
        </w:tc>
        <w:tc>
          <w:tcPr>
            <w:tcW w:w="249" w:type="pct"/>
            <w:tcBorders>
              <w:top w:val="single" w:sz="4" w:space="0" w:color="auto"/>
            </w:tcBorders>
            <w:shd w:val="clear" w:color="auto" w:fill="auto"/>
            <w:vAlign w:val="center"/>
          </w:tcPr>
          <w:p w14:paraId="14A03A33"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4</w:t>
            </w:r>
          </w:p>
        </w:tc>
        <w:tc>
          <w:tcPr>
            <w:tcW w:w="300" w:type="pct"/>
            <w:tcBorders>
              <w:top w:val="single" w:sz="4" w:space="0" w:color="auto"/>
            </w:tcBorders>
            <w:shd w:val="clear" w:color="auto" w:fill="auto"/>
            <w:vAlign w:val="center"/>
          </w:tcPr>
          <w:p w14:paraId="61E58606"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3.2</w:t>
            </w:r>
          </w:p>
        </w:tc>
        <w:tc>
          <w:tcPr>
            <w:tcW w:w="399" w:type="pct"/>
            <w:tcBorders>
              <w:top w:val="single" w:sz="4" w:space="0" w:color="auto"/>
            </w:tcBorders>
            <w:shd w:val="clear" w:color="auto" w:fill="auto"/>
          </w:tcPr>
          <w:p w14:paraId="3D5389A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7.8</w:t>
            </w:r>
          </w:p>
        </w:tc>
        <w:tc>
          <w:tcPr>
            <w:tcW w:w="248" w:type="pct"/>
            <w:tcBorders>
              <w:top w:val="single" w:sz="4" w:space="0" w:color="auto"/>
            </w:tcBorders>
          </w:tcPr>
          <w:p w14:paraId="48D537C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299" w:type="pct"/>
            <w:tcBorders>
              <w:top w:val="single" w:sz="4" w:space="0" w:color="auto"/>
            </w:tcBorders>
            <w:shd w:val="clear" w:color="auto" w:fill="auto"/>
            <w:vAlign w:val="center"/>
          </w:tcPr>
          <w:p w14:paraId="36C94175"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0.2</w:t>
            </w:r>
          </w:p>
        </w:tc>
        <w:tc>
          <w:tcPr>
            <w:tcW w:w="299" w:type="pct"/>
            <w:tcBorders>
              <w:top w:val="single" w:sz="4" w:space="0" w:color="auto"/>
            </w:tcBorders>
            <w:shd w:val="clear" w:color="auto" w:fill="auto"/>
            <w:vAlign w:val="center"/>
          </w:tcPr>
          <w:p w14:paraId="61E0E484"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6.0</w:t>
            </w:r>
          </w:p>
        </w:tc>
        <w:tc>
          <w:tcPr>
            <w:tcW w:w="351" w:type="pct"/>
            <w:tcBorders>
              <w:top w:val="single" w:sz="4" w:space="0" w:color="auto"/>
            </w:tcBorders>
            <w:shd w:val="clear" w:color="auto" w:fill="auto"/>
            <w:vAlign w:val="center"/>
          </w:tcPr>
          <w:p w14:paraId="0BAB92F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6</w:t>
            </w:r>
          </w:p>
        </w:tc>
        <w:tc>
          <w:tcPr>
            <w:tcW w:w="397" w:type="pct"/>
            <w:tcBorders>
              <w:top w:val="single" w:sz="4" w:space="0" w:color="auto"/>
            </w:tcBorders>
            <w:shd w:val="clear" w:color="auto" w:fill="auto"/>
            <w:vAlign w:val="center"/>
          </w:tcPr>
          <w:p w14:paraId="5030EC1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2.6</w:t>
            </w:r>
          </w:p>
        </w:tc>
        <w:tc>
          <w:tcPr>
            <w:tcW w:w="299" w:type="pct"/>
            <w:tcBorders>
              <w:top w:val="single" w:sz="4" w:space="0" w:color="auto"/>
            </w:tcBorders>
            <w:shd w:val="clear" w:color="auto" w:fill="auto"/>
            <w:vAlign w:val="center"/>
          </w:tcPr>
          <w:p w14:paraId="7FDECFB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6.7</w:t>
            </w:r>
          </w:p>
        </w:tc>
        <w:tc>
          <w:tcPr>
            <w:tcW w:w="252" w:type="pct"/>
            <w:tcBorders>
              <w:top w:val="single" w:sz="4" w:space="0" w:color="auto"/>
            </w:tcBorders>
            <w:shd w:val="clear" w:color="auto" w:fill="auto"/>
            <w:vAlign w:val="center"/>
          </w:tcPr>
          <w:p w14:paraId="21D3FF71"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1</w:t>
            </w:r>
          </w:p>
        </w:tc>
        <w:tc>
          <w:tcPr>
            <w:tcW w:w="295" w:type="pct"/>
            <w:tcBorders>
              <w:top w:val="single" w:sz="4" w:space="0" w:color="auto"/>
            </w:tcBorders>
            <w:shd w:val="clear" w:color="auto" w:fill="auto"/>
            <w:vAlign w:val="center"/>
          </w:tcPr>
          <w:p w14:paraId="5CFB690B"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5.2</w:t>
            </w:r>
          </w:p>
        </w:tc>
        <w:tc>
          <w:tcPr>
            <w:tcW w:w="377" w:type="pct"/>
            <w:tcBorders>
              <w:top w:val="single" w:sz="4" w:space="0" w:color="auto"/>
            </w:tcBorders>
            <w:shd w:val="clear" w:color="auto" w:fill="auto"/>
            <w:vAlign w:val="center"/>
          </w:tcPr>
          <w:p w14:paraId="33F9A06A"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2.2</w:t>
            </w:r>
          </w:p>
        </w:tc>
        <w:tc>
          <w:tcPr>
            <w:tcW w:w="357" w:type="pct"/>
            <w:tcBorders>
              <w:top w:val="single" w:sz="4" w:space="0" w:color="auto"/>
            </w:tcBorders>
            <w:shd w:val="clear" w:color="auto" w:fill="auto"/>
            <w:vAlign w:val="center"/>
          </w:tcPr>
          <w:p w14:paraId="0A8BDF0C"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13.6</w:t>
            </w:r>
          </w:p>
        </w:tc>
        <w:tc>
          <w:tcPr>
            <w:tcW w:w="250" w:type="pct"/>
            <w:tcBorders>
              <w:top w:val="single" w:sz="4" w:space="0" w:color="auto"/>
            </w:tcBorders>
            <w:shd w:val="clear" w:color="auto" w:fill="auto"/>
            <w:vAlign w:val="center"/>
          </w:tcPr>
          <w:p w14:paraId="32F88F59" w14:textId="77777777" w:rsidR="00F61994" w:rsidRPr="00741A90" w:rsidRDefault="00F61994" w:rsidP="00F61994">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7.7</w:t>
            </w:r>
          </w:p>
        </w:tc>
        <w:tc>
          <w:tcPr>
            <w:tcW w:w="328" w:type="pct"/>
            <w:tcBorders>
              <w:top w:val="single" w:sz="4" w:space="0" w:color="auto"/>
            </w:tcBorders>
            <w:shd w:val="clear" w:color="auto" w:fill="auto"/>
            <w:vAlign w:val="center"/>
          </w:tcPr>
          <w:p w14:paraId="04A027D2" w14:textId="77777777" w:rsidR="00F61994" w:rsidRPr="00741A90" w:rsidRDefault="00F61994" w:rsidP="00F61994">
            <w:pPr>
              <w:keepNext/>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41A90">
              <w:rPr>
                <w:sz w:val="16"/>
                <w:szCs w:val="16"/>
              </w:rPr>
              <w:t>4.2</w:t>
            </w:r>
          </w:p>
        </w:tc>
      </w:tr>
    </w:tbl>
    <w:p w14:paraId="00694BA5" w14:textId="77777777" w:rsidR="00F61994" w:rsidRPr="00741A90" w:rsidRDefault="00F61994" w:rsidP="00F61994"/>
    <w:p w14:paraId="6287B807" w14:textId="6BE9B1B3" w:rsidR="002E14E2" w:rsidRDefault="002E14E2">
      <w:r>
        <w:br w:type="page"/>
      </w:r>
    </w:p>
    <w:p w14:paraId="7F530148" w14:textId="70BD82EA" w:rsidR="00F61994" w:rsidRDefault="003E633B" w:rsidP="00F61994">
      <w:r w:rsidRPr="00741A90">
        <w:rPr>
          <w:noProof/>
        </w:rPr>
        <w:lastRenderedPageBreak/>
        <mc:AlternateContent>
          <mc:Choice Requires="wpg">
            <w:drawing>
              <wp:inline distT="0" distB="0" distL="0" distR="0" wp14:anchorId="151E7F2E" wp14:editId="39A5FF38">
                <wp:extent cx="5731510" cy="4414520"/>
                <wp:effectExtent l="0" t="0" r="0" b="5080"/>
                <wp:docPr id="77" name="Group 1"/>
                <wp:cNvGraphicFramePr/>
                <a:graphic xmlns:a="http://schemas.openxmlformats.org/drawingml/2006/main">
                  <a:graphicData uri="http://schemas.microsoft.com/office/word/2010/wordprocessingGroup">
                    <wpg:wgp>
                      <wpg:cNvGrpSpPr/>
                      <wpg:grpSpPr>
                        <a:xfrm>
                          <a:off x="0" y="0"/>
                          <a:ext cx="5731510" cy="4414520"/>
                          <a:chOff x="0" y="0"/>
                          <a:chExt cx="6892798" cy="5308600"/>
                        </a:xfrm>
                      </wpg:grpSpPr>
                      <wpg:grpSp>
                        <wpg:cNvPr id="78" name="Group 78"/>
                        <wpg:cNvGrpSpPr>
                          <a:grpSpLocks noChangeAspect="1"/>
                        </wpg:cNvGrpSpPr>
                        <wpg:grpSpPr>
                          <a:xfrm>
                            <a:off x="0" y="0"/>
                            <a:ext cx="6892798" cy="5308600"/>
                            <a:chOff x="0" y="0"/>
                            <a:chExt cx="12293257" cy="9467850"/>
                          </a:xfrm>
                        </wpg:grpSpPr>
                        <pic:pic xmlns:pic="http://schemas.openxmlformats.org/drawingml/2006/picture">
                          <pic:nvPicPr>
                            <pic:cNvPr id="79" name="Picture 79"/>
                            <pic:cNvPicPr>
                              <a:picLocks noChangeAspect="1"/>
                            </pic:cNvPicPr>
                          </pic:nvPicPr>
                          <pic:blipFill rotWithShape="1">
                            <a:blip r:embed="rId13"/>
                            <a:srcRect l="3034" t="4814" r="5856"/>
                            <a:stretch/>
                          </pic:blipFill>
                          <pic:spPr>
                            <a:xfrm>
                              <a:off x="0" y="4572000"/>
                              <a:ext cx="6248402" cy="4895850"/>
                            </a:xfrm>
                            <a:prstGeom prst="rect">
                              <a:avLst/>
                            </a:prstGeom>
                          </pic:spPr>
                        </pic:pic>
                        <pic:pic xmlns:pic="http://schemas.openxmlformats.org/drawingml/2006/picture">
                          <pic:nvPicPr>
                            <pic:cNvPr id="80" name="Picture 80"/>
                            <pic:cNvPicPr>
                              <a:picLocks noChangeAspect="1"/>
                            </pic:cNvPicPr>
                          </pic:nvPicPr>
                          <pic:blipFill rotWithShape="1">
                            <a:blip r:embed="rId14"/>
                            <a:srcRect l="2593" t="4814" r="7408"/>
                            <a:stretch/>
                          </pic:blipFill>
                          <pic:spPr>
                            <a:xfrm>
                              <a:off x="6121057" y="4572000"/>
                              <a:ext cx="6172200" cy="4895850"/>
                            </a:xfrm>
                            <a:prstGeom prst="rect">
                              <a:avLst/>
                            </a:prstGeom>
                          </pic:spPr>
                        </pic:pic>
                        <pic:pic xmlns:pic="http://schemas.openxmlformats.org/drawingml/2006/picture">
                          <pic:nvPicPr>
                            <pic:cNvPr id="81" name="Picture 81"/>
                            <pic:cNvPicPr>
                              <a:picLocks noChangeAspect="1"/>
                            </pic:cNvPicPr>
                          </pic:nvPicPr>
                          <pic:blipFill rotWithShape="1">
                            <a:blip r:embed="rId15"/>
                            <a:srcRect l="3033" t="5062" r="8449" b="4568"/>
                            <a:stretch/>
                          </pic:blipFill>
                          <pic:spPr>
                            <a:xfrm>
                              <a:off x="0" y="0"/>
                              <a:ext cx="6070602" cy="4648200"/>
                            </a:xfrm>
                            <a:prstGeom prst="rect">
                              <a:avLst/>
                            </a:prstGeom>
                          </pic:spPr>
                        </pic:pic>
                        <pic:pic xmlns:pic="http://schemas.openxmlformats.org/drawingml/2006/picture">
                          <pic:nvPicPr>
                            <pic:cNvPr id="82" name="Picture 82"/>
                            <pic:cNvPicPr>
                              <a:picLocks noChangeAspect="1"/>
                            </pic:cNvPicPr>
                          </pic:nvPicPr>
                          <pic:blipFill rotWithShape="1">
                            <a:blip r:embed="rId16"/>
                            <a:srcRect l="2963" t="5063" r="7407" b="4567"/>
                            <a:stretch/>
                          </pic:blipFill>
                          <pic:spPr>
                            <a:xfrm>
                              <a:off x="6146457" y="0"/>
                              <a:ext cx="6146800" cy="4648200"/>
                            </a:xfrm>
                            <a:prstGeom prst="rect">
                              <a:avLst/>
                            </a:prstGeom>
                          </pic:spPr>
                        </pic:pic>
                      </wpg:grpSp>
                      <pic:pic xmlns:pic="http://schemas.openxmlformats.org/drawingml/2006/picture">
                        <pic:nvPicPr>
                          <pic:cNvPr id="83" name="Picture 83"/>
                          <pic:cNvPicPr>
                            <a:picLocks noChangeAspect="1"/>
                          </pic:cNvPicPr>
                        </pic:nvPicPr>
                        <pic:blipFill>
                          <a:blip r:embed="rId17"/>
                          <a:stretch>
                            <a:fillRect/>
                          </a:stretch>
                        </pic:blipFill>
                        <pic:spPr>
                          <a:xfrm>
                            <a:off x="3049694" y="2096692"/>
                            <a:ext cx="317500" cy="393700"/>
                          </a:xfrm>
                          <a:prstGeom prst="rect">
                            <a:avLst/>
                          </a:prstGeom>
                        </pic:spPr>
                      </pic:pic>
                      <pic:pic xmlns:pic="http://schemas.openxmlformats.org/drawingml/2006/picture">
                        <pic:nvPicPr>
                          <pic:cNvPr id="84" name="Picture 84"/>
                          <pic:cNvPicPr>
                            <a:picLocks noChangeAspect="1"/>
                          </pic:cNvPicPr>
                        </pic:nvPicPr>
                        <pic:blipFill>
                          <a:blip r:embed="rId18"/>
                          <a:stretch>
                            <a:fillRect/>
                          </a:stretch>
                        </pic:blipFill>
                        <pic:spPr>
                          <a:xfrm>
                            <a:off x="6490919" y="2096692"/>
                            <a:ext cx="317500" cy="393700"/>
                          </a:xfrm>
                          <a:prstGeom prst="rect">
                            <a:avLst/>
                          </a:prstGeom>
                        </pic:spPr>
                      </pic:pic>
                      <pic:pic xmlns:pic="http://schemas.openxmlformats.org/drawingml/2006/picture">
                        <pic:nvPicPr>
                          <pic:cNvPr id="85" name="Picture 85"/>
                          <pic:cNvPicPr>
                            <a:picLocks noChangeAspect="1"/>
                          </pic:cNvPicPr>
                        </pic:nvPicPr>
                        <pic:blipFill>
                          <a:blip r:embed="rId19"/>
                          <a:stretch>
                            <a:fillRect/>
                          </a:stretch>
                        </pic:blipFill>
                        <pic:spPr>
                          <a:xfrm>
                            <a:off x="3056044" y="4620071"/>
                            <a:ext cx="304800" cy="393700"/>
                          </a:xfrm>
                          <a:prstGeom prst="rect">
                            <a:avLst/>
                          </a:prstGeom>
                        </pic:spPr>
                      </pic:pic>
                      <pic:pic xmlns:pic="http://schemas.openxmlformats.org/drawingml/2006/picture">
                        <pic:nvPicPr>
                          <pic:cNvPr id="86" name="Picture 86"/>
                          <pic:cNvPicPr>
                            <a:picLocks noChangeAspect="1"/>
                          </pic:cNvPicPr>
                        </pic:nvPicPr>
                        <pic:blipFill>
                          <a:blip r:embed="rId20"/>
                          <a:stretch>
                            <a:fillRect/>
                          </a:stretch>
                        </pic:blipFill>
                        <pic:spPr>
                          <a:xfrm>
                            <a:off x="6484690" y="4620071"/>
                            <a:ext cx="317500" cy="393700"/>
                          </a:xfrm>
                          <a:prstGeom prst="rect">
                            <a:avLst/>
                          </a:prstGeom>
                        </pic:spPr>
                      </pic:pic>
                    </wpg:wgp>
                  </a:graphicData>
                </a:graphic>
              </wp:inline>
            </w:drawing>
          </mc:Choice>
          <mc:Fallback>
            <w:pict>
              <v:group w14:anchorId="37328312" id="Group 1" o:spid="_x0000_s1026" style="width:451.3pt;height:347.6pt;mso-position-horizontal-relative:char;mso-position-vertical-relative:line" coordsize="68927,530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">
                <v:group id="Group 78" o:spid="_x0000_s1027" style="position:absolute;width:68927;height:53086" coordsize="122932,94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9" o:spid="_x0000_s1028" type="#_x0000_t75" style="position:absolute;top:45720;width:62484;height:48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">
                    <v:imagedata r:id="rId21" o:title="" croptop="3155f" cropleft="1988f" cropright="3838f"/>
                  </v:shape>
                  <v:shape id="Picture 80" o:spid="_x0000_s1029" type="#_x0000_t75" style="position:absolute;left:61210;top:45720;width:61722;height:48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">
                    <v:imagedata r:id="rId22" o:title="" croptop="3155f" cropleft="1699f" cropright="4855f"/>
                  </v:shape>
                  <v:shape id="Picture 81" o:spid="_x0000_s1030" type="#_x0000_t75" style="position:absolute;width:60706;height:46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">
                    <v:imagedata r:id="rId23" o:title="" croptop="3317f" cropbottom="2994f" cropleft="1988f" cropright="5537f"/>
                  </v:shape>
                  <v:shape id="Picture 82" o:spid="_x0000_s1031" type="#_x0000_t75" style="position:absolute;left:61464;width:61468;height:46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">
                    <v:imagedata r:id="rId24" o:title="" croptop="3318f" cropbottom="2993f" cropleft="1942f" cropright="4854f"/>
                  </v:shape>
                </v:group>
                <v:shape id="Picture 83" o:spid="_x0000_s1032" type="#_x0000_t75" style="position:absolute;left:30496;top:20966;width:3175;height:3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">
                  <v:imagedata r:id="rId25" o:title=""/>
                </v:shape>
                <v:shape id="Picture 84" o:spid="_x0000_s1033" type="#_x0000_t75" style="position:absolute;left:64909;top:20966;width:3175;height:3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">
                  <v:imagedata r:id="rId26" o:title=""/>
                </v:shape>
                <v:shape id="Picture 85" o:spid="_x0000_s1034" type="#_x0000_t75" style="position:absolute;left:30560;top:46200;width:3048;height:3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">
                  <v:imagedata r:id="rId27" o:title=""/>
                </v:shape>
                <v:shape id="Picture 86" o:spid="_x0000_s1035" type="#_x0000_t75" style="position:absolute;left:64846;top:46200;width:3175;height:3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">
                  <v:imagedata r:id="rId28" o:title=""/>
                </v:shape>
                <w10:anchorlock/>
              </v:group>
            </w:pict>
          </mc:Fallback>
        </mc:AlternateContent>
      </w:r>
    </w:p>
    <w:p w14:paraId="31543EFD" w14:textId="08014183" w:rsidR="003E633B" w:rsidRDefault="003E633B" w:rsidP="00F61994"/>
    <w:p w14:paraId="333AEAA6" w14:textId="4DAF8CD6" w:rsidR="003E633B" w:rsidRPr="00741A90" w:rsidRDefault="003E633B" w:rsidP="003E633B">
      <w:pPr>
        <w:spacing w:line="480" w:lineRule="auto"/>
      </w:pPr>
      <w:r w:rsidRPr="002E14E2">
        <w:rPr>
          <w:b/>
        </w:rPr>
        <w:t>Figure S</w:t>
      </w:r>
      <w:r>
        <w:rPr>
          <w:b/>
        </w:rPr>
        <w:t>3</w:t>
      </w:r>
      <w:r w:rsidRPr="002E14E2">
        <w:rPr>
          <w:b/>
        </w:rPr>
        <w:t>:</w:t>
      </w:r>
      <w:r>
        <w:t xml:space="preserve">  </w:t>
      </w:r>
      <w:r w:rsidRPr="00741A90">
        <w:t>Results of the extended model validation on the development cohort by comparing the patient data against simulator predicted values expressed as median, interquartile range and actual range: Panel (a) shows the result for leaving PIP out of the model matching and subsequently predicting its value; Panel (b) shows the result for leaving mPaw out of the model matching and subsequently predicting its value. In (c) and (d) data points are plotted versus predicted values, and R is the Spearman's rank correlation coefficient. PIP: peak inspiratory pressure; mPaw: mean airway pressure.</w:t>
      </w:r>
    </w:p>
    <w:p w14:paraId="17BAEE74" w14:textId="2E106799" w:rsidR="00F61994" w:rsidRPr="00741A90" w:rsidRDefault="003E633B" w:rsidP="00F61994">
      <w:pPr>
        <w:widowControl w:val="0"/>
        <w:autoSpaceDE w:val="0"/>
        <w:autoSpaceDN w:val="0"/>
        <w:adjustRightInd w:val="0"/>
        <w:spacing w:line="480" w:lineRule="auto"/>
        <w:jc w:val="both"/>
      </w:pPr>
      <w:r>
        <w:rPr>
          <w:noProof/>
        </w:rPr>
        <w:lastRenderedPageBreak/>
        <w:drawing>
          <wp:inline distT="0" distB="0" distL="0" distR="0" wp14:anchorId="46633651" wp14:editId="7CC5AC0E">
            <wp:extent cx="5731510" cy="88512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eps"/>
                    <pic:cNvPicPr/>
                  </pic:nvPicPr>
                  <pic:blipFill>
                    <a:blip r:embed="rId29"/>
                    <a:stretch>
                      <a:fillRect/>
                    </a:stretch>
                  </pic:blipFill>
                  <pic:spPr>
                    <a:xfrm>
                      <a:off x="0" y="0"/>
                      <a:ext cx="5731510" cy="8851265"/>
                    </a:xfrm>
                    <a:prstGeom prst="rect">
                      <a:avLst/>
                    </a:prstGeom>
                  </pic:spPr>
                </pic:pic>
              </a:graphicData>
            </a:graphic>
          </wp:inline>
        </w:drawing>
      </w:r>
    </w:p>
    <w:p w14:paraId="4C51EEEC" w14:textId="1773FD84" w:rsidR="00F61994" w:rsidRDefault="00F61994" w:rsidP="00D838F1"/>
    <w:p w14:paraId="7647DF76" w14:textId="36DA3879" w:rsidR="002E14E2" w:rsidRPr="003A6781" w:rsidRDefault="002E14E2" w:rsidP="002E14E2">
      <w:pPr>
        <w:widowControl w:val="0"/>
        <w:autoSpaceDE w:val="0"/>
        <w:autoSpaceDN w:val="0"/>
        <w:adjustRightInd w:val="0"/>
        <w:spacing w:line="480" w:lineRule="auto"/>
      </w:pPr>
      <w:r>
        <w:rPr>
          <w:b/>
        </w:rPr>
        <w:t>Figure S</w:t>
      </w:r>
      <w:r w:rsidR="00152483">
        <w:rPr>
          <w:b/>
        </w:rPr>
        <w:t>4</w:t>
      </w:r>
      <w:r>
        <w:rPr>
          <w:b/>
        </w:rPr>
        <w:t>:</w:t>
      </w:r>
      <w:r w:rsidRPr="003A6781">
        <w:t xml:space="preserve"> </w:t>
      </w:r>
      <w:r>
        <w:t xml:space="preserve"> </w:t>
      </w:r>
      <w:r w:rsidRPr="003A6781">
        <w:t>Development Cohort, box plots on the left show data as median, interquartile range and actual range while histograms on the right demonstrate the distribution of all patients’ data before and after implementing different strategies. Numbers in the brackets are the average percentage change across the cohort [</w:t>
      </w:r>
      <w:proofErr w:type="spellStart"/>
      <w:r w:rsidRPr="003A6781">
        <w:t>mean±SD</w:t>
      </w:r>
      <w:proofErr w:type="spellEnd"/>
      <w:r w:rsidRPr="003A6781">
        <w:t>]. Panels illustrate the amount of tidal volume reduction (a)-(b), comparison of the alveolar dynamic strain (c)-(d), change in mechanical power (e)-(f) and driving pressure (g)-(h). Strategy-1: Reducing V</w:t>
      </w:r>
      <w:r w:rsidRPr="003A6781">
        <w:rPr>
          <w:vertAlign w:val="subscript"/>
        </w:rPr>
        <w:t>T</w:t>
      </w:r>
      <w:r w:rsidRPr="003A6781">
        <w:t xml:space="preserve"> whilst maintaining the initial minute ventilation; Strategy-2: Reducing V</w:t>
      </w:r>
      <w:r w:rsidRPr="003A6781">
        <w:rPr>
          <w:vertAlign w:val="subscript"/>
        </w:rPr>
        <w:t>T</w:t>
      </w:r>
      <w:r w:rsidRPr="003A6781">
        <w:t xml:space="preserve"> whilst maintaining the initial alveolar minute ventilation; Strategy-3: Reducing V</w:t>
      </w:r>
      <w:r w:rsidRPr="003A6781">
        <w:rPr>
          <w:vertAlign w:val="subscript"/>
        </w:rPr>
        <w:t>T</w:t>
      </w:r>
      <w:r w:rsidRPr="003A6781">
        <w:t xml:space="preserve"> whilst maintaining both the initial alveolar minute ventilation and inspiratory flow; Strategy-4: Reducing ∆P by increasing PEEP and decreasing V</w:t>
      </w:r>
      <w:r w:rsidRPr="003A6781">
        <w:rPr>
          <w:vertAlign w:val="subscript"/>
        </w:rPr>
        <w:t>T</w:t>
      </w:r>
      <w:r w:rsidRPr="003A6781">
        <w:t>.</w:t>
      </w:r>
    </w:p>
    <w:p w14:paraId="4D9100D2" w14:textId="334CBD54" w:rsidR="004C3816" w:rsidRDefault="004C3816">
      <w:r>
        <w:br w:type="page"/>
      </w:r>
    </w:p>
    <w:p w14:paraId="2207FE3C" w14:textId="3826BA38" w:rsidR="002E14E2" w:rsidRDefault="004C3816" w:rsidP="00D838F1">
      <w:r w:rsidRPr="00741A90">
        <w:rPr>
          <w:noProof/>
        </w:rPr>
        <w:lastRenderedPageBreak/>
        <mc:AlternateContent>
          <mc:Choice Requires="wpg">
            <w:drawing>
              <wp:anchor distT="0" distB="0" distL="114300" distR="114300" simplePos="0" relativeHeight="251661312" behindDoc="0" locked="0" layoutInCell="1" allowOverlap="1" wp14:anchorId="4B3BE7E7" wp14:editId="48CDE295">
                <wp:simplePos x="0" y="0"/>
                <wp:positionH relativeFrom="column">
                  <wp:posOffset>0</wp:posOffset>
                </wp:positionH>
                <wp:positionV relativeFrom="paragraph">
                  <wp:posOffset>176530</wp:posOffset>
                </wp:positionV>
                <wp:extent cx="5238115" cy="2025015"/>
                <wp:effectExtent l="0" t="0" r="0" b="0"/>
                <wp:wrapTopAndBottom/>
                <wp:docPr id="18"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38115" cy="2025015"/>
                          <a:chOff x="0" y="0"/>
                          <a:chExt cx="6898010" cy="2667000"/>
                        </a:xfrm>
                      </wpg:grpSpPr>
                      <pic:pic xmlns:pic="http://schemas.openxmlformats.org/drawingml/2006/picture">
                        <pic:nvPicPr>
                          <pic:cNvPr id="19" name="Picture 19">
                            <a:extLst/>
                          </pic:cNvPr>
                          <pic:cNvPicPr>
                            <a:picLocks noChangeAspect="1"/>
                          </pic:cNvPicPr>
                        </pic:nvPicPr>
                        <pic:blipFill>
                          <a:blip r:embed="rId30"/>
                          <a:stretch>
                            <a:fillRect/>
                          </a:stretch>
                        </pic:blipFill>
                        <pic:spPr>
                          <a:xfrm>
                            <a:off x="0" y="0"/>
                            <a:ext cx="3556000" cy="2667000"/>
                          </a:xfrm>
                          <a:prstGeom prst="rect">
                            <a:avLst/>
                          </a:prstGeom>
                        </pic:spPr>
                      </pic:pic>
                      <pic:pic xmlns:pic="http://schemas.openxmlformats.org/drawingml/2006/picture">
                        <pic:nvPicPr>
                          <pic:cNvPr id="20" name="Picture 20">
                            <a:extLst/>
                          </pic:cNvPr>
                          <pic:cNvPicPr>
                            <a:picLocks noChangeAspect="1"/>
                          </pic:cNvPicPr>
                        </pic:nvPicPr>
                        <pic:blipFill>
                          <a:blip r:embed="rId31"/>
                          <a:stretch>
                            <a:fillRect/>
                          </a:stretch>
                        </pic:blipFill>
                        <pic:spPr>
                          <a:xfrm>
                            <a:off x="3342010" y="0"/>
                            <a:ext cx="3556000" cy="2667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B6B3D0F" id="Group 5" o:spid="_x0000_s1026" style="position:absolute;margin-left:0;margin-top:13.9pt;width:412.45pt;height:159.45pt;z-index:251661312;mso-width-relative:margin;mso-height-relative:margin" coordsize="68980,266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">
                <v:shape id="Picture 19" o:spid="_x0000_s1027" type="#_x0000_t75" style="position:absolute;width:35560;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">
                  <v:imagedata r:id="rId32" o:title=""/>
                </v:shape>
                <v:shape id="Picture 20" o:spid="_x0000_s1028" type="#_x0000_t75" style="position:absolute;left:33420;width:35560;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">
                  <v:imagedata r:id="rId33" o:title=""/>
                </v:shape>
                <w10:wrap type="topAndBottom"/>
              </v:group>
            </w:pict>
          </mc:Fallback>
        </mc:AlternateContent>
      </w:r>
    </w:p>
    <w:p w14:paraId="33030B3E" w14:textId="77777777" w:rsidR="003E633B" w:rsidRDefault="003E633B" w:rsidP="004C3816">
      <w:pPr>
        <w:spacing w:line="480" w:lineRule="auto"/>
        <w:rPr>
          <w:b/>
        </w:rPr>
      </w:pPr>
    </w:p>
    <w:p w14:paraId="40C2D0B5" w14:textId="62BACACD" w:rsidR="004C3816" w:rsidRDefault="004C3816" w:rsidP="004C3816">
      <w:pPr>
        <w:spacing w:line="480" w:lineRule="auto"/>
        <w:rPr>
          <w:lang w:val="en-US"/>
        </w:rPr>
      </w:pPr>
      <w:r>
        <w:rPr>
          <w:b/>
        </w:rPr>
        <w:t>Figure S</w:t>
      </w:r>
      <w:r w:rsidR="00152483">
        <w:rPr>
          <w:b/>
        </w:rPr>
        <w:t>5</w:t>
      </w:r>
      <w:r>
        <w:rPr>
          <w:b/>
        </w:rPr>
        <w:t xml:space="preserve">:  </w:t>
      </w:r>
      <w:r w:rsidRPr="004C3816">
        <w:rPr>
          <w:lang w:val="en-US"/>
        </w:rPr>
        <w:t>Comparison of the alveolar static strain before and after implementing the four strategies; expressed as median, interquartile range and actual range, (a). The distributions of patients’ static and dynamic strains before after applying all the strategies are shown in (b).</w:t>
      </w:r>
    </w:p>
    <w:p w14:paraId="064B21BC" w14:textId="0B59D6DB" w:rsidR="00EA48E7" w:rsidRDefault="00EA48E7">
      <w:r>
        <w:br w:type="page"/>
      </w:r>
    </w:p>
    <w:p w14:paraId="109453D2" w14:textId="729A06B8" w:rsidR="00EA48E7" w:rsidRDefault="00EA48E7" w:rsidP="004C3816">
      <w:pPr>
        <w:spacing w:line="480" w:lineRule="auto"/>
      </w:pPr>
      <w:r w:rsidRPr="00741A90">
        <w:rPr>
          <w:noProof/>
        </w:rPr>
        <w:lastRenderedPageBreak/>
        <w:drawing>
          <wp:inline distT="0" distB="0" distL="0" distR="0" wp14:anchorId="7E0E7B72" wp14:editId="0CA2C033">
            <wp:extent cx="4650740" cy="27687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9972" t="3376" r="8879"/>
                    <a:stretch/>
                  </pic:blipFill>
                  <pic:spPr bwMode="auto">
                    <a:xfrm>
                      <a:off x="0" y="0"/>
                      <a:ext cx="4651131" cy="276903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00C2EC" w14:textId="13C37CB5" w:rsidR="00EA48E7" w:rsidRDefault="00EA48E7" w:rsidP="004C3816">
      <w:pPr>
        <w:spacing w:line="480" w:lineRule="auto"/>
        <w:rPr>
          <w:bCs/>
        </w:rPr>
      </w:pPr>
      <w:r>
        <w:rPr>
          <w:b/>
        </w:rPr>
        <w:t>Figure S</w:t>
      </w:r>
      <w:r w:rsidR="00152483">
        <w:rPr>
          <w:b/>
        </w:rPr>
        <w:t>6</w:t>
      </w:r>
      <w:r>
        <w:rPr>
          <w:b/>
        </w:rPr>
        <w:t xml:space="preserve">:  </w:t>
      </w:r>
      <w:r w:rsidRPr="00741A90">
        <w:rPr>
          <w:bCs/>
        </w:rPr>
        <w:t>Figure shows the difference between the average inhaled tidal volumes (</w:t>
      </w:r>
      <m:oMath>
        <m:sSub>
          <m:sSubPr>
            <m:ctrlPr>
              <w:rPr>
                <w:rFonts w:ascii="Cambria Math" w:hAnsi="Cambria Math"/>
                <w:bCs/>
                <w:i/>
              </w:rPr>
            </m:ctrlPr>
          </m:sSubPr>
          <m:e>
            <m:r>
              <w:rPr>
                <w:rFonts w:ascii="Cambria Math" w:hAnsi="Cambria Math"/>
              </w:rPr>
              <m:t>V</m:t>
            </m:r>
          </m:e>
          <m:sub>
            <m:sSub>
              <m:sSubPr>
                <m:ctrlPr>
                  <w:rPr>
                    <w:rFonts w:ascii="Cambria Math" w:hAnsi="Cambria Math"/>
                    <w:bCs/>
                    <w:i/>
                  </w:rPr>
                </m:ctrlPr>
              </m:sSubPr>
              <m:e>
                <m:r>
                  <w:rPr>
                    <w:rFonts w:ascii="Cambria Math" w:hAnsi="Cambria Math"/>
                  </w:rPr>
                  <m:t>T</m:t>
                </m:r>
              </m:e>
              <m:sub>
                <m:r>
                  <w:rPr>
                    <w:rFonts w:ascii="Cambria Math" w:hAnsi="Cambria Math"/>
                  </w:rPr>
                  <m:t>i</m:t>
                </m:r>
              </m:sub>
            </m:sSub>
          </m:sub>
        </m:sSub>
      </m:oMath>
      <w:r w:rsidRPr="00741A90">
        <w:rPr>
          <w:rFonts w:eastAsiaTheme="minorEastAsia"/>
          <w:bCs/>
        </w:rPr>
        <w:t>)</w:t>
      </w:r>
      <w:r w:rsidRPr="00741A90">
        <w:rPr>
          <w:bCs/>
        </w:rPr>
        <w:t xml:space="preserve"> exhaled tidal volumes (</w:t>
      </w:r>
      <m:oMath>
        <m:sSub>
          <m:sSubPr>
            <m:ctrlPr>
              <w:rPr>
                <w:rFonts w:ascii="Cambria Math" w:hAnsi="Cambria Math"/>
                <w:bCs/>
                <w:i/>
              </w:rPr>
            </m:ctrlPr>
          </m:sSubPr>
          <m:e>
            <m:r>
              <w:rPr>
                <w:rFonts w:ascii="Cambria Math" w:hAnsi="Cambria Math"/>
              </w:rPr>
              <m:t>V</m:t>
            </m:r>
          </m:e>
          <m:sub>
            <m:sSub>
              <m:sSubPr>
                <m:ctrlPr>
                  <w:rPr>
                    <w:rFonts w:ascii="Cambria Math" w:hAnsi="Cambria Math"/>
                    <w:bCs/>
                    <w:i/>
                  </w:rPr>
                </m:ctrlPr>
              </m:sSubPr>
              <m:e>
                <m:r>
                  <w:rPr>
                    <w:rFonts w:ascii="Cambria Math" w:hAnsi="Cambria Math"/>
                  </w:rPr>
                  <m:t>T</m:t>
                </m:r>
              </m:e>
              <m:sub>
                <m:r>
                  <w:rPr>
                    <w:rFonts w:ascii="Cambria Math" w:hAnsi="Cambria Math"/>
                  </w:rPr>
                  <m:t>e</m:t>
                </m:r>
              </m:sub>
            </m:sSub>
          </m:sub>
        </m:sSub>
      </m:oMath>
      <w:r w:rsidRPr="00741A90">
        <w:rPr>
          <w:bCs/>
        </w:rPr>
        <w:t>) (red circles) as well as the change in end-expiratory lung volume (EELV) over a 3h time period (blue squares).</w:t>
      </w:r>
    </w:p>
    <w:p w14:paraId="17ED6450" w14:textId="092DFE66" w:rsidR="00702D79" w:rsidRDefault="00702D79">
      <w:pPr>
        <w:rPr>
          <w:b/>
        </w:rPr>
      </w:pPr>
      <w:r>
        <w:rPr>
          <w:b/>
        </w:rPr>
        <w:br w:type="page"/>
      </w:r>
    </w:p>
    <w:p w14:paraId="44853E69" w14:textId="793E6CC9" w:rsidR="00702D79" w:rsidRDefault="00130C2C" w:rsidP="004C3816">
      <w:pPr>
        <w:spacing w:line="480" w:lineRule="auto"/>
        <w:rPr>
          <w:b/>
        </w:rPr>
      </w:pPr>
      <w:r>
        <w:rPr>
          <w:b/>
          <w:noProof/>
        </w:rPr>
        <w:lastRenderedPageBreak/>
        <w:drawing>
          <wp:inline distT="0" distB="0" distL="0" distR="0" wp14:anchorId="6AE04C89" wp14:editId="60408D00">
            <wp:extent cx="5731510" cy="8851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eps"/>
                    <pic:cNvPicPr/>
                  </pic:nvPicPr>
                  <pic:blipFill>
                    <a:blip r:embed="rId35"/>
                    <a:stretch>
                      <a:fillRect/>
                    </a:stretch>
                  </pic:blipFill>
                  <pic:spPr>
                    <a:xfrm>
                      <a:off x="0" y="0"/>
                      <a:ext cx="5731510" cy="8851265"/>
                    </a:xfrm>
                    <a:prstGeom prst="rect">
                      <a:avLst/>
                    </a:prstGeom>
                  </pic:spPr>
                </pic:pic>
              </a:graphicData>
            </a:graphic>
          </wp:inline>
        </w:drawing>
      </w:r>
    </w:p>
    <w:p w14:paraId="2934FD3D" w14:textId="3EE19558" w:rsidR="00702D79" w:rsidRDefault="00702D79" w:rsidP="00702D79">
      <w:pPr>
        <w:widowControl w:val="0"/>
        <w:autoSpaceDE w:val="0"/>
        <w:autoSpaceDN w:val="0"/>
        <w:adjustRightInd w:val="0"/>
        <w:spacing w:line="480" w:lineRule="auto"/>
      </w:pPr>
      <w:r w:rsidRPr="003A6781">
        <w:rPr>
          <w:b/>
        </w:rPr>
        <w:lastRenderedPageBreak/>
        <w:t>Fig</w:t>
      </w:r>
      <w:r>
        <w:rPr>
          <w:b/>
        </w:rPr>
        <w:t>ure S</w:t>
      </w:r>
      <w:r w:rsidR="00152483">
        <w:rPr>
          <w:b/>
        </w:rPr>
        <w:t>7</w:t>
      </w:r>
      <w:r>
        <w:rPr>
          <w:b/>
        </w:rPr>
        <w:t>:</w:t>
      </w:r>
      <w:r w:rsidRPr="003A6781">
        <w:t xml:space="preserve"> </w:t>
      </w:r>
      <w:r>
        <w:t xml:space="preserve"> </w:t>
      </w:r>
      <w:r w:rsidRPr="003A6781">
        <w:t>Test Cohort 1, box plots on the left show data as median, interquartile range and actual range while histograms on the right demonstrate the distribution of all patients’ data before and after implementing different strategies. Numbers in the brackets are the percentage of average change across the cohort [</w:t>
      </w:r>
      <w:proofErr w:type="spellStart"/>
      <w:r w:rsidRPr="003A6781">
        <w:t>mean±SD</w:t>
      </w:r>
      <w:proofErr w:type="spellEnd"/>
      <w:r w:rsidRPr="003A6781">
        <w:t>]. Panels illustrate the amount of tidal volume reduction (a)-(b), comparison of the alveolar dynamic strain (c)-(d), change in mechanical power (e)-(f) and driving pressure (g)-(h). Strategy-1: Reducing V</w:t>
      </w:r>
      <w:r w:rsidRPr="003A6781">
        <w:rPr>
          <w:vertAlign w:val="subscript"/>
        </w:rPr>
        <w:t>T</w:t>
      </w:r>
      <w:r w:rsidRPr="003A6781">
        <w:t xml:space="preserve"> whilst maintaining the initial minute ventilation; Strategy-2: Reducing V</w:t>
      </w:r>
      <w:r w:rsidRPr="003A6781">
        <w:rPr>
          <w:vertAlign w:val="subscript"/>
        </w:rPr>
        <w:t>T</w:t>
      </w:r>
      <w:r w:rsidRPr="003A6781">
        <w:t xml:space="preserve"> whilst maintaining the initial alveolar minute ventilation; Strategy-3: Reducing V</w:t>
      </w:r>
      <w:r w:rsidRPr="003A6781">
        <w:rPr>
          <w:vertAlign w:val="subscript"/>
        </w:rPr>
        <w:t>T</w:t>
      </w:r>
      <w:r w:rsidRPr="003A6781">
        <w:t xml:space="preserve"> whilst maintaining both the initial alveolar minute ventilation and inspiratory flow; Strategy-4: Reducing ∆P by increasing PEEP and decreasing V</w:t>
      </w:r>
      <w:r w:rsidRPr="003A6781">
        <w:rPr>
          <w:vertAlign w:val="subscript"/>
        </w:rPr>
        <w:t>T</w:t>
      </w:r>
      <w:r w:rsidRPr="003A6781">
        <w:t>.</w:t>
      </w:r>
    </w:p>
    <w:p w14:paraId="40C19BE3" w14:textId="5E861ADF" w:rsidR="00F343CD" w:rsidRDefault="00F343CD">
      <w:r>
        <w:br w:type="page"/>
      </w:r>
    </w:p>
    <w:p w14:paraId="59C1BAD2" w14:textId="51BF481B" w:rsidR="00F343CD" w:rsidRDefault="00130C2C" w:rsidP="00702D79">
      <w:pPr>
        <w:widowControl w:val="0"/>
        <w:autoSpaceDE w:val="0"/>
        <w:autoSpaceDN w:val="0"/>
        <w:adjustRightInd w:val="0"/>
        <w:spacing w:line="480" w:lineRule="auto"/>
      </w:pPr>
      <w:r>
        <w:rPr>
          <w:noProof/>
        </w:rPr>
        <w:lastRenderedPageBreak/>
        <w:drawing>
          <wp:inline distT="0" distB="0" distL="0" distR="0" wp14:anchorId="323E082E" wp14:editId="505DD349">
            <wp:extent cx="5731510" cy="80371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eps"/>
                    <pic:cNvPicPr/>
                  </pic:nvPicPr>
                  <pic:blipFill>
                    <a:blip r:embed="rId36"/>
                    <a:stretch>
                      <a:fillRect/>
                    </a:stretch>
                  </pic:blipFill>
                  <pic:spPr>
                    <a:xfrm>
                      <a:off x="0" y="0"/>
                      <a:ext cx="5731510" cy="8037195"/>
                    </a:xfrm>
                    <a:prstGeom prst="rect">
                      <a:avLst/>
                    </a:prstGeom>
                  </pic:spPr>
                </pic:pic>
              </a:graphicData>
            </a:graphic>
          </wp:inline>
        </w:drawing>
      </w:r>
    </w:p>
    <w:p w14:paraId="218FA185" w14:textId="668ED370" w:rsidR="00F343CD" w:rsidRPr="003A6781" w:rsidRDefault="00F343CD" w:rsidP="00F343CD">
      <w:pPr>
        <w:widowControl w:val="0"/>
        <w:autoSpaceDE w:val="0"/>
        <w:autoSpaceDN w:val="0"/>
        <w:adjustRightInd w:val="0"/>
        <w:spacing w:line="480" w:lineRule="auto"/>
      </w:pPr>
      <w:r w:rsidRPr="003A6781">
        <w:rPr>
          <w:b/>
        </w:rPr>
        <w:t>Fig</w:t>
      </w:r>
      <w:r>
        <w:rPr>
          <w:b/>
        </w:rPr>
        <w:t>ure S</w:t>
      </w:r>
      <w:r w:rsidR="00152483">
        <w:rPr>
          <w:b/>
        </w:rPr>
        <w:t>8</w:t>
      </w:r>
      <w:r>
        <w:rPr>
          <w:b/>
        </w:rPr>
        <w:t>:</w:t>
      </w:r>
      <w:r w:rsidRPr="003A6781">
        <w:t xml:space="preserve"> </w:t>
      </w:r>
      <w:r>
        <w:t xml:space="preserve"> </w:t>
      </w:r>
      <w:r w:rsidRPr="003A6781">
        <w:t xml:space="preserve">Test Cohort 2, box plots on the left show data as median, interquartile range and actual range while histograms on the right demonstrate the distribution of all patients’ data </w:t>
      </w:r>
      <w:r w:rsidRPr="003A6781">
        <w:lastRenderedPageBreak/>
        <w:t>before and after implementing different strategies. Numbers in the brackets are the percentage of average change across the cohort [</w:t>
      </w:r>
      <w:proofErr w:type="spellStart"/>
      <w:r w:rsidRPr="003A6781">
        <w:t>mean±SD</w:t>
      </w:r>
      <w:proofErr w:type="spellEnd"/>
      <w:r w:rsidRPr="003A6781">
        <w:t>]. Panels illustrate the amount of tidal volume reduction (a)-(b), comparison of the alveolar dynamic strain (c)-(d), change in mechanical power (e)-(f) and driving pressure (g)-(h). Strategy-1: Reducing V</w:t>
      </w:r>
      <w:r w:rsidRPr="003A6781">
        <w:rPr>
          <w:vertAlign w:val="subscript"/>
        </w:rPr>
        <w:t>T</w:t>
      </w:r>
      <w:r w:rsidRPr="003A6781">
        <w:t xml:space="preserve"> whilst maintaining the initial minute ventilation; Strategy-2: Reducing V</w:t>
      </w:r>
      <w:r w:rsidRPr="003A6781">
        <w:rPr>
          <w:vertAlign w:val="subscript"/>
        </w:rPr>
        <w:t>T</w:t>
      </w:r>
      <w:r w:rsidRPr="003A6781">
        <w:t xml:space="preserve"> whilst maintaining the initial alveolar minute ventilation; Strategy-3: Reducing V</w:t>
      </w:r>
      <w:r w:rsidRPr="003A6781">
        <w:rPr>
          <w:vertAlign w:val="subscript"/>
        </w:rPr>
        <w:t>T</w:t>
      </w:r>
      <w:r w:rsidRPr="003A6781">
        <w:t xml:space="preserve"> whilst maintaining both the initial alveolar minute ventilation and inspiratory flow; Strategy-4: Reducing ∆P by increasing PEEP and decreasing V</w:t>
      </w:r>
      <w:r w:rsidRPr="003A6781">
        <w:rPr>
          <w:vertAlign w:val="subscript"/>
        </w:rPr>
        <w:t>T</w:t>
      </w:r>
      <w:r w:rsidRPr="003A6781">
        <w:t>.</w:t>
      </w:r>
    </w:p>
    <w:p w14:paraId="37599014" w14:textId="77777777" w:rsidR="00F343CD" w:rsidRPr="003A6781" w:rsidRDefault="00F343CD" w:rsidP="00702D79">
      <w:pPr>
        <w:widowControl w:val="0"/>
        <w:autoSpaceDE w:val="0"/>
        <w:autoSpaceDN w:val="0"/>
        <w:adjustRightInd w:val="0"/>
        <w:spacing w:line="480" w:lineRule="auto"/>
      </w:pPr>
    </w:p>
    <w:p w14:paraId="78A52EB1" w14:textId="56FE0CFC" w:rsidR="00702D79" w:rsidRPr="00EA48E7" w:rsidRDefault="00702D79" w:rsidP="004C3816">
      <w:pPr>
        <w:spacing w:line="480" w:lineRule="auto"/>
        <w:rPr>
          <w:b/>
        </w:rPr>
      </w:pPr>
    </w:p>
    <w:sectPr w:rsidR="00702D79" w:rsidRPr="00EA48E7" w:rsidSect="00861F43">
      <w:footerReference w:type="even" r:id="rId37"/>
      <w:footerReference w:type="default" r:id="rId3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C70825" w14:textId="77777777" w:rsidR="000B6E42" w:rsidRDefault="000B6E42" w:rsidP="00031B51">
      <w:r>
        <w:separator/>
      </w:r>
    </w:p>
  </w:endnote>
  <w:endnote w:type="continuationSeparator" w:id="0">
    <w:p w14:paraId="5F0FAF9D" w14:textId="77777777" w:rsidR="000B6E42" w:rsidRDefault="000B6E42" w:rsidP="00031B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BD8D7E" w14:textId="77777777" w:rsidR="00F61994" w:rsidRDefault="00F61994" w:rsidP="00776F5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4081B9" w14:textId="77777777" w:rsidR="00F61994" w:rsidRDefault="00F619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4EB85" w14:textId="074EA7F6" w:rsidR="00F61994" w:rsidRDefault="00F61994" w:rsidP="00776F5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5956F153" w14:textId="77777777" w:rsidR="00F61994" w:rsidRDefault="00F619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AB9C6A" w14:textId="77777777" w:rsidR="000B6E42" w:rsidRDefault="000B6E42" w:rsidP="00031B51">
      <w:r>
        <w:separator/>
      </w:r>
    </w:p>
  </w:footnote>
  <w:footnote w:type="continuationSeparator" w:id="0">
    <w:p w14:paraId="378A9BFA" w14:textId="77777777" w:rsidR="000B6E42" w:rsidRDefault="000B6E42" w:rsidP="00031B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80C6ABA"/>
    <w:multiLevelType w:val="hybridMultilevel"/>
    <w:tmpl w:val="2EAE12F6"/>
    <w:lvl w:ilvl="0" w:tplc="D696B0C0">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DF6561"/>
    <w:multiLevelType w:val="hybridMultilevel"/>
    <w:tmpl w:val="78F8561E"/>
    <w:lvl w:ilvl="0" w:tplc="B39E4A0E">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9B1812"/>
    <w:multiLevelType w:val="hybridMultilevel"/>
    <w:tmpl w:val="EEACC2B4"/>
    <w:lvl w:ilvl="0" w:tplc="92AEA2A4">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75912"/>
    <w:multiLevelType w:val="hybridMultilevel"/>
    <w:tmpl w:val="83F6095C"/>
    <w:lvl w:ilvl="0" w:tplc="04090001">
      <w:start w:val="1"/>
      <w:numFmt w:val="bullet"/>
      <w:lvlText w:val=""/>
      <w:lvlJc w:val="left"/>
      <w:pPr>
        <w:ind w:left="720" w:hanging="360"/>
      </w:pPr>
      <w:rPr>
        <w:rFonts w:ascii="Symbol" w:eastAsia="Times New Roman" w:hAnsi="Symbol" w:cs="Times New Roman"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C64A9D"/>
    <w:multiLevelType w:val="hybridMultilevel"/>
    <w:tmpl w:val="79FE8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68154D"/>
    <w:multiLevelType w:val="hybridMultilevel"/>
    <w:tmpl w:val="DB0275C2"/>
    <w:lvl w:ilvl="0" w:tplc="04090001">
      <w:start w:val="1"/>
      <w:numFmt w:val="bullet"/>
      <w:lvlText w:val=""/>
      <w:lvlJc w:val="left"/>
      <w:pPr>
        <w:ind w:left="720" w:hanging="360"/>
      </w:pPr>
      <w:rPr>
        <w:rFonts w:ascii="Symbol" w:eastAsia="Times New Roman" w:hAnsi="Symbol" w:cs="Times New Roman"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1C14DE"/>
    <w:multiLevelType w:val="hybridMultilevel"/>
    <w:tmpl w:val="92ECCAE8"/>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564BA6"/>
    <w:multiLevelType w:val="hybridMultilevel"/>
    <w:tmpl w:val="DD8A75F2"/>
    <w:lvl w:ilvl="0" w:tplc="04090001">
      <w:start w:val="1"/>
      <w:numFmt w:val="bullet"/>
      <w:lvlText w:val=""/>
      <w:lvlJc w:val="left"/>
      <w:pPr>
        <w:ind w:left="720" w:hanging="360"/>
      </w:pPr>
      <w:rPr>
        <w:rFonts w:ascii="Symbol" w:eastAsia="Times New Roman" w:hAnsi="Symbol" w:cs="Times New Roman"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22049A"/>
    <w:multiLevelType w:val="hybridMultilevel"/>
    <w:tmpl w:val="84F4F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5C6544"/>
    <w:multiLevelType w:val="hybridMultilevel"/>
    <w:tmpl w:val="85929196"/>
    <w:lvl w:ilvl="0" w:tplc="5622EDBA">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E2E5B47"/>
    <w:multiLevelType w:val="hybridMultilevel"/>
    <w:tmpl w:val="AFEEF324"/>
    <w:lvl w:ilvl="0" w:tplc="A0F45874">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7"/>
  </w:num>
  <w:num w:numId="4">
    <w:abstractNumId w:val="10"/>
  </w:num>
  <w:num w:numId="5">
    <w:abstractNumId w:val="2"/>
  </w:num>
  <w:num w:numId="6">
    <w:abstractNumId w:val="1"/>
  </w:num>
  <w:num w:numId="7">
    <w:abstractNumId w:val="11"/>
  </w:num>
  <w:num w:numId="8">
    <w:abstractNumId w:val="3"/>
  </w:num>
  <w:num w:numId="9">
    <w:abstractNumId w:val="6"/>
  </w:num>
  <w:num w:numId="10">
    <w:abstractNumId w:val="4"/>
  </w:num>
  <w:num w:numId="11">
    <w:abstractNumId w:val="8"/>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ensive Ca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a9vs0955f5dyesp52pp9al50w0asrzdt9x&quot;&gt;Vent&lt;record-ids&gt;&lt;item&gt;11&lt;/item&gt;&lt;item&gt;79&lt;/item&gt;&lt;item&gt;437&lt;/item&gt;&lt;item&gt;440&lt;/item&gt;&lt;item&gt;452&lt;/item&gt;&lt;item&gt;466&lt;/item&gt;&lt;item&gt;666&lt;/item&gt;&lt;item&gt;679&lt;/item&gt;&lt;item&gt;748&lt;/item&gt;&lt;item&gt;948&lt;/item&gt;&lt;item&gt;1151&lt;/item&gt;&lt;item&gt;1295&lt;/item&gt;&lt;item&gt;1297&lt;/item&gt;&lt;item&gt;1298&lt;/item&gt;&lt;item&gt;1302&lt;/item&gt;&lt;item&gt;1304&lt;/item&gt;&lt;item&gt;1306&lt;/item&gt;&lt;item&gt;1307&lt;/item&gt;&lt;item&gt;1308&lt;/item&gt;&lt;item&gt;1309&lt;/item&gt;&lt;item&gt;1310&lt;/item&gt;&lt;item&gt;1311&lt;/item&gt;&lt;item&gt;1314&lt;/item&gt;&lt;item&gt;1371&lt;/item&gt;&lt;item&gt;1372&lt;/item&gt;&lt;item&gt;1374&lt;/item&gt;&lt;/record-ids&gt;&lt;/item&gt;&lt;/Libraries&gt;"/>
  </w:docVars>
  <w:rsids>
    <w:rsidRoot w:val="00611602"/>
    <w:rsid w:val="00001066"/>
    <w:rsid w:val="00001799"/>
    <w:rsid w:val="000023F5"/>
    <w:rsid w:val="000035E7"/>
    <w:rsid w:val="00003F71"/>
    <w:rsid w:val="00004462"/>
    <w:rsid w:val="00006393"/>
    <w:rsid w:val="0000799D"/>
    <w:rsid w:val="00010AD1"/>
    <w:rsid w:val="00011C09"/>
    <w:rsid w:val="0001241F"/>
    <w:rsid w:val="00012700"/>
    <w:rsid w:val="00012A57"/>
    <w:rsid w:val="0001341E"/>
    <w:rsid w:val="00015A3D"/>
    <w:rsid w:val="0001647F"/>
    <w:rsid w:val="00017D97"/>
    <w:rsid w:val="00020160"/>
    <w:rsid w:val="00020DA4"/>
    <w:rsid w:val="00020EF6"/>
    <w:rsid w:val="000218BE"/>
    <w:rsid w:val="00021CC9"/>
    <w:rsid w:val="00022FE7"/>
    <w:rsid w:val="000230D7"/>
    <w:rsid w:val="00023A3C"/>
    <w:rsid w:val="0002444D"/>
    <w:rsid w:val="00024702"/>
    <w:rsid w:val="00025534"/>
    <w:rsid w:val="00025A4D"/>
    <w:rsid w:val="0003021F"/>
    <w:rsid w:val="00030EDF"/>
    <w:rsid w:val="00031B51"/>
    <w:rsid w:val="0003249E"/>
    <w:rsid w:val="000326EB"/>
    <w:rsid w:val="0003480C"/>
    <w:rsid w:val="000404A5"/>
    <w:rsid w:val="00040810"/>
    <w:rsid w:val="000437FC"/>
    <w:rsid w:val="00043DE4"/>
    <w:rsid w:val="00043E63"/>
    <w:rsid w:val="00045B01"/>
    <w:rsid w:val="00051D26"/>
    <w:rsid w:val="00054FD6"/>
    <w:rsid w:val="000568BB"/>
    <w:rsid w:val="00056E00"/>
    <w:rsid w:val="000572BB"/>
    <w:rsid w:val="000574D3"/>
    <w:rsid w:val="00057BCB"/>
    <w:rsid w:val="00060D8B"/>
    <w:rsid w:val="00061C49"/>
    <w:rsid w:val="0006342B"/>
    <w:rsid w:val="00063A61"/>
    <w:rsid w:val="0006573C"/>
    <w:rsid w:val="00065897"/>
    <w:rsid w:val="00066169"/>
    <w:rsid w:val="00067BE5"/>
    <w:rsid w:val="00067C34"/>
    <w:rsid w:val="00070431"/>
    <w:rsid w:val="00071377"/>
    <w:rsid w:val="00072D37"/>
    <w:rsid w:val="00072E93"/>
    <w:rsid w:val="0007349E"/>
    <w:rsid w:val="000738B2"/>
    <w:rsid w:val="00075383"/>
    <w:rsid w:val="00075C20"/>
    <w:rsid w:val="00076A7A"/>
    <w:rsid w:val="00080C2F"/>
    <w:rsid w:val="000833DF"/>
    <w:rsid w:val="0008349A"/>
    <w:rsid w:val="0008473C"/>
    <w:rsid w:val="000847F2"/>
    <w:rsid w:val="0008558F"/>
    <w:rsid w:val="00086922"/>
    <w:rsid w:val="00087579"/>
    <w:rsid w:val="00090C6C"/>
    <w:rsid w:val="00092F7C"/>
    <w:rsid w:val="00093B7D"/>
    <w:rsid w:val="0009448E"/>
    <w:rsid w:val="00096F98"/>
    <w:rsid w:val="000A2C1B"/>
    <w:rsid w:val="000A329B"/>
    <w:rsid w:val="000A345B"/>
    <w:rsid w:val="000A3F32"/>
    <w:rsid w:val="000A3FF7"/>
    <w:rsid w:val="000A4B7F"/>
    <w:rsid w:val="000A7FA6"/>
    <w:rsid w:val="000B183D"/>
    <w:rsid w:val="000B1BC5"/>
    <w:rsid w:val="000B230F"/>
    <w:rsid w:val="000B323C"/>
    <w:rsid w:val="000B51D4"/>
    <w:rsid w:val="000B677B"/>
    <w:rsid w:val="000B6E42"/>
    <w:rsid w:val="000B7F07"/>
    <w:rsid w:val="000C17B4"/>
    <w:rsid w:val="000C1BEC"/>
    <w:rsid w:val="000C1C96"/>
    <w:rsid w:val="000C291C"/>
    <w:rsid w:val="000C3433"/>
    <w:rsid w:val="000C3E6F"/>
    <w:rsid w:val="000C49CD"/>
    <w:rsid w:val="000C5009"/>
    <w:rsid w:val="000C7873"/>
    <w:rsid w:val="000D2159"/>
    <w:rsid w:val="000D417D"/>
    <w:rsid w:val="000D4AC1"/>
    <w:rsid w:val="000D5D0A"/>
    <w:rsid w:val="000D751A"/>
    <w:rsid w:val="000D766C"/>
    <w:rsid w:val="000E1A65"/>
    <w:rsid w:val="000E28A7"/>
    <w:rsid w:val="000E2E98"/>
    <w:rsid w:val="000E2FAD"/>
    <w:rsid w:val="000E35FE"/>
    <w:rsid w:val="000E4038"/>
    <w:rsid w:val="000E49FA"/>
    <w:rsid w:val="000E4F50"/>
    <w:rsid w:val="000E64A7"/>
    <w:rsid w:val="000E7308"/>
    <w:rsid w:val="000E7C09"/>
    <w:rsid w:val="000F0026"/>
    <w:rsid w:val="000F1044"/>
    <w:rsid w:val="000F1DE6"/>
    <w:rsid w:val="000F24E6"/>
    <w:rsid w:val="000F2734"/>
    <w:rsid w:val="000F49E1"/>
    <w:rsid w:val="000F4AD7"/>
    <w:rsid w:val="000F5688"/>
    <w:rsid w:val="000F764C"/>
    <w:rsid w:val="000F7B26"/>
    <w:rsid w:val="00100CF0"/>
    <w:rsid w:val="001012A4"/>
    <w:rsid w:val="0010192B"/>
    <w:rsid w:val="00103EA0"/>
    <w:rsid w:val="00104BCE"/>
    <w:rsid w:val="001059FA"/>
    <w:rsid w:val="00106030"/>
    <w:rsid w:val="0010653C"/>
    <w:rsid w:val="00110F97"/>
    <w:rsid w:val="00111227"/>
    <w:rsid w:val="001113E0"/>
    <w:rsid w:val="001118FE"/>
    <w:rsid w:val="001123EA"/>
    <w:rsid w:val="001125D0"/>
    <w:rsid w:val="0011263A"/>
    <w:rsid w:val="001128A3"/>
    <w:rsid w:val="001131B9"/>
    <w:rsid w:val="001133A5"/>
    <w:rsid w:val="00113E00"/>
    <w:rsid w:val="0011627C"/>
    <w:rsid w:val="00116CF4"/>
    <w:rsid w:val="00116F7E"/>
    <w:rsid w:val="00120039"/>
    <w:rsid w:val="00121871"/>
    <w:rsid w:val="001223F0"/>
    <w:rsid w:val="00126BEC"/>
    <w:rsid w:val="001279C3"/>
    <w:rsid w:val="00130314"/>
    <w:rsid w:val="00130C2C"/>
    <w:rsid w:val="0013130F"/>
    <w:rsid w:val="001322C3"/>
    <w:rsid w:val="0013309B"/>
    <w:rsid w:val="00136288"/>
    <w:rsid w:val="00140498"/>
    <w:rsid w:val="00140F07"/>
    <w:rsid w:val="001411E0"/>
    <w:rsid w:val="00141826"/>
    <w:rsid w:val="00142089"/>
    <w:rsid w:val="00142CBE"/>
    <w:rsid w:val="00143655"/>
    <w:rsid w:val="00145287"/>
    <w:rsid w:val="001468AB"/>
    <w:rsid w:val="0014702A"/>
    <w:rsid w:val="00152449"/>
    <w:rsid w:val="00152483"/>
    <w:rsid w:val="00153356"/>
    <w:rsid w:val="00153F6F"/>
    <w:rsid w:val="0015401B"/>
    <w:rsid w:val="001549DF"/>
    <w:rsid w:val="00161188"/>
    <w:rsid w:val="001631EA"/>
    <w:rsid w:val="001632C9"/>
    <w:rsid w:val="00164E8C"/>
    <w:rsid w:val="00165D87"/>
    <w:rsid w:val="00166E0C"/>
    <w:rsid w:val="00167A78"/>
    <w:rsid w:val="00170895"/>
    <w:rsid w:val="00170B06"/>
    <w:rsid w:val="00171478"/>
    <w:rsid w:val="0017257B"/>
    <w:rsid w:val="001726FD"/>
    <w:rsid w:val="0017582A"/>
    <w:rsid w:val="0018043A"/>
    <w:rsid w:val="001812A5"/>
    <w:rsid w:val="001818EA"/>
    <w:rsid w:val="00184043"/>
    <w:rsid w:val="00184C3D"/>
    <w:rsid w:val="00185708"/>
    <w:rsid w:val="00185D9E"/>
    <w:rsid w:val="00187A31"/>
    <w:rsid w:val="00187F04"/>
    <w:rsid w:val="00190B06"/>
    <w:rsid w:val="00190D68"/>
    <w:rsid w:val="00191289"/>
    <w:rsid w:val="00191CD9"/>
    <w:rsid w:val="0019214E"/>
    <w:rsid w:val="001923F1"/>
    <w:rsid w:val="00192E33"/>
    <w:rsid w:val="001935A2"/>
    <w:rsid w:val="00193826"/>
    <w:rsid w:val="00193A40"/>
    <w:rsid w:val="0019512D"/>
    <w:rsid w:val="00195D41"/>
    <w:rsid w:val="00196E4C"/>
    <w:rsid w:val="0019746A"/>
    <w:rsid w:val="001976DD"/>
    <w:rsid w:val="00197AAB"/>
    <w:rsid w:val="001A1293"/>
    <w:rsid w:val="001A19D8"/>
    <w:rsid w:val="001A38DE"/>
    <w:rsid w:val="001A4DEA"/>
    <w:rsid w:val="001A7821"/>
    <w:rsid w:val="001A7ACC"/>
    <w:rsid w:val="001B00C1"/>
    <w:rsid w:val="001B06CE"/>
    <w:rsid w:val="001B0C2C"/>
    <w:rsid w:val="001B11EB"/>
    <w:rsid w:val="001B217D"/>
    <w:rsid w:val="001B47C3"/>
    <w:rsid w:val="001B4BFC"/>
    <w:rsid w:val="001B50A0"/>
    <w:rsid w:val="001B6C9F"/>
    <w:rsid w:val="001C1173"/>
    <w:rsid w:val="001C15DE"/>
    <w:rsid w:val="001C1A46"/>
    <w:rsid w:val="001C1DC5"/>
    <w:rsid w:val="001C1F98"/>
    <w:rsid w:val="001C22AB"/>
    <w:rsid w:val="001C2604"/>
    <w:rsid w:val="001C5A46"/>
    <w:rsid w:val="001C74CF"/>
    <w:rsid w:val="001D1135"/>
    <w:rsid w:val="001D1C2D"/>
    <w:rsid w:val="001D3280"/>
    <w:rsid w:val="001D45B8"/>
    <w:rsid w:val="001D470D"/>
    <w:rsid w:val="001D4EEA"/>
    <w:rsid w:val="001D5DED"/>
    <w:rsid w:val="001E2431"/>
    <w:rsid w:val="001E2738"/>
    <w:rsid w:val="001E34C7"/>
    <w:rsid w:val="001E38D4"/>
    <w:rsid w:val="001E6276"/>
    <w:rsid w:val="001F0A4A"/>
    <w:rsid w:val="001F0B62"/>
    <w:rsid w:val="001F25A7"/>
    <w:rsid w:val="001F4274"/>
    <w:rsid w:val="001F50F4"/>
    <w:rsid w:val="001F6215"/>
    <w:rsid w:val="001F691D"/>
    <w:rsid w:val="00204632"/>
    <w:rsid w:val="00205611"/>
    <w:rsid w:val="002073A1"/>
    <w:rsid w:val="002075FD"/>
    <w:rsid w:val="00207AA2"/>
    <w:rsid w:val="00210424"/>
    <w:rsid w:val="00211334"/>
    <w:rsid w:val="00211CE0"/>
    <w:rsid w:val="00212A53"/>
    <w:rsid w:val="002146F1"/>
    <w:rsid w:val="00214BBC"/>
    <w:rsid w:val="00216644"/>
    <w:rsid w:val="00220663"/>
    <w:rsid w:val="00220E03"/>
    <w:rsid w:val="0022152F"/>
    <w:rsid w:val="00221572"/>
    <w:rsid w:val="00222615"/>
    <w:rsid w:val="00222AE7"/>
    <w:rsid w:val="0022636C"/>
    <w:rsid w:val="00231851"/>
    <w:rsid w:val="00231FBE"/>
    <w:rsid w:val="00232F26"/>
    <w:rsid w:val="002333AF"/>
    <w:rsid w:val="00234449"/>
    <w:rsid w:val="002346D6"/>
    <w:rsid w:val="00235208"/>
    <w:rsid w:val="0023528A"/>
    <w:rsid w:val="00240133"/>
    <w:rsid w:val="002427D9"/>
    <w:rsid w:val="00244826"/>
    <w:rsid w:val="0024530D"/>
    <w:rsid w:val="00247685"/>
    <w:rsid w:val="00247FEA"/>
    <w:rsid w:val="00251A8D"/>
    <w:rsid w:val="00252625"/>
    <w:rsid w:val="0025318B"/>
    <w:rsid w:val="00253876"/>
    <w:rsid w:val="0025427C"/>
    <w:rsid w:val="00254735"/>
    <w:rsid w:val="00256841"/>
    <w:rsid w:val="00256B6B"/>
    <w:rsid w:val="00256C4C"/>
    <w:rsid w:val="00260ADF"/>
    <w:rsid w:val="0026205F"/>
    <w:rsid w:val="0026213C"/>
    <w:rsid w:val="00264B8C"/>
    <w:rsid w:val="00266921"/>
    <w:rsid w:val="00266B36"/>
    <w:rsid w:val="002677AF"/>
    <w:rsid w:val="00267A91"/>
    <w:rsid w:val="002703B8"/>
    <w:rsid w:val="00270E59"/>
    <w:rsid w:val="00271AE3"/>
    <w:rsid w:val="0027433C"/>
    <w:rsid w:val="0027452E"/>
    <w:rsid w:val="00274C16"/>
    <w:rsid w:val="002768AB"/>
    <w:rsid w:val="002769F7"/>
    <w:rsid w:val="00277413"/>
    <w:rsid w:val="00277708"/>
    <w:rsid w:val="0028071C"/>
    <w:rsid w:val="00281700"/>
    <w:rsid w:val="00281A95"/>
    <w:rsid w:val="00281B1A"/>
    <w:rsid w:val="00281EF8"/>
    <w:rsid w:val="0028260C"/>
    <w:rsid w:val="00282C27"/>
    <w:rsid w:val="00283193"/>
    <w:rsid w:val="00283D15"/>
    <w:rsid w:val="00285970"/>
    <w:rsid w:val="00285C6D"/>
    <w:rsid w:val="002862BE"/>
    <w:rsid w:val="00290828"/>
    <w:rsid w:val="00290E22"/>
    <w:rsid w:val="00291772"/>
    <w:rsid w:val="00293726"/>
    <w:rsid w:val="00296960"/>
    <w:rsid w:val="00297146"/>
    <w:rsid w:val="002979D9"/>
    <w:rsid w:val="002A06CC"/>
    <w:rsid w:val="002A13B1"/>
    <w:rsid w:val="002A1DA4"/>
    <w:rsid w:val="002A1F47"/>
    <w:rsid w:val="002A3CC6"/>
    <w:rsid w:val="002A4FE1"/>
    <w:rsid w:val="002A58D8"/>
    <w:rsid w:val="002A5FCB"/>
    <w:rsid w:val="002A6944"/>
    <w:rsid w:val="002A78A0"/>
    <w:rsid w:val="002A78C3"/>
    <w:rsid w:val="002A79DE"/>
    <w:rsid w:val="002B0E6F"/>
    <w:rsid w:val="002B1485"/>
    <w:rsid w:val="002B35EF"/>
    <w:rsid w:val="002B414E"/>
    <w:rsid w:val="002B438A"/>
    <w:rsid w:val="002B52F1"/>
    <w:rsid w:val="002B72A8"/>
    <w:rsid w:val="002B7E25"/>
    <w:rsid w:val="002B7F59"/>
    <w:rsid w:val="002C1395"/>
    <w:rsid w:val="002C2009"/>
    <w:rsid w:val="002C2133"/>
    <w:rsid w:val="002C44C1"/>
    <w:rsid w:val="002C46C4"/>
    <w:rsid w:val="002C5CAF"/>
    <w:rsid w:val="002C61A8"/>
    <w:rsid w:val="002C66E3"/>
    <w:rsid w:val="002C6AC5"/>
    <w:rsid w:val="002C6BCA"/>
    <w:rsid w:val="002C6CEA"/>
    <w:rsid w:val="002C6EF0"/>
    <w:rsid w:val="002C7B91"/>
    <w:rsid w:val="002C7F10"/>
    <w:rsid w:val="002D32B7"/>
    <w:rsid w:val="002D3B81"/>
    <w:rsid w:val="002D3D17"/>
    <w:rsid w:val="002D4100"/>
    <w:rsid w:val="002D446F"/>
    <w:rsid w:val="002D602E"/>
    <w:rsid w:val="002D6120"/>
    <w:rsid w:val="002D7527"/>
    <w:rsid w:val="002D7903"/>
    <w:rsid w:val="002D790E"/>
    <w:rsid w:val="002E0E2F"/>
    <w:rsid w:val="002E14E2"/>
    <w:rsid w:val="002E1CB8"/>
    <w:rsid w:val="002E2198"/>
    <w:rsid w:val="002E2B8D"/>
    <w:rsid w:val="002E43AD"/>
    <w:rsid w:val="002E4584"/>
    <w:rsid w:val="002E5921"/>
    <w:rsid w:val="002E7199"/>
    <w:rsid w:val="002F0581"/>
    <w:rsid w:val="002F1B4C"/>
    <w:rsid w:val="002F1BBE"/>
    <w:rsid w:val="002F23B8"/>
    <w:rsid w:val="002F29FC"/>
    <w:rsid w:val="002F380B"/>
    <w:rsid w:val="002F60A6"/>
    <w:rsid w:val="002F69F9"/>
    <w:rsid w:val="002F6F9D"/>
    <w:rsid w:val="002F71BF"/>
    <w:rsid w:val="003001B8"/>
    <w:rsid w:val="0030078E"/>
    <w:rsid w:val="00300FBE"/>
    <w:rsid w:val="00302584"/>
    <w:rsid w:val="00311118"/>
    <w:rsid w:val="00314CC6"/>
    <w:rsid w:val="003153E1"/>
    <w:rsid w:val="00317301"/>
    <w:rsid w:val="00317AEB"/>
    <w:rsid w:val="00321D01"/>
    <w:rsid w:val="0032205A"/>
    <w:rsid w:val="00322210"/>
    <w:rsid w:val="00322408"/>
    <w:rsid w:val="00322E5D"/>
    <w:rsid w:val="0032315B"/>
    <w:rsid w:val="00327667"/>
    <w:rsid w:val="00327A52"/>
    <w:rsid w:val="003305DA"/>
    <w:rsid w:val="0033540C"/>
    <w:rsid w:val="00335DD4"/>
    <w:rsid w:val="00335E02"/>
    <w:rsid w:val="003367FA"/>
    <w:rsid w:val="00340D6C"/>
    <w:rsid w:val="00343140"/>
    <w:rsid w:val="003432C4"/>
    <w:rsid w:val="00343E2B"/>
    <w:rsid w:val="003442C2"/>
    <w:rsid w:val="003452FF"/>
    <w:rsid w:val="00345F63"/>
    <w:rsid w:val="003464CE"/>
    <w:rsid w:val="00346641"/>
    <w:rsid w:val="00346DB7"/>
    <w:rsid w:val="00347C6D"/>
    <w:rsid w:val="003508A1"/>
    <w:rsid w:val="00350BF7"/>
    <w:rsid w:val="00352791"/>
    <w:rsid w:val="00352B3A"/>
    <w:rsid w:val="00353080"/>
    <w:rsid w:val="00353811"/>
    <w:rsid w:val="00353A12"/>
    <w:rsid w:val="00353F40"/>
    <w:rsid w:val="003546F9"/>
    <w:rsid w:val="00355F2F"/>
    <w:rsid w:val="003571D4"/>
    <w:rsid w:val="00357522"/>
    <w:rsid w:val="00360912"/>
    <w:rsid w:val="00362B03"/>
    <w:rsid w:val="00363152"/>
    <w:rsid w:val="00363932"/>
    <w:rsid w:val="00363D94"/>
    <w:rsid w:val="00364332"/>
    <w:rsid w:val="0037174E"/>
    <w:rsid w:val="00371B13"/>
    <w:rsid w:val="0037241F"/>
    <w:rsid w:val="00373B31"/>
    <w:rsid w:val="003750AB"/>
    <w:rsid w:val="00376021"/>
    <w:rsid w:val="0037666C"/>
    <w:rsid w:val="00376D37"/>
    <w:rsid w:val="00376F2D"/>
    <w:rsid w:val="00380C06"/>
    <w:rsid w:val="00383A5F"/>
    <w:rsid w:val="003843F6"/>
    <w:rsid w:val="0038460C"/>
    <w:rsid w:val="00386018"/>
    <w:rsid w:val="0039046F"/>
    <w:rsid w:val="00394158"/>
    <w:rsid w:val="00395C5D"/>
    <w:rsid w:val="00395EAD"/>
    <w:rsid w:val="003961AE"/>
    <w:rsid w:val="003963BB"/>
    <w:rsid w:val="0039748B"/>
    <w:rsid w:val="003A0527"/>
    <w:rsid w:val="003A13FD"/>
    <w:rsid w:val="003A16AE"/>
    <w:rsid w:val="003A4B03"/>
    <w:rsid w:val="003A5AE4"/>
    <w:rsid w:val="003A6781"/>
    <w:rsid w:val="003A6E41"/>
    <w:rsid w:val="003B0123"/>
    <w:rsid w:val="003B100A"/>
    <w:rsid w:val="003B32DE"/>
    <w:rsid w:val="003B35F6"/>
    <w:rsid w:val="003B6AD3"/>
    <w:rsid w:val="003B7CE6"/>
    <w:rsid w:val="003C0221"/>
    <w:rsid w:val="003C0AD3"/>
    <w:rsid w:val="003C0C8C"/>
    <w:rsid w:val="003C1076"/>
    <w:rsid w:val="003C10ED"/>
    <w:rsid w:val="003C1FDF"/>
    <w:rsid w:val="003C42B0"/>
    <w:rsid w:val="003C4757"/>
    <w:rsid w:val="003C786E"/>
    <w:rsid w:val="003C7D5A"/>
    <w:rsid w:val="003D1FF5"/>
    <w:rsid w:val="003D4CFD"/>
    <w:rsid w:val="003D67C2"/>
    <w:rsid w:val="003E059F"/>
    <w:rsid w:val="003E081F"/>
    <w:rsid w:val="003E1172"/>
    <w:rsid w:val="003E125A"/>
    <w:rsid w:val="003E1FA1"/>
    <w:rsid w:val="003E222C"/>
    <w:rsid w:val="003E22FB"/>
    <w:rsid w:val="003E3095"/>
    <w:rsid w:val="003E32DC"/>
    <w:rsid w:val="003E4C75"/>
    <w:rsid w:val="003E5DB0"/>
    <w:rsid w:val="003E5FF3"/>
    <w:rsid w:val="003E633B"/>
    <w:rsid w:val="003E69C4"/>
    <w:rsid w:val="003E755D"/>
    <w:rsid w:val="003F0567"/>
    <w:rsid w:val="003F05C7"/>
    <w:rsid w:val="003F2197"/>
    <w:rsid w:val="003F3302"/>
    <w:rsid w:val="003F3B46"/>
    <w:rsid w:val="003F5052"/>
    <w:rsid w:val="003F5BCD"/>
    <w:rsid w:val="00401F48"/>
    <w:rsid w:val="004020B3"/>
    <w:rsid w:val="00402132"/>
    <w:rsid w:val="004030C0"/>
    <w:rsid w:val="00404077"/>
    <w:rsid w:val="00404ACD"/>
    <w:rsid w:val="00404B81"/>
    <w:rsid w:val="00405060"/>
    <w:rsid w:val="004052AA"/>
    <w:rsid w:val="0040605D"/>
    <w:rsid w:val="0040614B"/>
    <w:rsid w:val="00406787"/>
    <w:rsid w:val="00406BF4"/>
    <w:rsid w:val="00406E93"/>
    <w:rsid w:val="00407D2B"/>
    <w:rsid w:val="00410880"/>
    <w:rsid w:val="00411C52"/>
    <w:rsid w:val="004120C5"/>
    <w:rsid w:val="00412858"/>
    <w:rsid w:val="0041287E"/>
    <w:rsid w:val="004128AA"/>
    <w:rsid w:val="00412932"/>
    <w:rsid w:val="00412955"/>
    <w:rsid w:val="00413247"/>
    <w:rsid w:val="00413287"/>
    <w:rsid w:val="004132A1"/>
    <w:rsid w:val="00413EA2"/>
    <w:rsid w:val="004146AE"/>
    <w:rsid w:val="0041494D"/>
    <w:rsid w:val="004155EA"/>
    <w:rsid w:val="004158FB"/>
    <w:rsid w:val="004160B4"/>
    <w:rsid w:val="0041612A"/>
    <w:rsid w:val="00416C69"/>
    <w:rsid w:val="00416D50"/>
    <w:rsid w:val="0041765B"/>
    <w:rsid w:val="0042038B"/>
    <w:rsid w:val="00421C6C"/>
    <w:rsid w:val="004239C0"/>
    <w:rsid w:val="00425B93"/>
    <w:rsid w:val="0042698D"/>
    <w:rsid w:val="00427451"/>
    <w:rsid w:val="004278D6"/>
    <w:rsid w:val="00427CC5"/>
    <w:rsid w:val="004335ED"/>
    <w:rsid w:val="00433904"/>
    <w:rsid w:val="00433F7A"/>
    <w:rsid w:val="00435707"/>
    <w:rsid w:val="004357A1"/>
    <w:rsid w:val="00436F16"/>
    <w:rsid w:val="0043726F"/>
    <w:rsid w:val="00437A85"/>
    <w:rsid w:val="00440D12"/>
    <w:rsid w:val="00441EFF"/>
    <w:rsid w:val="004421BB"/>
    <w:rsid w:val="00443DE3"/>
    <w:rsid w:val="0044691A"/>
    <w:rsid w:val="00450AAA"/>
    <w:rsid w:val="004519D2"/>
    <w:rsid w:val="00453FEA"/>
    <w:rsid w:val="0045420C"/>
    <w:rsid w:val="00454B76"/>
    <w:rsid w:val="004554A6"/>
    <w:rsid w:val="0045788B"/>
    <w:rsid w:val="00457FB8"/>
    <w:rsid w:val="0046054F"/>
    <w:rsid w:val="00460693"/>
    <w:rsid w:val="00460A02"/>
    <w:rsid w:val="00461D78"/>
    <w:rsid w:val="00462322"/>
    <w:rsid w:val="004627D9"/>
    <w:rsid w:val="004658D8"/>
    <w:rsid w:val="00467B39"/>
    <w:rsid w:val="00471DA9"/>
    <w:rsid w:val="004738A9"/>
    <w:rsid w:val="00474315"/>
    <w:rsid w:val="00474BB5"/>
    <w:rsid w:val="00475226"/>
    <w:rsid w:val="0047535A"/>
    <w:rsid w:val="004757B5"/>
    <w:rsid w:val="00476AB7"/>
    <w:rsid w:val="004774F8"/>
    <w:rsid w:val="00477AB0"/>
    <w:rsid w:val="00480E22"/>
    <w:rsid w:val="00481BDF"/>
    <w:rsid w:val="00482379"/>
    <w:rsid w:val="00483170"/>
    <w:rsid w:val="0048419D"/>
    <w:rsid w:val="004850E7"/>
    <w:rsid w:val="00485DE1"/>
    <w:rsid w:val="00486837"/>
    <w:rsid w:val="00486CE3"/>
    <w:rsid w:val="00490602"/>
    <w:rsid w:val="00491CA7"/>
    <w:rsid w:val="00491DFD"/>
    <w:rsid w:val="00491F7D"/>
    <w:rsid w:val="0049215B"/>
    <w:rsid w:val="00492EFE"/>
    <w:rsid w:val="004941F8"/>
    <w:rsid w:val="00494754"/>
    <w:rsid w:val="00494B2C"/>
    <w:rsid w:val="00496031"/>
    <w:rsid w:val="00497F5A"/>
    <w:rsid w:val="004A01BA"/>
    <w:rsid w:val="004A2B72"/>
    <w:rsid w:val="004A2FEF"/>
    <w:rsid w:val="004A3CA1"/>
    <w:rsid w:val="004A5E83"/>
    <w:rsid w:val="004A694A"/>
    <w:rsid w:val="004A7B51"/>
    <w:rsid w:val="004A7DD3"/>
    <w:rsid w:val="004B0158"/>
    <w:rsid w:val="004B151F"/>
    <w:rsid w:val="004B2CA3"/>
    <w:rsid w:val="004B3D52"/>
    <w:rsid w:val="004B43B2"/>
    <w:rsid w:val="004B4C6E"/>
    <w:rsid w:val="004B51F1"/>
    <w:rsid w:val="004B7B66"/>
    <w:rsid w:val="004C1CC2"/>
    <w:rsid w:val="004C234F"/>
    <w:rsid w:val="004C2FAF"/>
    <w:rsid w:val="004C3816"/>
    <w:rsid w:val="004C7317"/>
    <w:rsid w:val="004C7D01"/>
    <w:rsid w:val="004D0340"/>
    <w:rsid w:val="004D11DF"/>
    <w:rsid w:val="004D1DBF"/>
    <w:rsid w:val="004D2D6A"/>
    <w:rsid w:val="004D2F02"/>
    <w:rsid w:val="004D2FDB"/>
    <w:rsid w:val="004D3F22"/>
    <w:rsid w:val="004D455E"/>
    <w:rsid w:val="004D4A64"/>
    <w:rsid w:val="004D4F4E"/>
    <w:rsid w:val="004E0248"/>
    <w:rsid w:val="004E060B"/>
    <w:rsid w:val="004E157F"/>
    <w:rsid w:val="004E1D6C"/>
    <w:rsid w:val="004E20CB"/>
    <w:rsid w:val="004E442B"/>
    <w:rsid w:val="004E4562"/>
    <w:rsid w:val="004F1737"/>
    <w:rsid w:val="004F2395"/>
    <w:rsid w:val="004F3007"/>
    <w:rsid w:val="004F4082"/>
    <w:rsid w:val="004F43E5"/>
    <w:rsid w:val="004F5014"/>
    <w:rsid w:val="004F6F0B"/>
    <w:rsid w:val="00500EB6"/>
    <w:rsid w:val="0050250D"/>
    <w:rsid w:val="00502A09"/>
    <w:rsid w:val="005041DF"/>
    <w:rsid w:val="0050450F"/>
    <w:rsid w:val="00510ADA"/>
    <w:rsid w:val="005117EC"/>
    <w:rsid w:val="00511E41"/>
    <w:rsid w:val="005121E8"/>
    <w:rsid w:val="00512611"/>
    <w:rsid w:val="0051331D"/>
    <w:rsid w:val="00515240"/>
    <w:rsid w:val="00515DA3"/>
    <w:rsid w:val="00515FCE"/>
    <w:rsid w:val="00516717"/>
    <w:rsid w:val="00517F18"/>
    <w:rsid w:val="00523040"/>
    <w:rsid w:val="0052422F"/>
    <w:rsid w:val="00525C02"/>
    <w:rsid w:val="005260F0"/>
    <w:rsid w:val="005261EC"/>
    <w:rsid w:val="0052765A"/>
    <w:rsid w:val="005304E6"/>
    <w:rsid w:val="0053065D"/>
    <w:rsid w:val="00534E11"/>
    <w:rsid w:val="0053746D"/>
    <w:rsid w:val="00537CE1"/>
    <w:rsid w:val="005401E0"/>
    <w:rsid w:val="00540268"/>
    <w:rsid w:val="00540E5E"/>
    <w:rsid w:val="005411EE"/>
    <w:rsid w:val="0054307E"/>
    <w:rsid w:val="00543C10"/>
    <w:rsid w:val="00544D7A"/>
    <w:rsid w:val="0054758C"/>
    <w:rsid w:val="00550676"/>
    <w:rsid w:val="00550DBE"/>
    <w:rsid w:val="00553D46"/>
    <w:rsid w:val="00556C5D"/>
    <w:rsid w:val="00557E49"/>
    <w:rsid w:val="005608DD"/>
    <w:rsid w:val="00561FF0"/>
    <w:rsid w:val="00562097"/>
    <w:rsid w:val="00564D03"/>
    <w:rsid w:val="00565531"/>
    <w:rsid w:val="0056628B"/>
    <w:rsid w:val="00566C3B"/>
    <w:rsid w:val="00570596"/>
    <w:rsid w:val="0057079C"/>
    <w:rsid w:val="00571C75"/>
    <w:rsid w:val="00572152"/>
    <w:rsid w:val="00572186"/>
    <w:rsid w:val="00572399"/>
    <w:rsid w:val="0057394E"/>
    <w:rsid w:val="0057406D"/>
    <w:rsid w:val="0057476D"/>
    <w:rsid w:val="00574D07"/>
    <w:rsid w:val="00574D53"/>
    <w:rsid w:val="00576890"/>
    <w:rsid w:val="00581ACA"/>
    <w:rsid w:val="00583185"/>
    <w:rsid w:val="00583346"/>
    <w:rsid w:val="00584661"/>
    <w:rsid w:val="00592B1D"/>
    <w:rsid w:val="00593A8C"/>
    <w:rsid w:val="00593EEF"/>
    <w:rsid w:val="00594CD7"/>
    <w:rsid w:val="00594D47"/>
    <w:rsid w:val="00596DD6"/>
    <w:rsid w:val="00597E7C"/>
    <w:rsid w:val="005A2E47"/>
    <w:rsid w:val="005A3F64"/>
    <w:rsid w:val="005A7BF6"/>
    <w:rsid w:val="005B00FB"/>
    <w:rsid w:val="005B055A"/>
    <w:rsid w:val="005B09D4"/>
    <w:rsid w:val="005B2A54"/>
    <w:rsid w:val="005B2C73"/>
    <w:rsid w:val="005B308A"/>
    <w:rsid w:val="005B4B0E"/>
    <w:rsid w:val="005B51EB"/>
    <w:rsid w:val="005B59A2"/>
    <w:rsid w:val="005B745E"/>
    <w:rsid w:val="005B7B59"/>
    <w:rsid w:val="005C06A5"/>
    <w:rsid w:val="005C164A"/>
    <w:rsid w:val="005C1FC3"/>
    <w:rsid w:val="005C27B9"/>
    <w:rsid w:val="005C28B9"/>
    <w:rsid w:val="005C342F"/>
    <w:rsid w:val="005C353C"/>
    <w:rsid w:val="005C3E7B"/>
    <w:rsid w:val="005C493D"/>
    <w:rsid w:val="005C5903"/>
    <w:rsid w:val="005C6A46"/>
    <w:rsid w:val="005D002A"/>
    <w:rsid w:val="005D06E5"/>
    <w:rsid w:val="005D2706"/>
    <w:rsid w:val="005D416C"/>
    <w:rsid w:val="005D4741"/>
    <w:rsid w:val="005D5CBC"/>
    <w:rsid w:val="005D60CE"/>
    <w:rsid w:val="005D68F9"/>
    <w:rsid w:val="005D7EF6"/>
    <w:rsid w:val="005E3EE6"/>
    <w:rsid w:val="005E5EA8"/>
    <w:rsid w:val="005E6338"/>
    <w:rsid w:val="005E67E8"/>
    <w:rsid w:val="005E6AB8"/>
    <w:rsid w:val="005E6CD7"/>
    <w:rsid w:val="005F0016"/>
    <w:rsid w:val="005F0062"/>
    <w:rsid w:val="005F2D0D"/>
    <w:rsid w:val="005F336A"/>
    <w:rsid w:val="005F4E31"/>
    <w:rsid w:val="005F5454"/>
    <w:rsid w:val="005F5801"/>
    <w:rsid w:val="005F7CBA"/>
    <w:rsid w:val="00600C7C"/>
    <w:rsid w:val="00601B1B"/>
    <w:rsid w:val="0060354D"/>
    <w:rsid w:val="0060410A"/>
    <w:rsid w:val="006052F5"/>
    <w:rsid w:val="006062FF"/>
    <w:rsid w:val="0060665E"/>
    <w:rsid w:val="00607249"/>
    <w:rsid w:val="006079A2"/>
    <w:rsid w:val="00607E0C"/>
    <w:rsid w:val="00610B9A"/>
    <w:rsid w:val="0061144F"/>
    <w:rsid w:val="006115D0"/>
    <w:rsid w:val="00611602"/>
    <w:rsid w:val="0061295D"/>
    <w:rsid w:val="00612DB2"/>
    <w:rsid w:val="0061339A"/>
    <w:rsid w:val="00613C75"/>
    <w:rsid w:val="00614926"/>
    <w:rsid w:val="006149A9"/>
    <w:rsid w:val="00614D6F"/>
    <w:rsid w:val="00614E67"/>
    <w:rsid w:val="00615C51"/>
    <w:rsid w:val="00620DB5"/>
    <w:rsid w:val="006213A5"/>
    <w:rsid w:val="00621579"/>
    <w:rsid w:val="00623A63"/>
    <w:rsid w:val="006246CC"/>
    <w:rsid w:val="0062497A"/>
    <w:rsid w:val="006300AD"/>
    <w:rsid w:val="00630FA2"/>
    <w:rsid w:val="0063153E"/>
    <w:rsid w:val="00634725"/>
    <w:rsid w:val="00634727"/>
    <w:rsid w:val="00635583"/>
    <w:rsid w:val="006357B0"/>
    <w:rsid w:val="00636D1D"/>
    <w:rsid w:val="006413E6"/>
    <w:rsid w:val="00641E3F"/>
    <w:rsid w:val="00641EEF"/>
    <w:rsid w:val="00642141"/>
    <w:rsid w:val="00642A75"/>
    <w:rsid w:val="0064519A"/>
    <w:rsid w:val="00645BDA"/>
    <w:rsid w:val="00646E3C"/>
    <w:rsid w:val="006472A6"/>
    <w:rsid w:val="006474BE"/>
    <w:rsid w:val="00647E37"/>
    <w:rsid w:val="00650879"/>
    <w:rsid w:val="00651D18"/>
    <w:rsid w:val="0065267E"/>
    <w:rsid w:val="0065336C"/>
    <w:rsid w:val="00654EE0"/>
    <w:rsid w:val="00656F0A"/>
    <w:rsid w:val="00657858"/>
    <w:rsid w:val="00657ADA"/>
    <w:rsid w:val="00657D55"/>
    <w:rsid w:val="00657DAE"/>
    <w:rsid w:val="00660023"/>
    <w:rsid w:val="0066008E"/>
    <w:rsid w:val="00661FD8"/>
    <w:rsid w:val="00664B07"/>
    <w:rsid w:val="006652C7"/>
    <w:rsid w:val="0066534B"/>
    <w:rsid w:val="006653E8"/>
    <w:rsid w:val="00665E9E"/>
    <w:rsid w:val="00667D0D"/>
    <w:rsid w:val="00672A3F"/>
    <w:rsid w:val="00672BEE"/>
    <w:rsid w:val="00674D66"/>
    <w:rsid w:val="006772C3"/>
    <w:rsid w:val="0068223D"/>
    <w:rsid w:val="00682AB1"/>
    <w:rsid w:val="006836B6"/>
    <w:rsid w:val="0068664D"/>
    <w:rsid w:val="00686C1D"/>
    <w:rsid w:val="006877B7"/>
    <w:rsid w:val="0069013B"/>
    <w:rsid w:val="00691937"/>
    <w:rsid w:val="00691B93"/>
    <w:rsid w:val="00693F41"/>
    <w:rsid w:val="00693FAD"/>
    <w:rsid w:val="006947DC"/>
    <w:rsid w:val="006A0299"/>
    <w:rsid w:val="006A14F2"/>
    <w:rsid w:val="006A1824"/>
    <w:rsid w:val="006A25EC"/>
    <w:rsid w:val="006A26EB"/>
    <w:rsid w:val="006A2B09"/>
    <w:rsid w:val="006A2B7B"/>
    <w:rsid w:val="006A2B9C"/>
    <w:rsid w:val="006A3FD0"/>
    <w:rsid w:val="006A3FFA"/>
    <w:rsid w:val="006A43FF"/>
    <w:rsid w:val="006A565D"/>
    <w:rsid w:val="006A5930"/>
    <w:rsid w:val="006A7F52"/>
    <w:rsid w:val="006B019E"/>
    <w:rsid w:val="006B0CB1"/>
    <w:rsid w:val="006B2793"/>
    <w:rsid w:val="006B29B5"/>
    <w:rsid w:val="006B4D37"/>
    <w:rsid w:val="006B4DDC"/>
    <w:rsid w:val="006B717C"/>
    <w:rsid w:val="006B7D05"/>
    <w:rsid w:val="006C0758"/>
    <w:rsid w:val="006C1002"/>
    <w:rsid w:val="006C1183"/>
    <w:rsid w:val="006C1B8F"/>
    <w:rsid w:val="006C2BC9"/>
    <w:rsid w:val="006C5706"/>
    <w:rsid w:val="006C5BCB"/>
    <w:rsid w:val="006C5E20"/>
    <w:rsid w:val="006C6748"/>
    <w:rsid w:val="006C6EEA"/>
    <w:rsid w:val="006D1C4C"/>
    <w:rsid w:val="006D42A4"/>
    <w:rsid w:val="006D4429"/>
    <w:rsid w:val="006E009D"/>
    <w:rsid w:val="006E105F"/>
    <w:rsid w:val="006E2B67"/>
    <w:rsid w:val="006E3DDD"/>
    <w:rsid w:val="006E445F"/>
    <w:rsid w:val="006E6705"/>
    <w:rsid w:val="006E6B5C"/>
    <w:rsid w:val="006E753C"/>
    <w:rsid w:val="006F07CD"/>
    <w:rsid w:val="006F0BC1"/>
    <w:rsid w:val="006F2E85"/>
    <w:rsid w:val="006F438F"/>
    <w:rsid w:val="006F5349"/>
    <w:rsid w:val="006F6747"/>
    <w:rsid w:val="006F6F2D"/>
    <w:rsid w:val="006F74E0"/>
    <w:rsid w:val="006F794C"/>
    <w:rsid w:val="007012B1"/>
    <w:rsid w:val="0070161D"/>
    <w:rsid w:val="007020CE"/>
    <w:rsid w:val="00702D79"/>
    <w:rsid w:val="007049FD"/>
    <w:rsid w:val="007056A5"/>
    <w:rsid w:val="00706015"/>
    <w:rsid w:val="007063BD"/>
    <w:rsid w:val="0070643F"/>
    <w:rsid w:val="007073A6"/>
    <w:rsid w:val="0071261D"/>
    <w:rsid w:val="0071404E"/>
    <w:rsid w:val="00714C19"/>
    <w:rsid w:val="00715F31"/>
    <w:rsid w:val="00716727"/>
    <w:rsid w:val="00720055"/>
    <w:rsid w:val="0072051B"/>
    <w:rsid w:val="00720C8F"/>
    <w:rsid w:val="00720EFE"/>
    <w:rsid w:val="0072117F"/>
    <w:rsid w:val="0072480D"/>
    <w:rsid w:val="00724953"/>
    <w:rsid w:val="00724CE8"/>
    <w:rsid w:val="00725128"/>
    <w:rsid w:val="00725285"/>
    <w:rsid w:val="007257D6"/>
    <w:rsid w:val="00727523"/>
    <w:rsid w:val="00730BC3"/>
    <w:rsid w:val="00731170"/>
    <w:rsid w:val="007336BA"/>
    <w:rsid w:val="00735F10"/>
    <w:rsid w:val="00736B40"/>
    <w:rsid w:val="007402BD"/>
    <w:rsid w:val="00740C61"/>
    <w:rsid w:val="00741295"/>
    <w:rsid w:val="007412D2"/>
    <w:rsid w:val="00742E66"/>
    <w:rsid w:val="007430BF"/>
    <w:rsid w:val="007434CC"/>
    <w:rsid w:val="00743833"/>
    <w:rsid w:val="007473AB"/>
    <w:rsid w:val="00747475"/>
    <w:rsid w:val="00747DE3"/>
    <w:rsid w:val="00751D7A"/>
    <w:rsid w:val="007540E2"/>
    <w:rsid w:val="00754620"/>
    <w:rsid w:val="00755495"/>
    <w:rsid w:val="00755563"/>
    <w:rsid w:val="00757D53"/>
    <w:rsid w:val="00760D23"/>
    <w:rsid w:val="00761128"/>
    <w:rsid w:val="007612EC"/>
    <w:rsid w:val="00762D03"/>
    <w:rsid w:val="00763AE6"/>
    <w:rsid w:val="00763CE0"/>
    <w:rsid w:val="00765ABF"/>
    <w:rsid w:val="00765B82"/>
    <w:rsid w:val="00766971"/>
    <w:rsid w:val="00767EAD"/>
    <w:rsid w:val="00771021"/>
    <w:rsid w:val="007729DB"/>
    <w:rsid w:val="0077316D"/>
    <w:rsid w:val="00773B1B"/>
    <w:rsid w:val="00776F5B"/>
    <w:rsid w:val="00780169"/>
    <w:rsid w:val="007807E4"/>
    <w:rsid w:val="00780BF8"/>
    <w:rsid w:val="00781050"/>
    <w:rsid w:val="00781198"/>
    <w:rsid w:val="007824C3"/>
    <w:rsid w:val="00782D64"/>
    <w:rsid w:val="00782E4F"/>
    <w:rsid w:val="00783068"/>
    <w:rsid w:val="007839CD"/>
    <w:rsid w:val="00783B3B"/>
    <w:rsid w:val="00785042"/>
    <w:rsid w:val="007852C0"/>
    <w:rsid w:val="00785489"/>
    <w:rsid w:val="00785790"/>
    <w:rsid w:val="007857F3"/>
    <w:rsid w:val="0078690F"/>
    <w:rsid w:val="00791EEA"/>
    <w:rsid w:val="0079293E"/>
    <w:rsid w:val="0079311E"/>
    <w:rsid w:val="00795AB0"/>
    <w:rsid w:val="00795C8B"/>
    <w:rsid w:val="00796DD4"/>
    <w:rsid w:val="007A14DF"/>
    <w:rsid w:val="007A15D3"/>
    <w:rsid w:val="007A2DF8"/>
    <w:rsid w:val="007A3926"/>
    <w:rsid w:val="007A3BF2"/>
    <w:rsid w:val="007A3EEE"/>
    <w:rsid w:val="007A3FDD"/>
    <w:rsid w:val="007A45B2"/>
    <w:rsid w:val="007A4FF0"/>
    <w:rsid w:val="007A6AEE"/>
    <w:rsid w:val="007A70FF"/>
    <w:rsid w:val="007B3C21"/>
    <w:rsid w:val="007B6064"/>
    <w:rsid w:val="007B7CF5"/>
    <w:rsid w:val="007C0A57"/>
    <w:rsid w:val="007C2EAA"/>
    <w:rsid w:val="007C3692"/>
    <w:rsid w:val="007C3C8F"/>
    <w:rsid w:val="007C3EAB"/>
    <w:rsid w:val="007C4B0C"/>
    <w:rsid w:val="007C4D00"/>
    <w:rsid w:val="007C7DF1"/>
    <w:rsid w:val="007D179B"/>
    <w:rsid w:val="007D2D4E"/>
    <w:rsid w:val="007D2FA3"/>
    <w:rsid w:val="007D3145"/>
    <w:rsid w:val="007D45C8"/>
    <w:rsid w:val="007D4A71"/>
    <w:rsid w:val="007D4E1B"/>
    <w:rsid w:val="007D588B"/>
    <w:rsid w:val="007D72B6"/>
    <w:rsid w:val="007D7328"/>
    <w:rsid w:val="007D7C67"/>
    <w:rsid w:val="007E0896"/>
    <w:rsid w:val="007E1DB3"/>
    <w:rsid w:val="007E1DB7"/>
    <w:rsid w:val="007E36D5"/>
    <w:rsid w:val="007E4AD0"/>
    <w:rsid w:val="007E52D3"/>
    <w:rsid w:val="007E660D"/>
    <w:rsid w:val="007E6DE3"/>
    <w:rsid w:val="007F0024"/>
    <w:rsid w:val="007F1F22"/>
    <w:rsid w:val="007F2449"/>
    <w:rsid w:val="007F48B3"/>
    <w:rsid w:val="007F5405"/>
    <w:rsid w:val="008002AC"/>
    <w:rsid w:val="00801885"/>
    <w:rsid w:val="00802524"/>
    <w:rsid w:val="00802C83"/>
    <w:rsid w:val="00802FA8"/>
    <w:rsid w:val="00803951"/>
    <w:rsid w:val="00803F69"/>
    <w:rsid w:val="008045FB"/>
    <w:rsid w:val="00810769"/>
    <w:rsid w:val="00811E42"/>
    <w:rsid w:val="00812DDE"/>
    <w:rsid w:val="00813A38"/>
    <w:rsid w:val="00815AAA"/>
    <w:rsid w:val="00816CB3"/>
    <w:rsid w:val="008208B7"/>
    <w:rsid w:val="008208C5"/>
    <w:rsid w:val="008216D6"/>
    <w:rsid w:val="008223AD"/>
    <w:rsid w:val="00823272"/>
    <w:rsid w:val="0082345A"/>
    <w:rsid w:val="008244ED"/>
    <w:rsid w:val="008250D7"/>
    <w:rsid w:val="00827707"/>
    <w:rsid w:val="00830819"/>
    <w:rsid w:val="00831731"/>
    <w:rsid w:val="00831CDB"/>
    <w:rsid w:val="00833DF3"/>
    <w:rsid w:val="0083400A"/>
    <w:rsid w:val="0083459C"/>
    <w:rsid w:val="008348FA"/>
    <w:rsid w:val="00835D21"/>
    <w:rsid w:val="008363E2"/>
    <w:rsid w:val="008370A7"/>
    <w:rsid w:val="00837FEF"/>
    <w:rsid w:val="00840CDD"/>
    <w:rsid w:val="00843374"/>
    <w:rsid w:val="0084543C"/>
    <w:rsid w:val="00845EEC"/>
    <w:rsid w:val="00847A1C"/>
    <w:rsid w:val="00851C0B"/>
    <w:rsid w:val="00852551"/>
    <w:rsid w:val="00852AA9"/>
    <w:rsid w:val="00853A4A"/>
    <w:rsid w:val="0085578C"/>
    <w:rsid w:val="00855BFB"/>
    <w:rsid w:val="008563BD"/>
    <w:rsid w:val="00856B96"/>
    <w:rsid w:val="008602EF"/>
    <w:rsid w:val="00860F9C"/>
    <w:rsid w:val="008611A8"/>
    <w:rsid w:val="00861293"/>
    <w:rsid w:val="00861755"/>
    <w:rsid w:val="00861964"/>
    <w:rsid w:val="00861E7A"/>
    <w:rsid w:val="00861F43"/>
    <w:rsid w:val="008645CB"/>
    <w:rsid w:val="00864ECF"/>
    <w:rsid w:val="00865206"/>
    <w:rsid w:val="008706A4"/>
    <w:rsid w:val="008707BA"/>
    <w:rsid w:val="00871C6A"/>
    <w:rsid w:val="00872AC4"/>
    <w:rsid w:val="00872D3F"/>
    <w:rsid w:val="00873433"/>
    <w:rsid w:val="00874D9D"/>
    <w:rsid w:val="00876D74"/>
    <w:rsid w:val="00877EE4"/>
    <w:rsid w:val="00882F08"/>
    <w:rsid w:val="0088376C"/>
    <w:rsid w:val="00883AB1"/>
    <w:rsid w:val="00884472"/>
    <w:rsid w:val="00884AE0"/>
    <w:rsid w:val="00884CF1"/>
    <w:rsid w:val="00885347"/>
    <w:rsid w:val="00886312"/>
    <w:rsid w:val="00887471"/>
    <w:rsid w:val="008874EA"/>
    <w:rsid w:val="00887A07"/>
    <w:rsid w:val="00890141"/>
    <w:rsid w:val="008901B8"/>
    <w:rsid w:val="00891438"/>
    <w:rsid w:val="00891ED8"/>
    <w:rsid w:val="0089258A"/>
    <w:rsid w:val="008944F6"/>
    <w:rsid w:val="008953C8"/>
    <w:rsid w:val="00897BB7"/>
    <w:rsid w:val="008A004A"/>
    <w:rsid w:val="008A19A6"/>
    <w:rsid w:val="008A2D05"/>
    <w:rsid w:val="008A4BEF"/>
    <w:rsid w:val="008A7451"/>
    <w:rsid w:val="008B3897"/>
    <w:rsid w:val="008B47E6"/>
    <w:rsid w:val="008B57BE"/>
    <w:rsid w:val="008B73C2"/>
    <w:rsid w:val="008B7CC3"/>
    <w:rsid w:val="008B7D43"/>
    <w:rsid w:val="008C0395"/>
    <w:rsid w:val="008C18A9"/>
    <w:rsid w:val="008C373F"/>
    <w:rsid w:val="008C3EDE"/>
    <w:rsid w:val="008C72A6"/>
    <w:rsid w:val="008C78E6"/>
    <w:rsid w:val="008D0B2F"/>
    <w:rsid w:val="008D1CFA"/>
    <w:rsid w:val="008D34D4"/>
    <w:rsid w:val="008D3DE6"/>
    <w:rsid w:val="008D57FE"/>
    <w:rsid w:val="008D686B"/>
    <w:rsid w:val="008D6E29"/>
    <w:rsid w:val="008E0ECB"/>
    <w:rsid w:val="008E1C90"/>
    <w:rsid w:val="008E2EBD"/>
    <w:rsid w:val="008E43CD"/>
    <w:rsid w:val="008E5215"/>
    <w:rsid w:val="008E6103"/>
    <w:rsid w:val="008E64C0"/>
    <w:rsid w:val="008E6BB4"/>
    <w:rsid w:val="008E6C85"/>
    <w:rsid w:val="008E75A0"/>
    <w:rsid w:val="008F01B3"/>
    <w:rsid w:val="008F12BB"/>
    <w:rsid w:val="008F130D"/>
    <w:rsid w:val="008F155A"/>
    <w:rsid w:val="008F2318"/>
    <w:rsid w:val="008F3562"/>
    <w:rsid w:val="008F3E08"/>
    <w:rsid w:val="008F4293"/>
    <w:rsid w:val="008F4DA4"/>
    <w:rsid w:val="0090030A"/>
    <w:rsid w:val="00901504"/>
    <w:rsid w:val="00902C4B"/>
    <w:rsid w:val="00904B6D"/>
    <w:rsid w:val="00904CB2"/>
    <w:rsid w:val="00904E76"/>
    <w:rsid w:val="00905004"/>
    <w:rsid w:val="00905887"/>
    <w:rsid w:val="0090645A"/>
    <w:rsid w:val="009115FF"/>
    <w:rsid w:val="00911841"/>
    <w:rsid w:val="00915179"/>
    <w:rsid w:val="009172DC"/>
    <w:rsid w:val="00917466"/>
    <w:rsid w:val="009203CF"/>
    <w:rsid w:val="009215A8"/>
    <w:rsid w:val="009236F7"/>
    <w:rsid w:val="00925805"/>
    <w:rsid w:val="00925F4F"/>
    <w:rsid w:val="00927557"/>
    <w:rsid w:val="00930949"/>
    <w:rsid w:val="00931055"/>
    <w:rsid w:val="00931C17"/>
    <w:rsid w:val="0093423D"/>
    <w:rsid w:val="009346BA"/>
    <w:rsid w:val="009354F1"/>
    <w:rsid w:val="00935549"/>
    <w:rsid w:val="009359CA"/>
    <w:rsid w:val="009360E5"/>
    <w:rsid w:val="00937129"/>
    <w:rsid w:val="009373E6"/>
    <w:rsid w:val="00940068"/>
    <w:rsid w:val="009403E3"/>
    <w:rsid w:val="009416F8"/>
    <w:rsid w:val="00941FB3"/>
    <w:rsid w:val="009424BA"/>
    <w:rsid w:val="00947215"/>
    <w:rsid w:val="00947A37"/>
    <w:rsid w:val="009501B9"/>
    <w:rsid w:val="00950ACC"/>
    <w:rsid w:val="00952E27"/>
    <w:rsid w:val="00954621"/>
    <w:rsid w:val="00955985"/>
    <w:rsid w:val="00956F17"/>
    <w:rsid w:val="00960274"/>
    <w:rsid w:val="00961563"/>
    <w:rsid w:val="00961CAC"/>
    <w:rsid w:val="00963ACD"/>
    <w:rsid w:val="00964996"/>
    <w:rsid w:val="00966D26"/>
    <w:rsid w:val="00967083"/>
    <w:rsid w:val="00967E34"/>
    <w:rsid w:val="00970D1E"/>
    <w:rsid w:val="009779CD"/>
    <w:rsid w:val="0098045B"/>
    <w:rsid w:val="0098054D"/>
    <w:rsid w:val="0098108A"/>
    <w:rsid w:val="00981490"/>
    <w:rsid w:val="009818FF"/>
    <w:rsid w:val="00981F35"/>
    <w:rsid w:val="009834A4"/>
    <w:rsid w:val="009842F5"/>
    <w:rsid w:val="009848CA"/>
    <w:rsid w:val="009857EA"/>
    <w:rsid w:val="00986609"/>
    <w:rsid w:val="0098781B"/>
    <w:rsid w:val="0099160F"/>
    <w:rsid w:val="00992628"/>
    <w:rsid w:val="0099306B"/>
    <w:rsid w:val="009931E8"/>
    <w:rsid w:val="00993E93"/>
    <w:rsid w:val="009963A8"/>
    <w:rsid w:val="00997B8A"/>
    <w:rsid w:val="009A0DD3"/>
    <w:rsid w:val="009A22C7"/>
    <w:rsid w:val="009A3A67"/>
    <w:rsid w:val="009A40A5"/>
    <w:rsid w:val="009A45E6"/>
    <w:rsid w:val="009B025C"/>
    <w:rsid w:val="009B1EC2"/>
    <w:rsid w:val="009B5809"/>
    <w:rsid w:val="009B6AF1"/>
    <w:rsid w:val="009B6C73"/>
    <w:rsid w:val="009B6D8C"/>
    <w:rsid w:val="009C0E84"/>
    <w:rsid w:val="009C150E"/>
    <w:rsid w:val="009C1AFD"/>
    <w:rsid w:val="009C25B3"/>
    <w:rsid w:val="009C36FF"/>
    <w:rsid w:val="009C37DC"/>
    <w:rsid w:val="009C3B1C"/>
    <w:rsid w:val="009C44E5"/>
    <w:rsid w:val="009C563E"/>
    <w:rsid w:val="009C6327"/>
    <w:rsid w:val="009C679C"/>
    <w:rsid w:val="009D0E4D"/>
    <w:rsid w:val="009D1370"/>
    <w:rsid w:val="009D450C"/>
    <w:rsid w:val="009D5995"/>
    <w:rsid w:val="009D7CB9"/>
    <w:rsid w:val="009D7DFB"/>
    <w:rsid w:val="009E1212"/>
    <w:rsid w:val="009E2247"/>
    <w:rsid w:val="009E3C17"/>
    <w:rsid w:val="009E3DE1"/>
    <w:rsid w:val="009E4CBA"/>
    <w:rsid w:val="009E56A4"/>
    <w:rsid w:val="009E6E61"/>
    <w:rsid w:val="009E7982"/>
    <w:rsid w:val="009F324B"/>
    <w:rsid w:val="00A0078A"/>
    <w:rsid w:val="00A01A8B"/>
    <w:rsid w:val="00A031C8"/>
    <w:rsid w:val="00A04EFD"/>
    <w:rsid w:val="00A04F0E"/>
    <w:rsid w:val="00A053ED"/>
    <w:rsid w:val="00A05D92"/>
    <w:rsid w:val="00A06009"/>
    <w:rsid w:val="00A060E3"/>
    <w:rsid w:val="00A0663E"/>
    <w:rsid w:val="00A07586"/>
    <w:rsid w:val="00A075B0"/>
    <w:rsid w:val="00A077B8"/>
    <w:rsid w:val="00A122AD"/>
    <w:rsid w:val="00A13F58"/>
    <w:rsid w:val="00A13FEB"/>
    <w:rsid w:val="00A15D48"/>
    <w:rsid w:val="00A205AC"/>
    <w:rsid w:val="00A205C1"/>
    <w:rsid w:val="00A206D4"/>
    <w:rsid w:val="00A213EE"/>
    <w:rsid w:val="00A21B4E"/>
    <w:rsid w:val="00A21DF0"/>
    <w:rsid w:val="00A23141"/>
    <w:rsid w:val="00A2427E"/>
    <w:rsid w:val="00A24CD6"/>
    <w:rsid w:val="00A252E7"/>
    <w:rsid w:val="00A25A96"/>
    <w:rsid w:val="00A2716D"/>
    <w:rsid w:val="00A27288"/>
    <w:rsid w:val="00A27EAB"/>
    <w:rsid w:val="00A30EA9"/>
    <w:rsid w:val="00A31C67"/>
    <w:rsid w:val="00A33E18"/>
    <w:rsid w:val="00A33E69"/>
    <w:rsid w:val="00A35294"/>
    <w:rsid w:val="00A36103"/>
    <w:rsid w:val="00A40BF9"/>
    <w:rsid w:val="00A41217"/>
    <w:rsid w:val="00A41439"/>
    <w:rsid w:val="00A41447"/>
    <w:rsid w:val="00A41F63"/>
    <w:rsid w:val="00A42527"/>
    <w:rsid w:val="00A425F4"/>
    <w:rsid w:val="00A4321F"/>
    <w:rsid w:val="00A432E4"/>
    <w:rsid w:val="00A433FA"/>
    <w:rsid w:val="00A43D88"/>
    <w:rsid w:val="00A4475B"/>
    <w:rsid w:val="00A463CC"/>
    <w:rsid w:val="00A47524"/>
    <w:rsid w:val="00A50441"/>
    <w:rsid w:val="00A50A28"/>
    <w:rsid w:val="00A51006"/>
    <w:rsid w:val="00A519A4"/>
    <w:rsid w:val="00A51B56"/>
    <w:rsid w:val="00A52DC4"/>
    <w:rsid w:val="00A5385E"/>
    <w:rsid w:val="00A53C01"/>
    <w:rsid w:val="00A56A09"/>
    <w:rsid w:val="00A60542"/>
    <w:rsid w:val="00A6231E"/>
    <w:rsid w:val="00A62575"/>
    <w:rsid w:val="00A6338A"/>
    <w:rsid w:val="00A63D8E"/>
    <w:rsid w:val="00A64C3B"/>
    <w:rsid w:val="00A65242"/>
    <w:rsid w:val="00A65BDA"/>
    <w:rsid w:val="00A67550"/>
    <w:rsid w:val="00A7040C"/>
    <w:rsid w:val="00A70500"/>
    <w:rsid w:val="00A70E3C"/>
    <w:rsid w:val="00A71C7C"/>
    <w:rsid w:val="00A72642"/>
    <w:rsid w:val="00A72D7C"/>
    <w:rsid w:val="00A74F66"/>
    <w:rsid w:val="00A754DA"/>
    <w:rsid w:val="00A76B88"/>
    <w:rsid w:val="00A8084E"/>
    <w:rsid w:val="00A82664"/>
    <w:rsid w:val="00A827CB"/>
    <w:rsid w:val="00A82BB5"/>
    <w:rsid w:val="00A87695"/>
    <w:rsid w:val="00A87A65"/>
    <w:rsid w:val="00A90593"/>
    <w:rsid w:val="00A906B1"/>
    <w:rsid w:val="00A91D39"/>
    <w:rsid w:val="00A9205A"/>
    <w:rsid w:val="00A9285A"/>
    <w:rsid w:val="00A92B61"/>
    <w:rsid w:val="00A92DB2"/>
    <w:rsid w:val="00A9323A"/>
    <w:rsid w:val="00A949FF"/>
    <w:rsid w:val="00A94DAD"/>
    <w:rsid w:val="00A95051"/>
    <w:rsid w:val="00A95EEC"/>
    <w:rsid w:val="00A97B0C"/>
    <w:rsid w:val="00A97FFE"/>
    <w:rsid w:val="00AA128B"/>
    <w:rsid w:val="00AA24BF"/>
    <w:rsid w:val="00AA39DC"/>
    <w:rsid w:val="00AA3E20"/>
    <w:rsid w:val="00AA47AB"/>
    <w:rsid w:val="00AA4BD9"/>
    <w:rsid w:val="00AA643B"/>
    <w:rsid w:val="00AA74ED"/>
    <w:rsid w:val="00AA762F"/>
    <w:rsid w:val="00AB0564"/>
    <w:rsid w:val="00AB0CAD"/>
    <w:rsid w:val="00AB1134"/>
    <w:rsid w:val="00AB12DC"/>
    <w:rsid w:val="00AB16DE"/>
    <w:rsid w:val="00AB4265"/>
    <w:rsid w:val="00AB4655"/>
    <w:rsid w:val="00AB4A09"/>
    <w:rsid w:val="00AB5462"/>
    <w:rsid w:val="00AB587C"/>
    <w:rsid w:val="00AB6AA0"/>
    <w:rsid w:val="00AB6E5A"/>
    <w:rsid w:val="00AC09D7"/>
    <w:rsid w:val="00AC2674"/>
    <w:rsid w:val="00AC27F2"/>
    <w:rsid w:val="00AC3745"/>
    <w:rsid w:val="00AC3FF6"/>
    <w:rsid w:val="00AC5DE5"/>
    <w:rsid w:val="00AC7333"/>
    <w:rsid w:val="00AC785C"/>
    <w:rsid w:val="00AD05B4"/>
    <w:rsid w:val="00AD1E92"/>
    <w:rsid w:val="00AD27AA"/>
    <w:rsid w:val="00AD3AFC"/>
    <w:rsid w:val="00AD4A3B"/>
    <w:rsid w:val="00AD5A50"/>
    <w:rsid w:val="00AD618F"/>
    <w:rsid w:val="00AD6AA5"/>
    <w:rsid w:val="00AD77BE"/>
    <w:rsid w:val="00AD7CC0"/>
    <w:rsid w:val="00AE036D"/>
    <w:rsid w:val="00AE1BC3"/>
    <w:rsid w:val="00AE3835"/>
    <w:rsid w:val="00AE41A3"/>
    <w:rsid w:val="00AE49E2"/>
    <w:rsid w:val="00AE4A5C"/>
    <w:rsid w:val="00AE4DA2"/>
    <w:rsid w:val="00AE4E19"/>
    <w:rsid w:val="00AE62AA"/>
    <w:rsid w:val="00AE7539"/>
    <w:rsid w:val="00AF064C"/>
    <w:rsid w:val="00AF31DA"/>
    <w:rsid w:val="00AF3C35"/>
    <w:rsid w:val="00AF46E1"/>
    <w:rsid w:val="00AF4A8C"/>
    <w:rsid w:val="00AF5598"/>
    <w:rsid w:val="00AF5ED9"/>
    <w:rsid w:val="00AF60D7"/>
    <w:rsid w:val="00AF7B3C"/>
    <w:rsid w:val="00B0165A"/>
    <w:rsid w:val="00B01E24"/>
    <w:rsid w:val="00B021AB"/>
    <w:rsid w:val="00B0246D"/>
    <w:rsid w:val="00B04F61"/>
    <w:rsid w:val="00B0628D"/>
    <w:rsid w:val="00B06A15"/>
    <w:rsid w:val="00B07555"/>
    <w:rsid w:val="00B079C9"/>
    <w:rsid w:val="00B10A12"/>
    <w:rsid w:val="00B115A9"/>
    <w:rsid w:val="00B120FD"/>
    <w:rsid w:val="00B124F0"/>
    <w:rsid w:val="00B1613C"/>
    <w:rsid w:val="00B164ED"/>
    <w:rsid w:val="00B16B7D"/>
    <w:rsid w:val="00B17A7E"/>
    <w:rsid w:val="00B20F3C"/>
    <w:rsid w:val="00B237E2"/>
    <w:rsid w:val="00B24BB8"/>
    <w:rsid w:val="00B251DA"/>
    <w:rsid w:val="00B25764"/>
    <w:rsid w:val="00B25A86"/>
    <w:rsid w:val="00B25C0D"/>
    <w:rsid w:val="00B30A17"/>
    <w:rsid w:val="00B318E1"/>
    <w:rsid w:val="00B319E2"/>
    <w:rsid w:val="00B3296B"/>
    <w:rsid w:val="00B33991"/>
    <w:rsid w:val="00B33C60"/>
    <w:rsid w:val="00B33DC0"/>
    <w:rsid w:val="00B33E5F"/>
    <w:rsid w:val="00B3499D"/>
    <w:rsid w:val="00B349F3"/>
    <w:rsid w:val="00B35059"/>
    <w:rsid w:val="00B35B4B"/>
    <w:rsid w:val="00B378F2"/>
    <w:rsid w:val="00B37AD7"/>
    <w:rsid w:val="00B44296"/>
    <w:rsid w:val="00B45B7F"/>
    <w:rsid w:val="00B4635B"/>
    <w:rsid w:val="00B46DCF"/>
    <w:rsid w:val="00B47053"/>
    <w:rsid w:val="00B50379"/>
    <w:rsid w:val="00B52C3D"/>
    <w:rsid w:val="00B53172"/>
    <w:rsid w:val="00B55564"/>
    <w:rsid w:val="00B6072B"/>
    <w:rsid w:val="00B60A20"/>
    <w:rsid w:val="00B61C4D"/>
    <w:rsid w:val="00B64DB9"/>
    <w:rsid w:val="00B657DF"/>
    <w:rsid w:val="00B6606F"/>
    <w:rsid w:val="00B67171"/>
    <w:rsid w:val="00B6730B"/>
    <w:rsid w:val="00B6791D"/>
    <w:rsid w:val="00B6798C"/>
    <w:rsid w:val="00B7104C"/>
    <w:rsid w:val="00B73977"/>
    <w:rsid w:val="00B74056"/>
    <w:rsid w:val="00B7591D"/>
    <w:rsid w:val="00B75CE8"/>
    <w:rsid w:val="00B76168"/>
    <w:rsid w:val="00B7637E"/>
    <w:rsid w:val="00B766A3"/>
    <w:rsid w:val="00B80713"/>
    <w:rsid w:val="00B80B8B"/>
    <w:rsid w:val="00B82A39"/>
    <w:rsid w:val="00B83DEA"/>
    <w:rsid w:val="00B85C1B"/>
    <w:rsid w:val="00B86DE1"/>
    <w:rsid w:val="00B87300"/>
    <w:rsid w:val="00B9039A"/>
    <w:rsid w:val="00B90C5C"/>
    <w:rsid w:val="00B9105A"/>
    <w:rsid w:val="00B9336C"/>
    <w:rsid w:val="00B94133"/>
    <w:rsid w:val="00B94245"/>
    <w:rsid w:val="00B9575E"/>
    <w:rsid w:val="00B97821"/>
    <w:rsid w:val="00B97E29"/>
    <w:rsid w:val="00B97E66"/>
    <w:rsid w:val="00BA0616"/>
    <w:rsid w:val="00BA0F0F"/>
    <w:rsid w:val="00BA1871"/>
    <w:rsid w:val="00BA1D5D"/>
    <w:rsid w:val="00BA2255"/>
    <w:rsid w:val="00BA2514"/>
    <w:rsid w:val="00BA4410"/>
    <w:rsid w:val="00BA5376"/>
    <w:rsid w:val="00BB31B2"/>
    <w:rsid w:val="00BC0182"/>
    <w:rsid w:val="00BC1BB5"/>
    <w:rsid w:val="00BC1C55"/>
    <w:rsid w:val="00BC2A2C"/>
    <w:rsid w:val="00BC33F8"/>
    <w:rsid w:val="00BC3461"/>
    <w:rsid w:val="00BD01B5"/>
    <w:rsid w:val="00BD09F0"/>
    <w:rsid w:val="00BD0BA3"/>
    <w:rsid w:val="00BD2A9B"/>
    <w:rsid w:val="00BD2EBF"/>
    <w:rsid w:val="00BD31A7"/>
    <w:rsid w:val="00BD34AA"/>
    <w:rsid w:val="00BD36D0"/>
    <w:rsid w:val="00BD3F44"/>
    <w:rsid w:val="00BD422E"/>
    <w:rsid w:val="00BD4EE8"/>
    <w:rsid w:val="00BD4F39"/>
    <w:rsid w:val="00BE0071"/>
    <w:rsid w:val="00BE0AC4"/>
    <w:rsid w:val="00BE0E52"/>
    <w:rsid w:val="00BE3390"/>
    <w:rsid w:val="00BE3740"/>
    <w:rsid w:val="00BE3922"/>
    <w:rsid w:val="00BE3A88"/>
    <w:rsid w:val="00BE3ED1"/>
    <w:rsid w:val="00BE3F85"/>
    <w:rsid w:val="00BE4109"/>
    <w:rsid w:val="00BE5757"/>
    <w:rsid w:val="00BE5A38"/>
    <w:rsid w:val="00BE5B7A"/>
    <w:rsid w:val="00BE5B97"/>
    <w:rsid w:val="00BE5EA7"/>
    <w:rsid w:val="00BE76E4"/>
    <w:rsid w:val="00BE7DD7"/>
    <w:rsid w:val="00BF09DA"/>
    <w:rsid w:val="00BF18A8"/>
    <w:rsid w:val="00BF1CA1"/>
    <w:rsid w:val="00BF289F"/>
    <w:rsid w:val="00BF6693"/>
    <w:rsid w:val="00BF688B"/>
    <w:rsid w:val="00BF6A80"/>
    <w:rsid w:val="00BF7AD3"/>
    <w:rsid w:val="00C00E55"/>
    <w:rsid w:val="00C029A3"/>
    <w:rsid w:val="00C02D31"/>
    <w:rsid w:val="00C048F6"/>
    <w:rsid w:val="00C05101"/>
    <w:rsid w:val="00C05A11"/>
    <w:rsid w:val="00C05DD5"/>
    <w:rsid w:val="00C078BF"/>
    <w:rsid w:val="00C07FB5"/>
    <w:rsid w:val="00C1018D"/>
    <w:rsid w:val="00C10BFC"/>
    <w:rsid w:val="00C12C87"/>
    <w:rsid w:val="00C143DC"/>
    <w:rsid w:val="00C145AE"/>
    <w:rsid w:val="00C14662"/>
    <w:rsid w:val="00C149CA"/>
    <w:rsid w:val="00C21117"/>
    <w:rsid w:val="00C21AE6"/>
    <w:rsid w:val="00C22749"/>
    <w:rsid w:val="00C233A7"/>
    <w:rsid w:val="00C256B7"/>
    <w:rsid w:val="00C27987"/>
    <w:rsid w:val="00C27E5C"/>
    <w:rsid w:val="00C27F0A"/>
    <w:rsid w:val="00C314C0"/>
    <w:rsid w:val="00C32712"/>
    <w:rsid w:val="00C33FA5"/>
    <w:rsid w:val="00C341C0"/>
    <w:rsid w:val="00C342B1"/>
    <w:rsid w:val="00C347C3"/>
    <w:rsid w:val="00C354C2"/>
    <w:rsid w:val="00C35A6F"/>
    <w:rsid w:val="00C35AD1"/>
    <w:rsid w:val="00C37657"/>
    <w:rsid w:val="00C40E55"/>
    <w:rsid w:val="00C415F3"/>
    <w:rsid w:val="00C41CBC"/>
    <w:rsid w:val="00C42749"/>
    <w:rsid w:val="00C4334B"/>
    <w:rsid w:val="00C43982"/>
    <w:rsid w:val="00C44384"/>
    <w:rsid w:val="00C44A9E"/>
    <w:rsid w:val="00C45CA2"/>
    <w:rsid w:val="00C472EA"/>
    <w:rsid w:val="00C47A18"/>
    <w:rsid w:val="00C50EA5"/>
    <w:rsid w:val="00C521FB"/>
    <w:rsid w:val="00C52A7F"/>
    <w:rsid w:val="00C52FB9"/>
    <w:rsid w:val="00C56712"/>
    <w:rsid w:val="00C603F4"/>
    <w:rsid w:val="00C605CF"/>
    <w:rsid w:val="00C61555"/>
    <w:rsid w:val="00C616C4"/>
    <w:rsid w:val="00C61AEF"/>
    <w:rsid w:val="00C61EA9"/>
    <w:rsid w:val="00C624EB"/>
    <w:rsid w:val="00C63577"/>
    <w:rsid w:val="00C64052"/>
    <w:rsid w:val="00C65EB3"/>
    <w:rsid w:val="00C661CC"/>
    <w:rsid w:val="00C67CEF"/>
    <w:rsid w:val="00C7170E"/>
    <w:rsid w:val="00C71F87"/>
    <w:rsid w:val="00C723D9"/>
    <w:rsid w:val="00C7269A"/>
    <w:rsid w:val="00C72EDC"/>
    <w:rsid w:val="00C734D2"/>
    <w:rsid w:val="00C7467E"/>
    <w:rsid w:val="00C7607C"/>
    <w:rsid w:val="00C763AD"/>
    <w:rsid w:val="00C80026"/>
    <w:rsid w:val="00C80F25"/>
    <w:rsid w:val="00C81E5E"/>
    <w:rsid w:val="00C8240C"/>
    <w:rsid w:val="00C83B43"/>
    <w:rsid w:val="00C85443"/>
    <w:rsid w:val="00C85468"/>
    <w:rsid w:val="00C86E40"/>
    <w:rsid w:val="00C91996"/>
    <w:rsid w:val="00C9315D"/>
    <w:rsid w:val="00C936ED"/>
    <w:rsid w:val="00C93A88"/>
    <w:rsid w:val="00C97324"/>
    <w:rsid w:val="00CA00C3"/>
    <w:rsid w:val="00CA10E7"/>
    <w:rsid w:val="00CA20CC"/>
    <w:rsid w:val="00CA31A4"/>
    <w:rsid w:val="00CA7B41"/>
    <w:rsid w:val="00CA7E41"/>
    <w:rsid w:val="00CB00C8"/>
    <w:rsid w:val="00CB13F3"/>
    <w:rsid w:val="00CB1B08"/>
    <w:rsid w:val="00CB1B5F"/>
    <w:rsid w:val="00CB2548"/>
    <w:rsid w:val="00CB2EE5"/>
    <w:rsid w:val="00CB304F"/>
    <w:rsid w:val="00CB32D9"/>
    <w:rsid w:val="00CB35FB"/>
    <w:rsid w:val="00CB387E"/>
    <w:rsid w:val="00CB54EB"/>
    <w:rsid w:val="00CB6122"/>
    <w:rsid w:val="00CB780F"/>
    <w:rsid w:val="00CC0FCE"/>
    <w:rsid w:val="00CC1C96"/>
    <w:rsid w:val="00CC2559"/>
    <w:rsid w:val="00CC26A0"/>
    <w:rsid w:val="00CC35FA"/>
    <w:rsid w:val="00CC419C"/>
    <w:rsid w:val="00CC6438"/>
    <w:rsid w:val="00CD0CE2"/>
    <w:rsid w:val="00CD3DFB"/>
    <w:rsid w:val="00CD48D6"/>
    <w:rsid w:val="00CD4E77"/>
    <w:rsid w:val="00CD6547"/>
    <w:rsid w:val="00CD6F2D"/>
    <w:rsid w:val="00CD791F"/>
    <w:rsid w:val="00CD7B71"/>
    <w:rsid w:val="00CE0ACC"/>
    <w:rsid w:val="00CE11F7"/>
    <w:rsid w:val="00CE3419"/>
    <w:rsid w:val="00CE34F0"/>
    <w:rsid w:val="00CE371B"/>
    <w:rsid w:val="00CE3802"/>
    <w:rsid w:val="00CE3D58"/>
    <w:rsid w:val="00CE41AB"/>
    <w:rsid w:val="00CF23AA"/>
    <w:rsid w:val="00CF2649"/>
    <w:rsid w:val="00CF299B"/>
    <w:rsid w:val="00CF320B"/>
    <w:rsid w:val="00CF3E9E"/>
    <w:rsid w:val="00CF4285"/>
    <w:rsid w:val="00CF63DB"/>
    <w:rsid w:val="00CF65E4"/>
    <w:rsid w:val="00CF6862"/>
    <w:rsid w:val="00CF71BC"/>
    <w:rsid w:val="00CF7FF8"/>
    <w:rsid w:val="00D0072A"/>
    <w:rsid w:val="00D007A7"/>
    <w:rsid w:val="00D00EC1"/>
    <w:rsid w:val="00D01518"/>
    <w:rsid w:val="00D01F3E"/>
    <w:rsid w:val="00D04078"/>
    <w:rsid w:val="00D0671D"/>
    <w:rsid w:val="00D07440"/>
    <w:rsid w:val="00D07549"/>
    <w:rsid w:val="00D07C11"/>
    <w:rsid w:val="00D12573"/>
    <w:rsid w:val="00D13B92"/>
    <w:rsid w:val="00D15711"/>
    <w:rsid w:val="00D169C9"/>
    <w:rsid w:val="00D1727E"/>
    <w:rsid w:val="00D21D4B"/>
    <w:rsid w:val="00D22DB8"/>
    <w:rsid w:val="00D23108"/>
    <w:rsid w:val="00D25115"/>
    <w:rsid w:val="00D2646F"/>
    <w:rsid w:val="00D318BD"/>
    <w:rsid w:val="00D32F81"/>
    <w:rsid w:val="00D346E8"/>
    <w:rsid w:val="00D34891"/>
    <w:rsid w:val="00D34B0E"/>
    <w:rsid w:val="00D35196"/>
    <w:rsid w:val="00D36131"/>
    <w:rsid w:val="00D37AAC"/>
    <w:rsid w:val="00D37CD7"/>
    <w:rsid w:val="00D40200"/>
    <w:rsid w:val="00D424A7"/>
    <w:rsid w:val="00D44504"/>
    <w:rsid w:val="00D467C9"/>
    <w:rsid w:val="00D471C2"/>
    <w:rsid w:val="00D47389"/>
    <w:rsid w:val="00D47969"/>
    <w:rsid w:val="00D527B5"/>
    <w:rsid w:val="00D5639F"/>
    <w:rsid w:val="00D57237"/>
    <w:rsid w:val="00D619F5"/>
    <w:rsid w:val="00D61FA9"/>
    <w:rsid w:val="00D62D81"/>
    <w:rsid w:val="00D6351D"/>
    <w:rsid w:val="00D6489C"/>
    <w:rsid w:val="00D66DC5"/>
    <w:rsid w:val="00D67946"/>
    <w:rsid w:val="00D701C8"/>
    <w:rsid w:val="00D710A7"/>
    <w:rsid w:val="00D711D5"/>
    <w:rsid w:val="00D712A2"/>
    <w:rsid w:val="00D71469"/>
    <w:rsid w:val="00D73BAB"/>
    <w:rsid w:val="00D749F5"/>
    <w:rsid w:val="00D766CE"/>
    <w:rsid w:val="00D77402"/>
    <w:rsid w:val="00D77630"/>
    <w:rsid w:val="00D777F6"/>
    <w:rsid w:val="00D77BD1"/>
    <w:rsid w:val="00D80167"/>
    <w:rsid w:val="00D80F93"/>
    <w:rsid w:val="00D81390"/>
    <w:rsid w:val="00D81F10"/>
    <w:rsid w:val="00D838F1"/>
    <w:rsid w:val="00D83BE3"/>
    <w:rsid w:val="00D847F4"/>
    <w:rsid w:val="00D85962"/>
    <w:rsid w:val="00D85EB1"/>
    <w:rsid w:val="00D8624B"/>
    <w:rsid w:val="00D866A6"/>
    <w:rsid w:val="00D86A09"/>
    <w:rsid w:val="00D902BD"/>
    <w:rsid w:val="00D90865"/>
    <w:rsid w:val="00D90C88"/>
    <w:rsid w:val="00D91805"/>
    <w:rsid w:val="00D918C6"/>
    <w:rsid w:val="00D91E2F"/>
    <w:rsid w:val="00D91F76"/>
    <w:rsid w:val="00D92B42"/>
    <w:rsid w:val="00D930B5"/>
    <w:rsid w:val="00D930F2"/>
    <w:rsid w:val="00D9508B"/>
    <w:rsid w:val="00D9553D"/>
    <w:rsid w:val="00D95C4D"/>
    <w:rsid w:val="00DA09DE"/>
    <w:rsid w:val="00DA0B00"/>
    <w:rsid w:val="00DA1399"/>
    <w:rsid w:val="00DA272C"/>
    <w:rsid w:val="00DA3204"/>
    <w:rsid w:val="00DA41A0"/>
    <w:rsid w:val="00DA4619"/>
    <w:rsid w:val="00DA49C2"/>
    <w:rsid w:val="00DA57E4"/>
    <w:rsid w:val="00DA5888"/>
    <w:rsid w:val="00DB019A"/>
    <w:rsid w:val="00DB05EB"/>
    <w:rsid w:val="00DB09D7"/>
    <w:rsid w:val="00DB13BF"/>
    <w:rsid w:val="00DB51DF"/>
    <w:rsid w:val="00DB582C"/>
    <w:rsid w:val="00DB7274"/>
    <w:rsid w:val="00DB7994"/>
    <w:rsid w:val="00DB7AEB"/>
    <w:rsid w:val="00DB7F1B"/>
    <w:rsid w:val="00DC04BD"/>
    <w:rsid w:val="00DC050A"/>
    <w:rsid w:val="00DC2418"/>
    <w:rsid w:val="00DC3829"/>
    <w:rsid w:val="00DC472C"/>
    <w:rsid w:val="00DC5622"/>
    <w:rsid w:val="00DC583C"/>
    <w:rsid w:val="00DC635A"/>
    <w:rsid w:val="00DC63D9"/>
    <w:rsid w:val="00DC6CA9"/>
    <w:rsid w:val="00DD13D8"/>
    <w:rsid w:val="00DD186E"/>
    <w:rsid w:val="00DD253C"/>
    <w:rsid w:val="00DD2AE2"/>
    <w:rsid w:val="00DD2B64"/>
    <w:rsid w:val="00DD7EC6"/>
    <w:rsid w:val="00DE0268"/>
    <w:rsid w:val="00DE0861"/>
    <w:rsid w:val="00DE0E1F"/>
    <w:rsid w:val="00DE1961"/>
    <w:rsid w:val="00DE3E7A"/>
    <w:rsid w:val="00DE5092"/>
    <w:rsid w:val="00DE52BA"/>
    <w:rsid w:val="00DF1BB1"/>
    <w:rsid w:val="00DF4C3A"/>
    <w:rsid w:val="00DF55CD"/>
    <w:rsid w:val="00DF677D"/>
    <w:rsid w:val="00DF68BF"/>
    <w:rsid w:val="00DF75B0"/>
    <w:rsid w:val="00E00000"/>
    <w:rsid w:val="00E01443"/>
    <w:rsid w:val="00E02637"/>
    <w:rsid w:val="00E02B9A"/>
    <w:rsid w:val="00E03548"/>
    <w:rsid w:val="00E04D06"/>
    <w:rsid w:val="00E05ABB"/>
    <w:rsid w:val="00E0612D"/>
    <w:rsid w:val="00E069B9"/>
    <w:rsid w:val="00E10CED"/>
    <w:rsid w:val="00E11026"/>
    <w:rsid w:val="00E11A2A"/>
    <w:rsid w:val="00E11FF0"/>
    <w:rsid w:val="00E13149"/>
    <w:rsid w:val="00E13A81"/>
    <w:rsid w:val="00E13D88"/>
    <w:rsid w:val="00E14152"/>
    <w:rsid w:val="00E14894"/>
    <w:rsid w:val="00E16003"/>
    <w:rsid w:val="00E16854"/>
    <w:rsid w:val="00E21783"/>
    <w:rsid w:val="00E2193F"/>
    <w:rsid w:val="00E2364F"/>
    <w:rsid w:val="00E236F0"/>
    <w:rsid w:val="00E23BF3"/>
    <w:rsid w:val="00E240D7"/>
    <w:rsid w:val="00E2481B"/>
    <w:rsid w:val="00E24B6F"/>
    <w:rsid w:val="00E24DB3"/>
    <w:rsid w:val="00E24EF4"/>
    <w:rsid w:val="00E27E7D"/>
    <w:rsid w:val="00E31047"/>
    <w:rsid w:val="00E31350"/>
    <w:rsid w:val="00E344CE"/>
    <w:rsid w:val="00E345FA"/>
    <w:rsid w:val="00E34A3E"/>
    <w:rsid w:val="00E362A2"/>
    <w:rsid w:val="00E373F8"/>
    <w:rsid w:val="00E40114"/>
    <w:rsid w:val="00E40526"/>
    <w:rsid w:val="00E4109E"/>
    <w:rsid w:val="00E41B2C"/>
    <w:rsid w:val="00E4296C"/>
    <w:rsid w:val="00E42C27"/>
    <w:rsid w:val="00E437D8"/>
    <w:rsid w:val="00E43E9E"/>
    <w:rsid w:val="00E43F34"/>
    <w:rsid w:val="00E44109"/>
    <w:rsid w:val="00E44279"/>
    <w:rsid w:val="00E4481F"/>
    <w:rsid w:val="00E45EB6"/>
    <w:rsid w:val="00E4607F"/>
    <w:rsid w:val="00E46B42"/>
    <w:rsid w:val="00E46CE2"/>
    <w:rsid w:val="00E47EF5"/>
    <w:rsid w:val="00E513BB"/>
    <w:rsid w:val="00E519FD"/>
    <w:rsid w:val="00E51DB6"/>
    <w:rsid w:val="00E5283D"/>
    <w:rsid w:val="00E549B9"/>
    <w:rsid w:val="00E5596B"/>
    <w:rsid w:val="00E56A7D"/>
    <w:rsid w:val="00E57730"/>
    <w:rsid w:val="00E601E4"/>
    <w:rsid w:val="00E60459"/>
    <w:rsid w:val="00E60D73"/>
    <w:rsid w:val="00E62EF8"/>
    <w:rsid w:val="00E62FD9"/>
    <w:rsid w:val="00E648B1"/>
    <w:rsid w:val="00E66462"/>
    <w:rsid w:val="00E67CD4"/>
    <w:rsid w:val="00E71157"/>
    <w:rsid w:val="00E73CCA"/>
    <w:rsid w:val="00E75270"/>
    <w:rsid w:val="00E75387"/>
    <w:rsid w:val="00E75818"/>
    <w:rsid w:val="00E75B19"/>
    <w:rsid w:val="00E75E33"/>
    <w:rsid w:val="00E75FE0"/>
    <w:rsid w:val="00E76F0B"/>
    <w:rsid w:val="00E772E2"/>
    <w:rsid w:val="00E81630"/>
    <w:rsid w:val="00E81E96"/>
    <w:rsid w:val="00E82395"/>
    <w:rsid w:val="00E82DA8"/>
    <w:rsid w:val="00E831D0"/>
    <w:rsid w:val="00E8460E"/>
    <w:rsid w:val="00E8464D"/>
    <w:rsid w:val="00E8794C"/>
    <w:rsid w:val="00E91677"/>
    <w:rsid w:val="00E946F2"/>
    <w:rsid w:val="00E9552C"/>
    <w:rsid w:val="00E958B6"/>
    <w:rsid w:val="00E966E4"/>
    <w:rsid w:val="00E96D3C"/>
    <w:rsid w:val="00EA2AFA"/>
    <w:rsid w:val="00EA396B"/>
    <w:rsid w:val="00EA44E8"/>
    <w:rsid w:val="00EA48E7"/>
    <w:rsid w:val="00EA4D5A"/>
    <w:rsid w:val="00EB0FC4"/>
    <w:rsid w:val="00EB1166"/>
    <w:rsid w:val="00EB2FAB"/>
    <w:rsid w:val="00EB3426"/>
    <w:rsid w:val="00EB3F32"/>
    <w:rsid w:val="00EB5066"/>
    <w:rsid w:val="00EB5BB9"/>
    <w:rsid w:val="00EB62F3"/>
    <w:rsid w:val="00EB6531"/>
    <w:rsid w:val="00EB7615"/>
    <w:rsid w:val="00EC0A28"/>
    <w:rsid w:val="00EC74F3"/>
    <w:rsid w:val="00ED07F1"/>
    <w:rsid w:val="00ED0ECC"/>
    <w:rsid w:val="00ED10CF"/>
    <w:rsid w:val="00ED17EB"/>
    <w:rsid w:val="00ED22FE"/>
    <w:rsid w:val="00ED497F"/>
    <w:rsid w:val="00ED56F3"/>
    <w:rsid w:val="00ED6134"/>
    <w:rsid w:val="00ED6789"/>
    <w:rsid w:val="00ED6F62"/>
    <w:rsid w:val="00ED767B"/>
    <w:rsid w:val="00EE14E1"/>
    <w:rsid w:val="00EE15EE"/>
    <w:rsid w:val="00EE2670"/>
    <w:rsid w:val="00EE290B"/>
    <w:rsid w:val="00EE459C"/>
    <w:rsid w:val="00EE4614"/>
    <w:rsid w:val="00EE4C8D"/>
    <w:rsid w:val="00EE5051"/>
    <w:rsid w:val="00EE5BAB"/>
    <w:rsid w:val="00EE6B1B"/>
    <w:rsid w:val="00EE6C2E"/>
    <w:rsid w:val="00EE7906"/>
    <w:rsid w:val="00EE7F7D"/>
    <w:rsid w:val="00EF096C"/>
    <w:rsid w:val="00EF19EB"/>
    <w:rsid w:val="00EF203C"/>
    <w:rsid w:val="00EF258B"/>
    <w:rsid w:val="00EF3FA5"/>
    <w:rsid w:val="00EF4714"/>
    <w:rsid w:val="00EF66FC"/>
    <w:rsid w:val="00EF6D4C"/>
    <w:rsid w:val="00EF7C10"/>
    <w:rsid w:val="00F012A9"/>
    <w:rsid w:val="00F0131A"/>
    <w:rsid w:val="00F02F88"/>
    <w:rsid w:val="00F043C7"/>
    <w:rsid w:val="00F04749"/>
    <w:rsid w:val="00F048A8"/>
    <w:rsid w:val="00F0588F"/>
    <w:rsid w:val="00F07C11"/>
    <w:rsid w:val="00F07D3F"/>
    <w:rsid w:val="00F1122B"/>
    <w:rsid w:val="00F115BC"/>
    <w:rsid w:val="00F12F70"/>
    <w:rsid w:val="00F13191"/>
    <w:rsid w:val="00F1494A"/>
    <w:rsid w:val="00F156FC"/>
    <w:rsid w:val="00F16070"/>
    <w:rsid w:val="00F17F27"/>
    <w:rsid w:val="00F20FA5"/>
    <w:rsid w:val="00F213DF"/>
    <w:rsid w:val="00F21C37"/>
    <w:rsid w:val="00F21F35"/>
    <w:rsid w:val="00F226EC"/>
    <w:rsid w:val="00F241BE"/>
    <w:rsid w:val="00F24349"/>
    <w:rsid w:val="00F24509"/>
    <w:rsid w:val="00F26158"/>
    <w:rsid w:val="00F26570"/>
    <w:rsid w:val="00F26A54"/>
    <w:rsid w:val="00F26B40"/>
    <w:rsid w:val="00F2796B"/>
    <w:rsid w:val="00F31039"/>
    <w:rsid w:val="00F312BA"/>
    <w:rsid w:val="00F332AB"/>
    <w:rsid w:val="00F343CD"/>
    <w:rsid w:val="00F3512E"/>
    <w:rsid w:val="00F356B8"/>
    <w:rsid w:val="00F36688"/>
    <w:rsid w:val="00F373A4"/>
    <w:rsid w:val="00F37D07"/>
    <w:rsid w:val="00F37FEF"/>
    <w:rsid w:val="00F40102"/>
    <w:rsid w:val="00F4192A"/>
    <w:rsid w:val="00F41F5D"/>
    <w:rsid w:val="00F42967"/>
    <w:rsid w:val="00F42DFE"/>
    <w:rsid w:val="00F43341"/>
    <w:rsid w:val="00F444F8"/>
    <w:rsid w:val="00F456C0"/>
    <w:rsid w:val="00F45DAA"/>
    <w:rsid w:val="00F47520"/>
    <w:rsid w:val="00F5068B"/>
    <w:rsid w:val="00F50F76"/>
    <w:rsid w:val="00F51CB2"/>
    <w:rsid w:val="00F5207F"/>
    <w:rsid w:val="00F5213B"/>
    <w:rsid w:val="00F528B3"/>
    <w:rsid w:val="00F52A1A"/>
    <w:rsid w:val="00F535AE"/>
    <w:rsid w:val="00F542FF"/>
    <w:rsid w:val="00F54B57"/>
    <w:rsid w:val="00F5679B"/>
    <w:rsid w:val="00F571C5"/>
    <w:rsid w:val="00F57CCD"/>
    <w:rsid w:val="00F60D9C"/>
    <w:rsid w:val="00F61994"/>
    <w:rsid w:val="00F61A9F"/>
    <w:rsid w:val="00F61E39"/>
    <w:rsid w:val="00F623A4"/>
    <w:rsid w:val="00F62E28"/>
    <w:rsid w:val="00F631C6"/>
    <w:rsid w:val="00F631D6"/>
    <w:rsid w:val="00F64304"/>
    <w:rsid w:val="00F64FC0"/>
    <w:rsid w:val="00F65E5D"/>
    <w:rsid w:val="00F66627"/>
    <w:rsid w:val="00F703F7"/>
    <w:rsid w:val="00F70C71"/>
    <w:rsid w:val="00F7149E"/>
    <w:rsid w:val="00F7415D"/>
    <w:rsid w:val="00F74B29"/>
    <w:rsid w:val="00F766F5"/>
    <w:rsid w:val="00F76787"/>
    <w:rsid w:val="00F76BDB"/>
    <w:rsid w:val="00F77306"/>
    <w:rsid w:val="00F77309"/>
    <w:rsid w:val="00F81DFC"/>
    <w:rsid w:val="00F8265E"/>
    <w:rsid w:val="00F84A98"/>
    <w:rsid w:val="00F84FD5"/>
    <w:rsid w:val="00F8502C"/>
    <w:rsid w:val="00F85056"/>
    <w:rsid w:val="00F85A68"/>
    <w:rsid w:val="00F87095"/>
    <w:rsid w:val="00F873B9"/>
    <w:rsid w:val="00F8778D"/>
    <w:rsid w:val="00F87AD2"/>
    <w:rsid w:val="00F90929"/>
    <w:rsid w:val="00F90C19"/>
    <w:rsid w:val="00F91680"/>
    <w:rsid w:val="00F9264E"/>
    <w:rsid w:val="00F927C2"/>
    <w:rsid w:val="00F94B21"/>
    <w:rsid w:val="00F96602"/>
    <w:rsid w:val="00F9796C"/>
    <w:rsid w:val="00FA0AE4"/>
    <w:rsid w:val="00FA242D"/>
    <w:rsid w:val="00FA35B3"/>
    <w:rsid w:val="00FA35DE"/>
    <w:rsid w:val="00FA5853"/>
    <w:rsid w:val="00FA5DA8"/>
    <w:rsid w:val="00FA6315"/>
    <w:rsid w:val="00FA7A6B"/>
    <w:rsid w:val="00FA7DAA"/>
    <w:rsid w:val="00FB052E"/>
    <w:rsid w:val="00FB0B68"/>
    <w:rsid w:val="00FB17D9"/>
    <w:rsid w:val="00FB19FF"/>
    <w:rsid w:val="00FB2266"/>
    <w:rsid w:val="00FB339B"/>
    <w:rsid w:val="00FB4303"/>
    <w:rsid w:val="00FB5093"/>
    <w:rsid w:val="00FB660F"/>
    <w:rsid w:val="00FB7CD6"/>
    <w:rsid w:val="00FC2985"/>
    <w:rsid w:val="00FC315F"/>
    <w:rsid w:val="00FC47F2"/>
    <w:rsid w:val="00FC48B4"/>
    <w:rsid w:val="00FC53E2"/>
    <w:rsid w:val="00FC5C5E"/>
    <w:rsid w:val="00FC5F71"/>
    <w:rsid w:val="00FC628B"/>
    <w:rsid w:val="00FC6E90"/>
    <w:rsid w:val="00FD1C1F"/>
    <w:rsid w:val="00FD3B27"/>
    <w:rsid w:val="00FD5B5D"/>
    <w:rsid w:val="00FE0437"/>
    <w:rsid w:val="00FE0B31"/>
    <w:rsid w:val="00FE4FDA"/>
    <w:rsid w:val="00FE578F"/>
    <w:rsid w:val="00FE57ED"/>
    <w:rsid w:val="00FE60EE"/>
    <w:rsid w:val="00FE633F"/>
    <w:rsid w:val="00FE786F"/>
    <w:rsid w:val="00FF1426"/>
    <w:rsid w:val="00FF2A6C"/>
    <w:rsid w:val="00FF2E76"/>
    <w:rsid w:val="00FF329F"/>
    <w:rsid w:val="00FF37E5"/>
    <w:rsid w:val="00FF5CD3"/>
    <w:rsid w:val="00FF5F03"/>
    <w:rsid w:val="00FF6BA2"/>
    <w:rsid w:val="00FF7063"/>
    <w:rsid w:val="00FF78C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120DF8"/>
  <w15:docId w15:val="{34BEDBC0-4960-9246-9E85-738D22A5C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3F40"/>
    <w:rPr>
      <w:rFonts w:ascii="Times New Roman" w:eastAsia="Times New Roman" w:hAnsi="Times New Roman" w:cs="Times New Roman"/>
      <w:lang w:val="en-GB"/>
    </w:rPr>
  </w:style>
  <w:style w:type="paragraph" w:styleId="Heading1">
    <w:name w:val="heading 1"/>
    <w:basedOn w:val="Normal"/>
    <w:next w:val="Normal"/>
    <w:link w:val="Heading1Char"/>
    <w:qFormat/>
    <w:rsid w:val="00E56A7D"/>
    <w:pPr>
      <w:keepNext/>
      <w:numPr>
        <w:numId w:val="1"/>
      </w:numPr>
      <w:autoSpaceDE w:val="0"/>
      <w:autoSpaceDN w:val="0"/>
      <w:spacing w:before="240" w:after="80"/>
      <w:jc w:val="center"/>
      <w:outlineLvl w:val="0"/>
    </w:pPr>
    <w:rPr>
      <w:smallCaps/>
      <w:kern w:val="28"/>
      <w:sz w:val="20"/>
      <w:szCs w:val="20"/>
      <w:lang w:val="en-US"/>
    </w:rPr>
  </w:style>
  <w:style w:type="paragraph" w:styleId="Heading3">
    <w:name w:val="heading 3"/>
    <w:basedOn w:val="Normal"/>
    <w:next w:val="Normal"/>
    <w:link w:val="Heading3Char"/>
    <w:qFormat/>
    <w:rsid w:val="00E56A7D"/>
    <w:pPr>
      <w:keepNext/>
      <w:numPr>
        <w:ilvl w:val="2"/>
        <w:numId w:val="1"/>
      </w:numPr>
      <w:autoSpaceDE w:val="0"/>
      <w:autoSpaceDN w:val="0"/>
      <w:ind w:left="288"/>
      <w:outlineLvl w:val="2"/>
    </w:pPr>
    <w:rPr>
      <w:i/>
      <w:iCs/>
      <w:sz w:val="20"/>
      <w:szCs w:val="20"/>
      <w:lang w:val="en-US"/>
    </w:rPr>
  </w:style>
  <w:style w:type="paragraph" w:styleId="Heading4">
    <w:name w:val="heading 4"/>
    <w:basedOn w:val="Normal"/>
    <w:next w:val="Normal"/>
    <w:link w:val="Heading4Char"/>
    <w:qFormat/>
    <w:rsid w:val="00E56A7D"/>
    <w:pPr>
      <w:keepNext/>
      <w:numPr>
        <w:ilvl w:val="3"/>
        <w:numId w:val="1"/>
      </w:numPr>
      <w:autoSpaceDE w:val="0"/>
      <w:autoSpaceDN w:val="0"/>
      <w:spacing w:before="240" w:after="60"/>
      <w:outlineLvl w:val="3"/>
    </w:pPr>
    <w:rPr>
      <w:i/>
      <w:iCs/>
      <w:sz w:val="18"/>
      <w:szCs w:val="18"/>
      <w:lang w:val="en-US"/>
    </w:rPr>
  </w:style>
  <w:style w:type="paragraph" w:styleId="Heading5">
    <w:name w:val="heading 5"/>
    <w:basedOn w:val="Normal"/>
    <w:next w:val="Normal"/>
    <w:link w:val="Heading5Char"/>
    <w:qFormat/>
    <w:rsid w:val="00E56A7D"/>
    <w:pPr>
      <w:numPr>
        <w:ilvl w:val="4"/>
        <w:numId w:val="1"/>
      </w:numPr>
      <w:autoSpaceDE w:val="0"/>
      <w:autoSpaceDN w:val="0"/>
      <w:spacing w:before="240" w:after="60"/>
      <w:outlineLvl w:val="4"/>
    </w:pPr>
    <w:rPr>
      <w:sz w:val="18"/>
      <w:szCs w:val="18"/>
      <w:lang w:val="en-US"/>
    </w:rPr>
  </w:style>
  <w:style w:type="paragraph" w:styleId="Heading6">
    <w:name w:val="heading 6"/>
    <w:basedOn w:val="Normal"/>
    <w:next w:val="Normal"/>
    <w:link w:val="Heading6Char"/>
    <w:qFormat/>
    <w:rsid w:val="00E56A7D"/>
    <w:pPr>
      <w:numPr>
        <w:ilvl w:val="5"/>
        <w:numId w:val="1"/>
      </w:numPr>
      <w:autoSpaceDE w:val="0"/>
      <w:autoSpaceDN w:val="0"/>
      <w:spacing w:before="240" w:after="60"/>
      <w:outlineLvl w:val="5"/>
    </w:pPr>
    <w:rPr>
      <w:i/>
      <w:iCs/>
      <w:sz w:val="16"/>
      <w:szCs w:val="16"/>
      <w:lang w:val="en-US"/>
    </w:rPr>
  </w:style>
  <w:style w:type="paragraph" w:styleId="Heading7">
    <w:name w:val="heading 7"/>
    <w:basedOn w:val="Normal"/>
    <w:next w:val="Normal"/>
    <w:link w:val="Heading7Char"/>
    <w:qFormat/>
    <w:rsid w:val="00E56A7D"/>
    <w:pPr>
      <w:numPr>
        <w:ilvl w:val="6"/>
        <w:numId w:val="1"/>
      </w:numPr>
      <w:autoSpaceDE w:val="0"/>
      <w:autoSpaceDN w:val="0"/>
      <w:spacing w:before="240" w:after="60"/>
      <w:outlineLvl w:val="6"/>
    </w:pPr>
    <w:rPr>
      <w:sz w:val="16"/>
      <w:szCs w:val="16"/>
      <w:lang w:val="en-US"/>
    </w:rPr>
  </w:style>
  <w:style w:type="paragraph" w:styleId="Heading8">
    <w:name w:val="heading 8"/>
    <w:basedOn w:val="Normal"/>
    <w:next w:val="Normal"/>
    <w:link w:val="Heading8Char"/>
    <w:qFormat/>
    <w:rsid w:val="00E56A7D"/>
    <w:pPr>
      <w:numPr>
        <w:ilvl w:val="7"/>
        <w:numId w:val="1"/>
      </w:numPr>
      <w:autoSpaceDE w:val="0"/>
      <w:autoSpaceDN w:val="0"/>
      <w:spacing w:before="240" w:after="60"/>
      <w:outlineLvl w:val="7"/>
    </w:pPr>
    <w:rPr>
      <w:i/>
      <w:iCs/>
      <w:sz w:val="16"/>
      <w:szCs w:val="16"/>
      <w:lang w:val="en-US"/>
    </w:rPr>
  </w:style>
  <w:style w:type="paragraph" w:styleId="Heading9">
    <w:name w:val="heading 9"/>
    <w:basedOn w:val="Normal"/>
    <w:next w:val="Normal"/>
    <w:link w:val="Heading9Char"/>
    <w:qFormat/>
    <w:rsid w:val="00E56A7D"/>
    <w:pPr>
      <w:numPr>
        <w:ilvl w:val="8"/>
        <w:numId w:val="1"/>
      </w:numPr>
      <w:autoSpaceDE w:val="0"/>
      <w:autoSpaceDN w:val="0"/>
      <w:spacing w:before="240" w:after="60"/>
      <w:outlineLvl w:val="8"/>
    </w:pPr>
    <w:rPr>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6A7D"/>
    <w:rPr>
      <w:rFonts w:ascii="Times New Roman" w:eastAsia="Times New Roman" w:hAnsi="Times New Roman" w:cs="Times New Roman"/>
      <w:smallCaps/>
      <w:kern w:val="28"/>
      <w:sz w:val="20"/>
      <w:szCs w:val="20"/>
    </w:rPr>
  </w:style>
  <w:style w:type="character" w:customStyle="1" w:styleId="Heading3Char">
    <w:name w:val="Heading 3 Char"/>
    <w:basedOn w:val="DefaultParagraphFont"/>
    <w:link w:val="Heading3"/>
    <w:rsid w:val="00E56A7D"/>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E56A7D"/>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rsid w:val="00E56A7D"/>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E56A7D"/>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E56A7D"/>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E56A7D"/>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E56A7D"/>
    <w:rPr>
      <w:rFonts w:ascii="Times New Roman" w:eastAsia="Times New Roman" w:hAnsi="Times New Roman" w:cs="Times New Roman"/>
      <w:sz w:val="16"/>
      <w:szCs w:val="16"/>
    </w:rPr>
  </w:style>
  <w:style w:type="table" w:styleId="TableGrid">
    <w:name w:val="Table Grid"/>
    <w:basedOn w:val="TableNormal"/>
    <w:uiPriority w:val="39"/>
    <w:rsid w:val="00720C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35059"/>
    <w:rPr>
      <w:color w:val="808080"/>
    </w:rPr>
  </w:style>
  <w:style w:type="paragraph" w:styleId="ListParagraph">
    <w:name w:val="List Paragraph"/>
    <w:basedOn w:val="Normal"/>
    <w:uiPriority w:val="34"/>
    <w:qFormat/>
    <w:rsid w:val="00771021"/>
    <w:pPr>
      <w:ind w:left="720"/>
      <w:contextualSpacing/>
    </w:pPr>
    <w:rPr>
      <w:rFonts w:asciiTheme="minorHAnsi" w:eastAsiaTheme="minorHAnsi" w:hAnsiTheme="minorHAnsi" w:cstheme="minorBidi"/>
      <w:lang w:val="en-US"/>
    </w:rPr>
  </w:style>
  <w:style w:type="paragraph" w:styleId="Caption">
    <w:name w:val="caption"/>
    <w:basedOn w:val="Normal"/>
    <w:next w:val="Normal"/>
    <w:uiPriority w:val="35"/>
    <w:unhideWhenUsed/>
    <w:qFormat/>
    <w:rsid w:val="00D847F4"/>
    <w:pPr>
      <w:spacing w:after="200"/>
    </w:pPr>
    <w:rPr>
      <w:rFonts w:asciiTheme="minorHAnsi" w:eastAsiaTheme="minorHAnsi" w:hAnsiTheme="minorHAnsi" w:cstheme="minorBidi"/>
      <w:i/>
      <w:iCs/>
      <w:color w:val="000000" w:themeColor="text1"/>
      <w:sz w:val="18"/>
      <w:szCs w:val="18"/>
      <w:lang w:val="en-US"/>
    </w:rPr>
  </w:style>
  <w:style w:type="table" w:customStyle="1" w:styleId="ListTable1Light1">
    <w:name w:val="List Table 1 Light1"/>
    <w:basedOn w:val="TableNormal"/>
    <w:uiPriority w:val="46"/>
    <w:rsid w:val="00437A8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511E41"/>
    <w:pPr>
      <w:spacing w:before="100" w:beforeAutospacing="1" w:after="100" w:afterAutospacing="1"/>
    </w:pPr>
    <w:rPr>
      <w:rFonts w:eastAsiaTheme="minorEastAsia"/>
      <w:lang w:eastAsia="en-GB"/>
    </w:rPr>
  </w:style>
  <w:style w:type="paragraph" w:styleId="Revision">
    <w:name w:val="Revision"/>
    <w:hidden/>
    <w:uiPriority w:val="99"/>
    <w:semiHidden/>
    <w:rsid w:val="00AE1BC3"/>
  </w:style>
  <w:style w:type="character" w:styleId="CommentReference">
    <w:name w:val="annotation reference"/>
    <w:basedOn w:val="DefaultParagraphFont"/>
    <w:uiPriority w:val="99"/>
    <w:semiHidden/>
    <w:unhideWhenUsed/>
    <w:rsid w:val="00AE1BC3"/>
    <w:rPr>
      <w:sz w:val="18"/>
      <w:szCs w:val="18"/>
    </w:rPr>
  </w:style>
  <w:style w:type="paragraph" w:styleId="CommentText">
    <w:name w:val="annotation text"/>
    <w:basedOn w:val="Normal"/>
    <w:link w:val="CommentTextChar"/>
    <w:uiPriority w:val="99"/>
    <w:semiHidden/>
    <w:unhideWhenUsed/>
    <w:rsid w:val="00AE1BC3"/>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semiHidden/>
    <w:rsid w:val="00AE1BC3"/>
  </w:style>
  <w:style w:type="paragraph" w:styleId="CommentSubject">
    <w:name w:val="annotation subject"/>
    <w:basedOn w:val="CommentText"/>
    <w:next w:val="CommentText"/>
    <w:link w:val="CommentSubjectChar"/>
    <w:uiPriority w:val="99"/>
    <w:semiHidden/>
    <w:unhideWhenUsed/>
    <w:rsid w:val="00AE1BC3"/>
    <w:rPr>
      <w:b/>
      <w:bCs/>
      <w:sz w:val="20"/>
      <w:szCs w:val="20"/>
    </w:rPr>
  </w:style>
  <w:style w:type="character" w:customStyle="1" w:styleId="CommentSubjectChar">
    <w:name w:val="Comment Subject Char"/>
    <w:basedOn w:val="CommentTextChar"/>
    <w:link w:val="CommentSubject"/>
    <w:uiPriority w:val="99"/>
    <w:semiHidden/>
    <w:rsid w:val="00AE1BC3"/>
    <w:rPr>
      <w:b/>
      <w:bCs/>
      <w:sz w:val="20"/>
      <w:szCs w:val="20"/>
    </w:rPr>
  </w:style>
  <w:style w:type="paragraph" w:styleId="BalloonText">
    <w:name w:val="Balloon Text"/>
    <w:basedOn w:val="Normal"/>
    <w:link w:val="BalloonTextChar"/>
    <w:uiPriority w:val="99"/>
    <w:semiHidden/>
    <w:unhideWhenUsed/>
    <w:rsid w:val="00AE1BC3"/>
    <w:rPr>
      <w:rFonts w:eastAsiaTheme="minorHAnsi"/>
      <w:sz w:val="18"/>
      <w:szCs w:val="18"/>
      <w:lang w:val="en-US"/>
    </w:rPr>
  </w:style>
  <w:style w:type="character" w:customStyle="1" w:styleId="BalloonTextChar">
    <w:name w:val="Balloon Text Char"/>
    <w:basedOn w:val="DefaultParagraphFont"/>
    <w:link w:val="BalloonText"/>
    <w:uiPriority w:val="99"/>
    <w:semiHidden/>
    <w:rsid w:val="00AE1BC3"/>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3E125A"/>
  </w:style>
  <w:style w:type="character" w:customStyle="1" w:styleId="DocumentMapChar">
    <w:name w:val="Document Map Char"/>
    <w:basedOn w:val="DefaultParagraphFont"/>
    <w:link w:val="DocumentMap"/>
    <w:uiPriority w:val="99"/>
    <w:semiHidden/>
    <w:rsid w:val="003E125A"/>
    <w:rPr>
      <w:rFonts w:ascii="Times New Roman" w:hAnsi="Times New Roman" w:cs="Times New Roman"/>
    </w:rPr>
  </w:style>
  <w:style w:type="character" w:styleId="Hyperlink">
    <w:name w:val="Hyperlink"/>
    <w:basedOn w:val="DefaultParagraphFont"/>
    <w:uiPriority w:val="99"/>
    <w:unhideWhenUsed/>
    <w:rsid w:val="002146F1"/>
    <w:rPr>
      <w:color w:val="0563C1" w:themeColor="hyperlink"/>
      <w:u w:val="single"/>
    </w:rPr>
  </w:style>
  <w:style w:type="table" w:customStyle="1" w:styleId="ListTable1Light2">
    <w:name w:val="List Table 1 Light2"/>
    <w:basedOn w:val="TableNormal"/>
    <w:uiPriority w:val="46"/>
    <w:rsid w:val="00DD18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3">
    <w:name w:val="List Table 1 Light3"/>
    <w:basedOn w:val="TableNormal"/>
    <w:uiPriority w:val="46"/>
    <w:rsid w:val="00353A1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er">
    <w:name w:val="footer"/>
    <w:basedOn w:val="Normal"/>
    <w:link w:val="FooterChar"/>
    <w:uiPriority w:val="99"/>
    <w:unhideWhenUsed/>
    <w:rsid w:val="00031B51"/>
    <w:pPr>
      <w:tabs>
        <w:tab w:val="center" w:pos="4513"/>
        <w:tab w:val="right" w:pos="9026"/>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031B51"/>
  </w:style>
  <w:style w:type="character" w:styleId="PageNumber">
    <w:name w:val="page number"/>
    <w:basedOn w:val="DefaultParagraphFont"/>
    <w:uiPriority w:val="99"/>
    <w:semiHidden/>
    <w:unhideWhenUsed/>
    <w:rsid w:val="00031B51"/>
  </w:style>
  <w:style w:type="character" w:styleId="LineNumber">
    <w:name w:val="line number"/>
    <w:basedOn w:val="DefaultParagraphFont"/>
    <w:uiPriority w:val="99"/>
    <w:semiHidden/>
    <w:unhideWhenUsed/>
    <w:rsid w:val="00864ECF"/>
  </w:style>
  <w:style w:type="character" w:customStyle="1" w:styleId="UnresolvedMention1">
    <w:name w:val="Unresolved Mention1"/>
    <w:basedOn w:val="DefaultParagraphFont"/>
    <w:uiPriority w:val="99"/>
    <w:semiHidden/>
    <w:unhideWhenUsed/>
    <w:rsid w:val="000E2E98"/>
    <w:rPr>
      <w:color w:val="808080"/>
      <w:shd w:val="clear" w:color="auto" w:fill="E6E6E6"/>
    </w:rPr>
  </w:style>
  <w:style w:type="table" w:customStyle="1" w:styleId="TableGrid1">
    <w:name w:val="Table Grid1"/>
    <w:basedOn w:val="TableNormal"/>
    <w:next w:val="TableGrid"/>
    <w:uiPriority w:val="39"/>
    <w:rsid w:val="00853A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93A40"/>
    <w:rPr>
      <w:color w:val="605E5C"/>
      <w:shd w:val="clear" w:color="auto" w:fill="E1DFDD"/>
    </w:rPr>
  </w:style>
  <w:style w:type="paragraph" w:customStyle="1" w:styleId="EndNoteBibliographyTitle">
    <w:name w:val="EndNote Bibliography Title"/>
    <w:basedOn w:val="Normal"/>
    <w:link w:val="EndNoteBibliographyTitleChar"/>
    <w:rsid w:val="00D838F1"/>
    <w:pPr>
      <w:jc w:val="center"/>
    </w:pPr>
    <w:rPr>
      <w:noProof/>
      <w:lang w:val="en-US"/>
    </w:rPr>
  </w:style>
  <w:style w:type="character" w:customStyle="1" w:styleId="EndNoteBibliographyTitleChar">
    <w:name w:val="EndNote Bibliography Title Char"/>
    <w:basedOn w:val="DefaultParagraphFont"/>
    <w:link w:val="EndNoteBibliographyTitle"/>
    <w:rsid w:val="00D838F1"/>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D838F1"/>
    <w:rPr>
      <w:noProof/>
      <w:lang w:val="en-US"/>
    </w:rPr>
  </w:style>
  <w:style w:type="character" w:customStyle="1" w:styleId="EndNoteBibliographyChar">
    <w:name w:val="EndNote Bibliography Char"/>
    <w:basedOn w:val="DefaultParagraphFont"/>
    <w:link w:val="EndNoteBibliography"/>
    <w:rsid w:val="00D838F1"/>
    <w:rPr>
      <w:rFonts w:ascii="Times New Roman" w:eastAsia="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15812">
      <w:bodyDiv w:val="1"/>
      <w:marLeft w:val="0"/>
      <w:marRight w:val="0"/>
      <w:marTop w:val="0"/>
      <w:marBottom w:val="0"/>
      <w:divBdr>
        <w:top w:val="none" w:sz="0" w:space="0" w:color="auto"/>
        <w:left w:val="none" w:sz="0" w:space="0" w:color="auto"/>
        <w:bottom w:val="none" w:sz="0" w:space="0" w:color="auto"/>
        <w:right w:val="none" w:sz="0" w:space="0" w:color="auto"/>
      </w:divBdr>
    </w:div>
    <w:div w:id="346759951">
      <w:bodyDiv w:val="1"/>
      <w:marLeft w:val="0"/>
      <w:marRight w:val="0"/>
      <w:marTop w:val="0"/>
      <w:marBottom w:val="0"/>
      <w:divBdr>
        <w:top w:val="none" w:sz="0" w:space="0" w:color="auto"/>
        <w:left w:val="none" w:sz="0" w:space="0" w:color="auto"/>
        <w:bottom w:val="none" w:sz="0" w:space="0" w:color="auto"/>
        <w:right w:val="none" w:sz="0" w:space="0" w:color="auto"/>
      </w:divBdr>
    </w:div>
    <w:div w:id="406614419">
      <w:bodyDiv w:val="1"/>
      <w:marLeft w:val="0"/>
      <w:marRight w:val="0"/>
      <w:marTop w:val="0"/>
      <w:marBottom w:val="0"/>
      <w:divBdr>
        <w:top w:val="none" w:sz="0" w:space="0" w:color="auto"/>
        <w:left w:val="none" w:sz="0" w:space="0" w:color="auto"/>
        <w:bottom w:val="none" w:sz="0" w:space="0" w:color="auto"/>
        <w:right w:val="none" w:sz="0" w:space="0" w:color="auto"/>
      </w:divBdr>
    </w:div>
    <w:div w:id="436678622">
      <w:bodyDiv w:val="1"/>
      <w:marLeft w:val="0"/>
      <w:marRight w:val="0"/>
      <w:marTop w:val="0"/>
      <w:marBottom w:val="0"/>
      <w:divBdr>
        <w:top w:val="none" w:sz="0" w:space="0" w:color="auto"/>
        <w:left w:val="none" w:sz="0" w:space="0" w:color="auto"/>
        <w:bottom w:val="none" w:sz="0" w:space="0" w:color="auto"/>
        <w:right w:val="none" w:sz="0" w:space="0" w:color="auto"/>
      </w:divBdr>
    </w:div>
    <w:div w:id="469711817">
      <w:bodyDiv w:val="1"/>
      <w:marLeft w:val="0"/>
      <w:marRight w:val="0"/>
      <w:marTop w:val="0"/>
      <w:marBottom w:val="0"/>
      <w:divBdr>
        <w:top w:val="none" w:sz="0" w:space="0" w:color="auto"/>
        <w:left w:val="none" w:sz="0" w:space="0" w:color="auto"/>
        <w:bottom w:val="none" w:sz="0" w:space="0" w:color="auto"/>
        <w:right w:val="none" w:sz="0" w:space="0" w:color="auto"/>
      </w:divBdr>
    </w:div>
    <w:div w:id="738674737">
      <w:bodyDiv w:val="1"/>
      <w:marLeft w:val="0"/>
      <w:marRight w:val="0"/>
      <w:marTop w:val="0"/>
      <w:marBottom w:val="0"/>
      <w:divBdr>
        <w:top w:val="none" w:sz="0" w:space="0" w:color="auto"/>
        <w:left w:val="none" w:sz="0" w:space="0" w:color="auto"/>
        <w:bottom w:val="none" w:sz="0" w:space="0" w:color="auto"/>
        <w:right w:val="none" w:sz="0" w:space="0" w:color="auto"/>
      </w:divBdr>
    </w:div>
    <w:div w:id="842087251">
      <w:bodyDiv w:val="1"/>
      <w:marLeft w:val="0"/>
      <w:marRight w:val="0"/>
      <w:marTop w:val="0"/>
      <w:marBottom w:val="0"/>
      <w:divBdr>
        <w:top w:val="none" w:sz="0" w:space="0" w:color="auto"/>
        <w:left w:val="none" w:sz="0" w:space="0" w:color="auto"/>
        <w:bottom w:val="none" w:sz="0" w:space="0" w:color="auto"/>
        <w:right w:val="none" w:sz="0" w:space="0" w:color="auto"/>
      </w:divBdr>
    </w:div>
    <w:div w:id="1599870928">
      <w:bodyDiv w:val="1"/>
      <w:marLeft w:val="0"/>
      <w:marRight w:val="0"/>
      <w:marTop w:val="0"/>
      <w:marBottom w:val="0"/>
      <w:divBdr>
        <w:top w:val="none" w:sz="0" w:space="0" w:color="auto"/>
        <w:left w:val="none" w:sz="0" w:space="0" w:color="auto"/>
        <w:bottom w:val="none" w:sz="0" w:space="0" w:color="auto"/>
        <w:right w:val="none" w:sz="0" w:space="0" w:color="auto"/>
      </w:divBdr>
    </w:div>
    <w:div w:id="1726483580">
      <w:bodyDiv w:val="1"/>
      <w:marLeft w:val="0"/>
      <w:marRight w:val="0"/>
      <w:marTop w:val="0"/>
      <w:marBottom w:val="0"/>
      <w:divBdr>
        <w:top w:val="none" w:sz="0" w:space="0" w:color="auto"/>
        <w:left w:val="none" w:sz="0" w:space="0" w:color="auto"/>
        <w:bottom w:val="none" w:sz="0" w:space="0" w:color="auto"/>
        <w:right w:val="none" w:sz="0" w:space="0" w:color="auto"/>
      </w:divBdr>
    </w:div>
    <w:div w:id="1753696324">
      <w:bodyDiv w:val="1"/>
      <w:marLeft w:val="0"/>
      <w:marRight w:val="0"/>
      <w:marTop w:val="0"/>
      <w:marBottom w:val="0"/>
      <w:divBdr>
        <w:top w:val="none" w:sz="0" w:space="0" w:color="auto"/>
        <w:left w:val="none" w:sz="0" w:space="0" w:color="auto"/>
        <w:bottom w:val="none" w:sz="0" w:space="0" w:color="auto"/>
        <w:right w:val="none" w:sz="0" w:space="0" w:color="auto"/>
      </w:divBdr>
    </w:div>
    <w:div w:id="2002540553">
      <w:bodyDiv w:val="1"/>
      <w:marLeft w:val="0"/>
      <w:marRight w:val="0"/>
      <w:marTop w:val="0"/>
      <w:marBottom w:val="0"/>
      <w:divBdr>
        <w:top w:val="none" w:sz="0" w:space="0" w:color="auto"/>
        <w:left w:val="none" w:sz="0" w:space="0" w:color="auto"/>
        <w:bottom w:val="none" w:sz="0" w:space="0" w:color="auto"/>
        <w:right w:val="none" w:sz="0" w:space="0" w:color="auto"/>
      </w:divBdr>
    </w:div>
    <w:div w:id="2027058541">
      <w:bodyDiv w:val="1"/>
      <w:marLeft w:val="0"/>
      <w:marRight w:val="0"/>
      <w:marTop w:val="0"/>
      <w:marBottom w:val="0"/>
      <w:divBdr>
        <w:top w:val="none" w:sz="0" w:space="0" w:color="auto"/>
        <w:left w:val="none" w:sz="0" w:space="0" w:color="auto"/>
        <w:bottom w:val="none" w:sz="0" w:space="0" w:color="auto"/>
        <w:right w:val="none" w:sz="0" w:space="0" w:color="auto"/>
      </w:divBdr>
    </w:div>
    <w:div w:id="20581212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image" Target="media/image25.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10" Type="http://schemas.openxmlformats.org/officeDocument/2006/relationships/image" Target="media/image3.png"/><Relationship Id="rId19" Type="http://schemas.openxmlformats.org/officeDocument/2006/relationships/image" Target="media/image10.emf"/><Relationship Id="rId31"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35FED2-21EC-40AC-AAAF-9B33E8174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7062</Words>
  <Characters>40255</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722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dir Yehya</cp:lastModifiedBy>
  <cp:revision>4</cp:revision>
  <dcterms:created xsi:type="dcterms:W3CDTF">2019-01-28T15:31:00Z</dcterms:created>
  <dcterms:modified xsi:type="dcterms:W3CDTF">2019-01-28T15: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290265-0c2c-3016-a34a-6501057e228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186536601/american-medical-association-2</vt:lpwstr>
  </property>
  <property fmtid="{D5CDD505-2E9C-101B-9397-08002B2CF9AE}" pid="7" name="Mendeley Recent Style Name 1_1">
    <vt:lpwstr>American Medical Association - Sina Saffara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biomed-central</vt:lpwstr>
  </property>
  <property fmtid="{D5CDD505-2E9C-101B-9397-08002B2CF9AE}" pid="11" name="Mendeley Recent Style Name 3_1">
    <vt:lpwstr>BioMed Centra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biomed-central</vt:lpwstr>
  </property>
</Properties>
</file>